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8C452" w14:textId="77777777" w:rsidR="001503A2" w:rsidRDefault="001503A2" w:rsidP="001503A2">
      <w:pPr>
        <w:spacing w:before="120" w:after="120" w:line="240" w:lineRule="auto"/>
        <w:jc w:val="both"/>
        <w:rPr>
          <w:rFonts w:ascii="Arial" w:hAnsi="Arial" w:cs="Arial"/>
          <w:b/>
          <w:bCs/>
          <w:sz w:val="22"/>
          <w:szCs w:val="22"/>
        </w:rPr>
      </w:pPr>
      <w:r>
        <w:rPr>
          <w:rFonts w:ascii="Arial" w:hAnsi="Arial" w:cs="Arial"/>
          <w:b/>
          <w:bCs/>
          <w:sz w:val="22"/>
          <w:szCs w:val="22"/>
        </w:rPr>
        <w:t>Plasma Heparan Sulfate Structural Variation and Phenotypic Heterogeneity in Pediatric Acute Respiratory Distress Syndrome</w:t>
      </w:r>
    </w:p>
    <w:p w14:paraId="33D01FCF" w14:textId="2F0CCBD6" w:rsidR="001503A2" w:rsidRPr="00AD391B" w:rsidRDefault="001503A2" w:rsidP="001503A2">
      <w:pPr>
        <w:spacing w:before="120" w:after="120" w:line="240" w:lineRule="auto"/>
        <w:jc w:val="both"/>
        <w:rPr>
          <w:rFonts w:ascii="Arial" w:hAnsi="Arial" w:cs="Arial"/>
          <w:sz w:val="22"/>
          <w:szCs w:val="22"/>
        </w:rPr>
      </w:pPr>
      <w:r>
        <w:rPr>
          <w:rFonts w:ascii="Arial" w:hAnsi="Arial" w:cs="Arial"/>
          <w:sz w:val="22"/>
          <w:szCs w:val="22"/>
        </w:rPr>
        <w:t>*</w:t>
      </w:r>
      <w:r w:rsidRPr="00AD391B">
        <w:rPr>
          <w:rFonts w:ascii="Arial" w:hAnsi="Arial" w:cs="Arial"/>
          <w:sz w:val="22"/>
          <w:szCs w:val="22"/>
        </w:rPr>
        <w:t>Colin J. Sallee, MD, MS</w:t>
      </w:r>
      <w:r w:rsidRPr="00AD391B">
        <w:rPr>
          <w:rFonts w:ascii="Arial" w:hAnsi="Arial" w:cs="Arial"/>
          <w:sz w:val="22"/>
          <w:szCs w:val="22"/>
          <w:vertAlign w:val="superscript"/>
        </w:rPr>
        <w:t>1</w:t>
      </w:r>
      <w:r w:rsidRPr="00AD391B">
        <w:rPr>
          <w:rFonts w:ascii="Arial" w:hAnsi="Arial" w:cs="Arial"/>
          <w:sz w:val="22"/>
          <w:szCs w:val="22"/>
        </w:rPr>
        <w:t>; Aline B. Maddux, MD, MSCS</w:t>
      </w:r>
      <w:r w:rsidRPr="00AD391B">
        <w:rPr>
          <w:rFonts w:ascii="Arial" w:hAnsi="Arial" w:cs="Arial"/>
          <w:sz w:val="22"/>
          <w:szCs w:val="22"/>
          <w:vertAlign w:val="superscript"/>
        </w:rPr>
        <w:t>2</w:t>
      </w:r>
      <w:r w:rsidRPr="00AD391B">
        <w:rPr>
          <w:rFonts w:ascii="Arial" w:hAnsi="Arial" w:cs="Arial"/>
          <w:sz w:val="22"/>
          <w:szCs w:val="22"/>
        </w:rPr>
        <w:t>; Joseph A. Hippensteel, MD, MS</w:t>
      </w:r>
      <w:r w:rsidRPr="00AD391B">
        <w:rPr>
          <w:rFonts w:ascii="Arial" w:hAnsi="Arial" w:cs="Arial"/>
          <w:sz w:val="22"/>
          <w:szCs w:val="22"/>
          <w:vertAlign w:val="superscript"/>
        </w:rPr>
        <w:t>3</w:t>
      </w:r>
      <w:r w:rsidRPr="00AD391B">
        <w:rPr>
          <w:rFonts w:ascii="Arial" w:hAnsi="Arial" w:cs="Arial"/>
          <w:sz w:val="22"/>
          <w:szCs w:val="22"/>
        </w:rPr>
        <w:t xml:space="preserve">; </w:t>
      </w:r>
      <w:r>
        <w:rPr>
          <w:rFonts w:ascii="Arial" w:hAnsi="Arial" w:cs="Arial"/>
          <w:sz w:val="22"/>
          <w:szCs w:val="22"/>
        </w:rPr>
        <w:t>Daniela Markovic, MS</w:t>
      </w:r>
      <w:r>
        <w:rPr>
          <w:rFonts w:ascii="Arial" w:hAnsi="Arial" w:cs="Arial"/>
          <w:sz w:val="22"/>
          <w:szCs w:val="22"/>
          <w:vertAlign w:val="superscript"/>
        </w:rPr>
        <w:t>4</w:t>
      </w:r>
      <w:r>
        <w:rPr>
          <w:rFonts w:ascii="Arial" w:hAnsi="Arial" w:cs="Arial"/>
          <w:sz w:val="22"/>
          <w:szCs w:val="22"/>
        </w:rPr>
        <w:t>;</w:t>
      </w:r>
      <w:r w:rsidR="006E7B02">
        <w:rPr>
          <w:rFonts w:ascii="Arial" w:hAnsi="Arial" w:cs="Arial"/>
          <w:sz w:val="22"/>
          <w:szCs w:val="22"/>
        </w:rPr>
        <w:t xml:space="preserve"> </w:t>
      </w:r>
      <w:r w:rsidRPr="00AD391B">
        <w:rPr>
          <w:rFonts w:ascii="Arial" w:hAnsi="Arial" w:cs="Arial"/>
          <w:sz w:val="22"/>
          <w:szCs w:val="22"/>
        </w:rPr>
        <w:t>Zhangjie Wang</w:t>
      </w:r>
      <w:r>
        <w:rPr>
          <w:rFonts w:ascii="Arial" w:hAnsi="Arial" w:cs="Arial"/>
          <w:sz w:val="22"/>
          <w:szCs w:val="22"/>
        </w:rPr>
        <w:t>, PhD</w:t>
      </w:r>
      <w:r w:rsidRPr="00AD391B">
        <w:rPr>
          <w:rFonts w:ascii="Arial" w:hAnsi="Arial" w:cs="Arial"/>
          <w:sz w:val="22"/>
          <w:szCs w:val="22"/>
          <w:vertAlign w:val="superscript"/>
        </w:rPr>
        <w:t>5</w:t>
      </w:r>
      <w:r w:rsidRPr="00AD391B">
        <w:rPr>
          <w:rFonts w:ascii="Arial" w:hAnsi="Arial" w:cs="Arial"/>
          <w:sz w:val="22"/>
          <w:szCs w:val="22"/>
        </w:rPr>
        <w:t>;</w:t>
      </w:r>
      <w:r w:rsidRPr="00AD391B">
        <w:rPr>
          <w:rFonts w:ascii="Arial" w:hAnsi="Arial" w:cs="Arial"/>
          <w:sz w:val="22"/>
          <w:szCs w:val="22"/>
          <w:vertAlign w:val="superscript"/>
        </w:rPr>
        <w:t xml:space="preserve"> </w:t>
      </w:r>
      <w:r w:rsidRPr="00AD391B">
        <w:rPr>
          <w:rFonts w:ascii="Arial" w:hAnsi="Arial" w:cs="Arial"/>
          <w:sz w:val="22"/>
          <w:szCs w:val="22"/>
        </w:rPr>
        <w:t>Jian Liu, PhD</w:t>
      </w:r>
      <w:r w:rsidRPr="00AD391B">
        <w:rPr>
          <w:rFonts w:ascii="Arial" w:hAnsi="Arial" w:cs="Arial"/>
          <w:sz w:val="22"/>
          <w:szCs w:val="22"/>
          <w:vertAlign w:val="superscript"/>
        </w:rPr>
        <w:t>6</w:t>
      </w:r>
      <w:r w:rsidRPr="00AD391B">
        <w:rPr>
          <w:rFonts w:ascii="Arial" w:hAnsi="Arial" w:cs="Arial"/>
          <w:sz w:val="22"/>
          <w:szCs w:val="22"/>
        </w:rPr>
        <w:t>; Kaori Oshima, PhD</w:t>
      </w:r>
      <w:r w:rsidRPr="00AD391B">
        <w:rPr>
          <w:rFonts w:ascii="Arial" w:hAnsi="Arial" w:cs="Arial"/>
          <w:sz w:val="22"/>
          <w:szCs w:val="22"/>
          <w:vertAlign w:val="superscript"/>
        </w:rPr>
        <w:t>7</w:t>
      </w:r>
      <w:r w:rsidRPr="00AD391B">
        <w:rPr>
          <w:rFonts w:ascii="Arial" w:hAnsi="Arial" w:cs="Arial"/>
          <w:sz w:val="22"/>
          <w:szCs w:val="22"/>
        </w:rPr>
        <w:t>; Robert P. Richter, MD</w:t>
      </w:r>
      <w:r>
        <w:rPr>
          <w:rFonts w:ascii="Arial" w:hAnsi="Arial" w:cs="Arial"/>
          <w:sz w:val="22"/>
          <w:szCs w:val="22"/>
        </w:rPr>
        <w:t>, MS</w:t>
      </w:r>
      <w:r w:rsidRPr="00AD391B">
        <w:rPr>
          <w:rFonts w:ascii="Arial" w:hAnsi="Arial" w:cs="Arial"/>
          <w:sz w:val="22"/>
          <w:szCs w:val="22"/>
          <w:vertAlign w:val="superscript"/>
        </w:rPr>
        <w:t>8</w:t>
      </w:r>
      <w:r w:rsidRPr="00AD391B">
        <w:rPr>
          <w:rFonts w:ascii="Arial" w:hAnsi="Arial" w:cs="Arial"/>
          <w:sz w:val="22"/>
          <w:szCs w:val="22"/>
        </w:rPr>
        <w:t>; Andreas Schwingshackl, MD, PhD</w:t>
      </w:r>
      <w:r w:rsidRPr="00AD391B">
        <w:rPr>
          <w:rFonts w:ascii="Arial" w:hAnsi="Arial" w:cs="Arial"/>
          <w:sz w:val="22"/>
          <w:szCs w:val="22"/>
          <w:vertAlign w:val="superscript"/>
        </w:rPr>
        <w:t>1</w:t>
      </w:r>
      <w:r w:rsidRPr="00AD391B">
        <w:rPr>
          <w:rFonts w:ascii="Arial" w:hAnsi="Arial" w:cs="Arial"/>
          <w:sz w:val="22"/>
          <w:szCs w:val="22"/>
        </w:rPr>
        <w:t>; Peter M. Mourani, MD</w:t>
      </w:r>
      <w:r w:rsidRPr="00AD391B">
        <w:rPr>
          <w:rFonts w:ascii="Arial" w:hAnsi="Arial" w:cs="Arial"/>
          <w:sz w:val="22"/>
          <w:szCs w:val="22"/>
          <w:vertAlign w:val="superscript"/>
        </w:rPr>
        <w:t>9</w:t>
      </w:r>
      <w:r w:rsidRPr="00AD391B">
        <w:rPr>
          <w:rFonts w:ascii="Arial" w:hAnsi="Arial" w:cs="Arial"/>
          <w:sz w:val="22"/>
          <w:szCs w:val="22"/>
        </w:rPr>
        <w:t>;</w:t>
      </w:r>
      <w:r w:rsidR="006E7B02">
        <w:rPr>
          <w:rFonts w:ascii="Arial" w:hAnsi="Arial" w:cs="Arial"/>
          <w:sz w:val="22"/>
          <w:szCs w:val="22"/>
        </w:rPr>
        <w:t xml:space="preserve"> </w:t>
      </w:r>
      <w:r w:rsidR="006E7B02" w:rsidRPr="00AD391B">
        <w:rPr>
          <w:rFonts w:ascii="Arial" w:hAnsi="Arial" w:cs="Arial"/>
          <w:sz w:val="22"/>
          <w:szCs w:val="22"/>
        </w:rPr>
        <w:t>David Elashoff, PhD</w:t>
      </w:r>
      <w:r w:rsidR="006E7B02" w:rsidRPr="00AD391B">
        <w:rPr>
          <w:rFonts w:ascii="Arial" w:hAnsi="Arial" w:cs="Arial"/>
          <w:sz w:val="22"/>
          <w:szCs w:val="22"/>
          <w:vertAlign w:val="superscript"/>
        </w:rPr>
        <w:t>4</w:t>
      </w:r>
      <w:r w:rsidR="006E7B02" w:rsidRPr="00AD391B">
        <w:rPr>
          <w:rFonts w:ascii="Arial" w:hAnsi="Arial" w:cs="Arial"/>
          <w:sz w:val="22"/>
          <w:szCs w:val="22"/>
        </w:rPr>
        <w:t>;</w:t>
      </w:r>
      <w:r w:rsidR="006E7B02">
        <w:rPr>
          <w:rFonts w:ascii="Arial" w:hAnsi="Arial" w:cs="Arial"/>
          <w:sz w:val="22"/>
          <w:szCs w:val="22"/>
        </w:rPr>
        <w:t xml:space="preserve"> </w:t>
      </w:r>
      <w:r w:rsidRPr="00AD391B">
        <w:rPr>
          <w:rFonts w:ascii="Arial" w:hAnsi="Arial" w:cs="Arial"/>
          <w:sz w:val="22"/>
          <w:szCs w:val="22"/>
        </w:rPr>
        <w:t>Eric P. Schmidt, MD</w:t>
      </w:r>
      <w:r w:rsidRPr="00AD391B">
        <w:rPr>
          <w:rFonts w:ascii="Arial" w:hAnsi="Arial" w:cs="Arial"/>
          <w:sz w:val="22"/>
          <w:szCs w:val="22"/>
          <w:vertAlign w:val="superscript"/>
        </w:rPr>
        <w:t>7</w:t>
      </w:r>
      <w:r w:rsidRPr="00AD391B">
        <w:rPr>
          <w:rFonts w:ascii="Arial" w:hAnsi="Arial" w:cs="Arial"/>
          <w:sz w:val="22"/>
          <w:szCs w:val="22"/>
        </w:rPr>
        <w:t>; Anil Sapru, MD, MAS</w:t>
      </w:r>
      <w:r w:rsidRPr="00AD391B">
        <w:rPr>
          <w:rFonts w:ascii="Arial" w:hAnsi="Arial" w:cs="Arial"/>
          <w:sz w:val="22"/>
          <w:szCs w:val="22"/>
          <w:vertAlign w:val="superscript"/>
        </w:rPr>
        <w:t>1</w:t>
      </w:r>
      <w:r w:rsidRPr="00AD391B">
        <w:rPr>
          <w:rFonts w:ascii="Arial" w:hAnsi="Arial" w:cs="Arial"/>
          <w:sz w:val="22"/>
          <w:szCs w:val="22"/>
        </w:rPr>
        <w:t xml:space="preserve"> </w:t>
      </w:r>
    </w:p>
    <w:p w14:paraId="52610D82" w14:textId="77777777" w:rsidR="001503A2" w:rsidRPr="00AD391B" w:rsidRDefault="001503A2" w:rsidP="001503A2">
      <w:pPr>
        <w:spacing w:before="120" w:after="120" w:line="240" w:lineRule="auto"/>
        <w:jc w:val="both"/>
        <w:rPr>
          <w:rFonts w:ascii="Arial" w:hAnsi="Arial" w:cs="Arial"/>
          <w:sz w:val="22"/>
          <w:szCs w:val="22"/>
        </w:rPr>
      </w:pPr>
      <w:r w:rsidRPr="00AD391B">
        <w:rPr>
          <w:rFonts w:ascii="Arial" w:hAnsi="Arial" w:cs="Arial"/>
          <w:sz w:val="22"/>
          <w:szCs w:val="22"/>
          <w:vertAlign w:val="superscript"/>
        </w:rPr>
        <w:t>1</w:t>
      </w:r>
      <w:r w:rsidRPr="00AD391B">
        <w:rPr>
          <w:rFonts w:ascii="Arial" w:hAnsi="Arial" w:cs="Arial"/>
          <w:sz w:val="22"/>
          <w:szCs w:val="22"/>
        </w:rPr>
        <w:t xml:space="preserve">Department of Pediatrics, Division of Pediatric Critical Care Medicine, David Geffen School of Medicine at University of California Los Angeles and Mattel Children's Hospital, Los Angeles, CA, USA </w:t>
      </w:r>
    </w:p>
    <w:p w14:paraId="14C4FFB4" w14:textId="77777777" w:rsidR="009334C3" w:rsidRPr="00AD391B" w:rsidRDefault="009334C3" w:rsidP="009334C3">
      <w:pPr>
        <w:spacing w:before="120" w:after="120" w:line="240" w:lineRule="auto"/>
        <w:jc w:val="both"/>
        <w:rPr>
          <w:rFonts w:ascii="Arial" w:hAnsi="Arial" w:cs="Arial"/>
          <w:sz w:val="22"/>
          <w:szCs w:val="22"/>
        </w:rPr>
      </w:pPr>
      <w:r>
        <w:rPr>
          <w:rFonts w:ascii="Arial" w:hAnsi="Arial" w:cs="Arial"/>
          <w:sz w:val="22"/>
          <w:szCs w:val="22"/>
          <w:vertAlign w:val="superscript"/>
        </w:rPr>
        <w:t>2</w:t>
      </w:r>
      <w:r w:rsidRPr="00AD391B">
        <w:rPr>
          <w:rFonts w:ascii="Arial" w:hAnsi="Arial" w:cs="Arial"/>
          <w:sz w:val="22"/>
          <w:szCs w:val="22"/>
        </w:rPr>
        <w:t xml:space="preserve">Department of Pediatrics, Section of Pediatric Critical Care, University of Colorado School of Medicine and Children's Hospital Colorado, Aurora, CO, United States </w:t>
      </w:r>
    </w:p>
    <w:p w14:paraId="23FBFA7B" w14:textId="469A0323" w:rsidR="009334C3" w:rsidRPr="009334C3" w:rsidRDefault="009334C3" w:rsidP="001503A2">
      <w:pPr>
        <w:spacing w:before="120" w:after="120" w:line="240" w:lineRule="auto"/>
        <w:jc w:val="both"/>
        <w:rPr>
          <w:rFonts w:ascii="Arial" w:hAnsi="Arial" w:cs="Arial"/>
          <w:sz w:val="22"/>
          <w:szCs w:val="22"/>
        </w:rPr>
      </w:pPr>
      <w:r>
        <w:rPr>
          <w:rFonts w:ascii="Arial" w:hAnsi="Arial" w:cs="Arial"/>
          <w:sz w:val="22"/>
          <w:szCs w:val="22"/>
          <w:vertAlign w:val="superscript"/>
        </w:rPr>
        <w:t>3</w:t>
      </w:r>
      <w:r w:rsidRPr="00AD391B">
        <w:rPr>
          <w:rFonts w:ascii="Arial" w:hAnsi="Arial" w:cs="Arial"/>
          <w:sz w:val="22"/>
          <w:szCs w:val="22"/>
        </w:rPr>
        <w:t>Department of Medicine, Division of Pulmonary Sciences and Critical Care Medicine, University of Colorado Anschutz Medical Campus, Aurora, CO, USA</w:t>
      </w:r>
    </w:p>
    <w:p w14:paraId="11ABDAD3" w14:textId="24607883" w:rsidR="001503A2" w:rsidRPr="00AD391B" w:rsidRDefault="001503A2" w:rsidP="001503A2">
      <w:pPr>
        <w:spacing w:before="120" w:after="120" w:line="240" w:lineRule="auto"/>
        <w:jc w:val="both"/>
        <w:rPr>
          <w:rFonts w:ascii="Arial" w:hAnsi="Arial" w:cs="Arial"/>
          <w:sz w:val="22"/>
          <w:szCs w:val="22"/>
        </w:rPr>
      </w:pPr>
      <w:r w:rsidRPr="00AD391B">
        <w:rPr>
          <w:rFonts w:ascii="Arial" w:hAnsi="Arial" w:cs="Arial"/>
          <w:sz w:val="22"/>
          <w:szCs w:val="22"/>
          <w:vertAlign w:val="superscript"/>
        </w:rPr>
        <w:t>4</w:t>
      </w:r>
      <w:r w:rsidRPr="00AD391B">
        <w:rPr>
          <w:rFonts w:ascii="Arial" w:hAnsi="Arial" w:cs="Arial"/>
          <w:sz w:val="22"/>
          <w:szCs w:val="22"/>
        </w:rPr>
        <w:t>Depar</w:t>
      </w:r>
      <w:r>
        <w:rPr>
          <w:rFonts w:ascii="Arial" w:hAnsi="Arial" w:cs="Arial"/>
          <w:sz w:val="22"/>
          <w:szCs w:val="22"/>
        </w:rPr>
        <w:t>t</w:t>
      </w:r>
      <w:r w:rsidRPr="00AD391B">
        <w:rPr>
          <w:rFonts w:ascii="Arial" w:hAnsi="Arial" w:cs="Arial"/>
          <w:sz w:val="22"/>
          <w:szCs w:val="22"/>
        </w:rPr>
        <w:t>ments of Medicine and Computational Biology, David Geffen School of Medicine at University of California Los Angeles, Los Angeles, CA, USA</w:t>
      </w:r>
    </w:p>
    <w:p w14:paraId="08F689C0" w14:textId="77777777" w:rsidR="001503A2" w:rsidRPr="00AD391B" w:rsidRDefault="001503A2" w:rsidP="001503A2">
      <w:pPr>
        <w:spacing w:before="120" w:after="120" w:line="240" w:lineRule="auto"/>
        <w:jc w:val="both"/>
        <w:rPr>
          <w:rFonts w:ascii="Arial" w:hAnsi="Arial" w:cs="Arial"/>
          <w:sz w:val="22"/>
          <w:szCs w:val="22"/>
        </w:rPr>
      </w:pPr>
      <w:r w:rsidRPr="00AD391B">
        <w:rPr>
          <w:rFonts w:ascii="Arial" w:hAnsi="Arial" w:cs="Arial"/>
          <w:sz w:val="22"/>
          <w:szCs w:val="22"/>
          <w:vertAlign w:val="superscript"/>
        </w:rPr>
        <w:t>5</w:t>
      </w:r>
      <w:r w:rsidRPr="00AD391B">
        <w:rPr>
          <w:rFonts w:ascii="Arial" w:hAnsi="Arial" w:cs="Arial"/>
          <w:sz w:val="22"/>
          <w:szCs w:val="22"/>
        </w:rPr>
        <w:t>Glycan Therapeutics, Raleigh, NC, USA</w:t>
      </w:r>
    </w:p>
    <w:p w14:paraId="750F4DF5" w14:textId="77777777" w:rsidR="001503A2" w:rsidRPr="00AD391B" w:rsidRDefault="001503A2" w:rsidP="001503A2">
      <w:pPr>
        <w:spacing w:before="120" w:after="120" w:line="240" w:lineRule="auto"/>
        <w:jc w:val="both"/>
        <w:rPr>
          <w:rFonts w:ascii="Arial" w:hAnsi="Arial" w:cs="Arial"/>
          <w:sz w:val="22"/>
          <w:szCs w:val="22"/>
        </w:rPr>
      </w:pPr>
      <w:r w:rsidRPr="00AD391B">
        <w:rPr>
          <w:rFonts w:ascii="Arial" w:hAnsi="Arial" w:cs="Arial"/>
          <w:sz w:val="22"/>
          <w:szCs w:val="22"/>
          <w:vertAlign w:val="superscript"/>
        </w:rPr>
        <w:t>6</w:t>
      </w:r>
      <w:r w:rsidRPr="00AD391B">
        <w:rPr>
          <w:rFonts w:ascii="Arial" w:hAnsi="Arial" w:cs="Arial"/>
          <w:sz w:val="22"/>
          <w:szCs w:val="22"/>
        </w:rPr>
        <w:t>Division of Chemical Biology and Medicinal Chemistry, Eshelman School of Pharmacy, University of North Carolina at Chapel Hill, Chapel Hill, NC, USA</w:t>
      </w:r>
    </w:p>
    <w:p w14:paraId="672EAD95" w14:textId="77777777" w:rsidR="001503A2" w:rsidRPr="00AD391B" w:rsidRDefault="001503A2" w:rsidP="001503A2">
      <w:pPr>
        <w:spacing w:before="120" w:after="120" w:line="240" w:lineRule="auto"/>
        <w:jc w:val="both"/>
        <w:rPr>
          <w:rFonts w:ascii="Arial" w:hAnsi="Arial" w:cs="Arial"/>
          <w:sz w:val="22"/>
          <w:szCs w:val="22"/>
        </w:rPr>
      </w:pPr>
      <w:r w:rsidRPr="00AD391B">
        <w:rPr>
          <w:rFonts w:ascii="Arial" w:hAnsi="Arial" w:cs="Arial"/>
          <w:sz w:val="22"/>
          <w:szCs w:val="22"/>
          <w:vertAlign w:val="superscript"/>
        </w:rPr>
        <w:t>7</w:t>
      </w:r>
      <w:r w:rsidRPr="00AD391B">
        <w:rPr>
          <w:rFonts w:ascii="Arial" w:hAnsi="Arial" w:cs="Arial"/>
          <w:sz w:val="22"/>
          <w:szCs w:val="22"/>
        </w:rPr>
        <w:t>Department of Medicine, Division of Pulmonary and Critical Care Medicine, Harvard Medical School and Massachusetts General Hospital, Boston, MA, USA</w:t>
      </w:r>
    </w:p>
    <w:p w14:paraId="04C61775" w14:textId="77777777" w:rsidR="001503A2" w:rsidRPr="00AD391B" w:rsidRDefault="001503A2" w:rsidP="001503A2">
      <w:pPr>
        <w:spacing w:before="120" w:after="120" w:line="240" w:lineRule="auto"/>
        <w:jc w:val="both"/>
        <w:rPr>
          <w:rFonts w:ascii="Arial" w:hAnsi="Arial" w:cs="Arial"/>
          <w:sz w:val="22"/>
          <w:szCs w:val="22"/>
        </w:rPr>
      </w:pPr>
      <w:r w:rsidRPr="00AD391B">
        <w:rPr>
          <w:rFonts w:ascii="Arial" w:hAnsi="Arial" w:cs="Arial"/>
          <w:sz w:val="22"/>
          <w:szCs w:val="22"/>
          <w:vertAlign w:val="superscript"/>
        </w:rPr>
        <w:t>8</w:t>
      </w:r>
      <w:r w:rsidRPr="00AD391B">
        <w:rPr>
          <w:rFonts w:ascii="Arial" w:hAnsi="Arial" w:cs="Arial"/>
          <w:sz w:val="22"/>
          <w:szCs w:val="22"/>
        </w:rPr>
        <w:t>Department of Pediatrics, Division of Pediatric Critical Care Medicine, University of Alabama at Birmingham Heersink School of Medicine, Birmingham, AL, USA</w:t>
      </w:r>
    </w:p>
    <w:p w14:paraId="3E7E8D50" w14:textId="77777777" w:rsidR="001503A2" w:rsidRPr="00AD391B" w:rsidRDefault="001503A2" w:rsidP="001503A2">
      <w:pPr>
        <w:spacing w:before="120" w:after="120" w:line="240" w:lineRule="auto"/>
        <w:jc w:val="both"/>
        <w:rPr>
          <w:rFonts w:ascii="Arial" w:hAnsi="Arial" w:cs="Arial"/>
          <w:sz w:val="22"/>
          <w:szCs w:val="22"/>
        </w:rPr>
      </w:pPr>
      <w:r w:rsidRPr="00AD391B">
        <w:rPr>
          <w:rFonts w:ascii="Arial" w:hAnsi="Arial" w:cs="Arial"/>
          <w:sz w:val="22"/>
          <w:szCs w:val="22"/>
          <w:vertAlign w:val="superscript"/>
        </w:rPr>
        <w:t>9</w:t>
      </w:r>
      <w:r w:rsidRPr="00AD391B">
        <w:rPr>
          <w:rFonts w:ascii="Arial" w:hAnsi="Arial" w:cs="Arial"/>
          <w:sz w:val="22"/>
          <w:szCs w:val="22"/>
        </w:rPr>
        <w:t>Department of Pediatrics, Division of Pediatric Critical Care Medicine, University of Michigan Medical School, Ann Arbor, MI, USA</w:t>
      </w:r>
    </w:p>
    <w:p w14:paraId="18001D8B" w14:textId="77777777" w:rsidR="001503A2" w:rsidRPr="00AD391B" w:rsidRDefault="001503A2" w:rsidP="001503A2">
      <w:pPr>
        <w:spacing w:after="0" w:line="240" w:lineRule="auto"/>
        <w:jc w:val="both"/>
        <w:rPr>
          <w:rFonts w:ascii="Arial" w:hAnsi="Arial" w:cs="Arial"/>
          <w:sz w:val="22"/>
          <w:szCs w:val="22"/>
        </w:rPr>
      </w:pPr>
      <w:r>
        <w:rPr>
          <w:rFonts w:ascii="Arial" w:hAnsi="Arial" w:cs="Arial"/>
          <w:sz w:val="22"/>
          <w:szCs w:val="22"/>
        </w:rPr>
        <w:t>*</w:t>
      </w:r>
      <w:r w:rsidRPr="00AD391B">
        <w:rPr>
          <w:rFonts w:ascii="Arial" w:hAnsi="Arial" w:cs="Arial"/>
          <w:sz w:val="22"/>
          <w:szCs w:val="22"/>
        </w:rPr>
        <w:t>Corresponding Author:</w:t>
      </w:r>
    </w:p>
    <w:p w14:paraId="577A0B0D" w14:textId="77777777" w:rsidR="001503A2" w:rsidRPr="00AD391B" w:rsidRDefault="001503A2" w:rsidP="001503A2">
      <w:pPr>
        <w:spacing w:after="0" w:line="240" w:lineRule="auto"/>
        <w:jc w:val="both"/>
        <w:rPr>
          <w:rFonts w:ascii="Arial" w:hAnsi="Arial" w:cs="Arial"/>
          <w:sz w:val="22"/>
          <w:szCs w:val="22"/>
        </w:rPr>
      </w:pPr>
      <w:r w:rsidRPr="00AD391B">
        <w:rPr>
          <w:rFonts w:ascii="Arial" w:hAnsi="Arial" w:cs="Arial"/>
          <w:sz w:val="22"/>
          <w:szCs w:val="22"/>
        </w:rPr>
        <w:t>Colin J. Sallee, MD, MS</w:t>
      </w:r>
    </w:p>
    <w:p w14:paraId="0006DC5A" w14:textId="77777777" w:rsidR="001503A2" w:rsidRPr="00AD391B" w:rsidRDefault="001503A2" w:rsidP="001503A2">
      <w:pPr>
        <w:spacing w:after="0" w:line="240" w:lineRule="auto"/>
        <w:jc w:val="both"/>
        <w:rPr>
          <w:rFonts w:ascii="Arial" w:hAnsi="Arial" w:cs="Arial"/>
          <w:sz w:val="22"/>
          <w:szCs w:val="22"/>
        </w:rPr>
      </w:pPr>
      <w:r w:rsidRPr="00AD391B">
        <w:rPr>
          <w:rFonts w:ascii="Arial" w:hAnsi="Arial" w:cs="Arial"/>
          <w:sz w:val="22"/>
          <w:szCs w:val="22"/>
        </w:rPr>
        <w:t>10833 Le Conte Ave 12-358 MDCC</w:t>
      </w:r>
    </w:p>
    <w:p w14:paraId="22400804" w14:textId="77777777" w:rsidR="001503A2" w:rsidRPr="00AD391B" w:rsidRDefault="001503A2" w:rsidP="001503A2">
      <w:pPr>
        <w:spacing w:after="0" w:line="240" w:lineRule="auto"/>
        <w:jc w:val="both"/>
        <w:rPr>
          <w:rFonts w:ascii="Arial" w:hAnsi="Arial" w:cs="Arial"/>
          <w:sz w:val="22"/>
          <w:szCs w:val="22"/>
        </w:rPr>
      </w:pPr>
      <w:r w:rsidRPr="00AD391B">
        <w:rPr>
          <w:rFonts w:ascii="Arial" w:hAnsi="Arial" w:cs="Arial"/>
          <w:sz w:val="22"/>
          <w:szCs w:val="22"/>
        </w:rPr>
        <w:t xml:space="preserve">Los Angeles, CA 90095 </w:t>
      </w:r>
    </w:p>
    <w:p w14:paraId="0D805873" w14:textId="77777777" w:rsidR="001503A2" w:rsidRPr="00AE755B" w:rsidRDefault="001503A2" w:rsidP="001503A2">
      <w:pPr>
        <w:spacing w:after="0" w:line="240" w:lineRule="auto"/>
        <w:jc w:val="both"/>
        <w:rPr>
          <w:rFonts w:ascii="Arial" w:hAnsi="Arial" w:cs="Arial"/>
          <w:sz w:val="22"/>
          <w:szCs w:val="22"/>
        </w:rPr>
      </w:pPr>
      <w:r w:rsidRPr="00AD391B">
        <w:rPr>
          <w:rFonts w:ascii="Arial" w:hAnsi="Arial" w:cs="Arial"/>
          <w:sz w:val="22"/>
          <w:szCs w:val="22"/>
        </w:rPr>
        <w:t>csallee@mednet.ucla.edu</w:t>
      </w:r>
    </w:p>
    <w:p w14:paraId="13E6684B" w14:textId="77777777" w:rsidR="009D7176" w:rsidRDefault="009D7176" w:rsidP="00B30293">
      <w:pPr>
        <w:spacing w:before="120" w:after="120" w:line="240" w:lineRule="auto"/>
        <w:rPr>
          <w:rFonts w:ascii="Arial" w:hAnsi="Arial" w:cs="Arial"/>
          <w:b/>
          <w:bCs/>
          <w:sz w:val="22"/>
          <w:szCs w:val="22"/>
        </w:rPr>
      </w:pPr>
    </w:p>
    <w:p w14:paraId="14DECD5A" w14:textId="77777777" w:rsidR="00727B09" w:rsidRDefault="00727B09" w:rsidP="00B30293">
      <w:pPr>
        <w:spacing w:before="120" w:after="120" w:line="240" w:lineRule="auto"/>
        <w:rPr>
          <w:rFonts w:ascii="Arial" w:hAnsi="Arial" w:cs="Arial"/>
          <w:b/>
          <w:bCs/>
          <w:sz w:val="22"/>
          <w:szCs w:val="22"/>
        </w:rPr>
      </w:pPr>
    </w:p>
    <w:p w14:paraId="2CB4FF6D" w14:textId="77777777" w:rsidR="00727B09" w:rsidRDefault="00727B09" w:rsidP="00B30293">
      <w:pPr>
        <w:spacing w:before="120" w:after="120" w:line="240" w:lineRule="auto"/>
        <w:rPr>
          <w:rFonts w:ascii="Arial" w:hAnsi="Arial" w:cs="Arial"/>
          <w:b/>
          <w:bCs/>
          <w:sz w:val="22"/>
          <w:szCs w:val="22"/>
        </w:rPr>
      </w:pPr>
    </w:p>
    <w:p w14:paraId="4273227E" w14:textId="77777777" w:rsidR="00727B09" w:rsidRDefault="00727B09" w:rsidP="00B30293">
      <w:pPr>
        <w:spacing w:before="120" w:after="120" w:line="240" w:lineRule="auto"/>
        <w:rPr>
          <w:rFonts w:ascii="Arial" w:hAnsi="Arial" w:cs="Arial"/>
          <w:b/>
          <w:bCs/>
          <w:sz w:val="22"/>
          <w:szCs w:val="22"/>
        </w:rPr>
      </w:pPr>
    </w:p>
    <w:p w14:paraId="3606D88B" w14:textId="77777777" w:rsidR="00727B09" w:rsidRDefault="00727B09" w:rsidP="00B30293">
      <w:pPr>
        <w:spacing w:before="120" w:after="120" w:line="240" w:lineRule="auto"/>
        <w:rPr>
          <w:rFonts w:ascii="Arial" w:hAnsi="Arial" w:cs="Arial"/>
          <w:b/>
          <w:bCs/>
          <w:sz w:val="22"/>
          <w:szCs w:val="22"/>
        </w:rPr>
      </w:pPr>
    </w:p>
    <w:p w14:paraId="1721217F" w14:textId="77777777" w:rsidR="00727B09" w:rsidRDefault="00727B09" w:rsidP="00B30293">
      <w:pPr>
        <w:spacing w:before="120" w:after="120" w:line="240" w:lineRule="auto"/>
        <w:rPr>
          <w:rFonts w:ascii="Arial" w:hAnsi="Arial" w:cs="Arial"/>
          <w:b/>
          <w:bCs/>
          <w:sz w:val="22"/>
          <w:szCs w:val="22"/>
        </w:rPr>
      </w:pPr>
    </w:p>
    <w:p w14:paraId="67B09D82" w14:textId="77777777" w:rsidR="00727B09" w:rsidRDefault="00727B09" w:rsidP="00B30293">
      <w:pPr>
        <w:spacing w:before="120" w:after="120" w:line="240" w:lineRule="auto"/>
        <w:rPr>
          <w:rFonts w:ascii="Arial" w:hAnsi="Arial" w:cs="Arial"/>
          <w:b/>
          <w:bCs/>
          <w:sz w:val="22"/>
          <w:szCs w:val="22"/>
        </w:rPr>
      </w:pPr>
    </w:p>
    <w:p w14:paraId="36985A77" w14:textId="77777777" w:rsidR="00727B09" w:rsidRDefault="00727B09" w:rsidP="00B30293">
      <w:pPr>
        <w:spacing w:before="120" w:after="120" w:line="240" w:lineRule="auto"/>
        <w:rPr>
          <w:rFonts w:ascii="Arial" w:hAnsi="Arial" w:cs="Arial"/>
          <w:b/>
          <w:bCs/>
          <w:sz w:val="22"/>
          <w:szCs w:val="22"/>
        </w:rPr>
      </w:pPr>
    </w:p>
    <w:p w14:paraId="7F0C5A8E" w14:textId="77777777" w:rsidR="00727B09" w:rsidRDefault="00727B09" w:rsidP="00B30293">
      <w:pPr>
        <w:spacing w:before="120" w:after="120" w:line="240" w:lineRule="auto"/>
        <w:rPr>
          <w:rFonts w:ascii="Arial" w:hAnsi="Arial" w:cs="Arial"/>
          <w:b/>
          <w:bCs/>
          <w:sz w:val="22"/>
          <w:szCs w:val="22"/>
        </w:rPr>
      </w:pPr>
    </w:p>
    <w:p w14:paraId="128CC94A" w14:textId="77777777" w:rsidR="00727B09" w:rsidRDefault="00727B09" w:rsidP="00B30293">
      <w:pPr>
        <w:spacing w:before="120" w:after="120" w:line="240" w:lineRule="auto"/>
        <w:rPr>
          <w:rFonts w:ascii="Arial" w:hAnsi="Arial" w:cs="Arial"/>
          <w:b/>
          <w:bCs/>
          <w:sz w:val="22"/>
          <w:szCs w:val="22"/>
        </w:rPr>
      </w:pPr>
    </w:p>
    <w:p w14:paraId="30DC2479" w14:textId="77777777" w:rsidR="00727B09" w:rsidRDefault="00727B09" w:rsidP="00B30293">
      <w:pPr>
        <w:spacing w:before="120" w:after="120" w:line="240" w:lineRule="auto"/>
        <w:rPr>
          <w:rFonts w:ascii="Arial" w:hAnsi="Arial" w:cs="Arial"/>
          <w:b/>
          <w:bCs/>
          <w:sz w:val="22"/>
          <w:szCs w:val="22"/>
        </w:rPr>
      </w:pPr>
    </w:p>
    <w:p w14:paraId="4E967138" w14:textId="05323C7F" w:rsidR="00727B09" w:rsidRDefault="00727B09" w:rsidP="00B30293">
      <w:pPr>
        <w:spacing w:before="120" w:after="120" w:line="240" w:lineRule="auto"/>
        <w:rPr>
          <w:rFonts w:ascii="Arial" w:hAnsi="Arial" w:cs="Arial"/>
          <w:b/>
          <w:bCs/>
          <w:sz w:val="22"/>
          <w:szCs w:val="22"/>
        </w:rPr>
      </w:pPr>
      <w:r w:rsidRPr="00AB560B">
        <w:rPr>
          <w:rFonts w:ascii="Arial" w:hAnsi="Arial" w:cs="Arial"/>
          <w:b/>
          <w:bCs/>
          <w:sz w:val="22"/>
          <w:szCs w:val="22"/>
        </w:rPr>
        <w:lastRenderedPageBreak/>
        <w:t>TABLE OF CONTENTS:</w:t>
      </w:r>
    </w:p>
    <w:p w14:paraId="481A4DA2" w14:textId="77777777" w:rsidR="00677144" w:rsidRDefault="00677144" w:rsidP="00B30293">
      <w:pPr>
        <w:spacing w:before="120" w:after="120" w:line="240" w:lineRule="auto"/>
        <w:rPr>
          <w:rFonts w:ascii="Arial" w:hAnsi="Arial" w:cs="Arial"/>
          <w:b/>
          <w:bCs/>
          <w:sz w:val="22"/>
          <w:szCs w:val="22"/>
        </w:rPr>
      </w:pPr>
    </w:p>
    <w:p w14:paraId="5C6A4592" w14:textId="26DB5A0C" w:rsidR="00AB560B" w:rsidRDefault="00AB560B" w:rsidP="00B30293">
      <w:pPr>
        <w:spacing w:before="120" w:after="120" w:line="240" w:lineRule="auto"/>
        <w:rPr>
          <w:rFonts w:ascii="Arial" w:hAnsi="Arial" w:cs="Arial"/>
          <w:b/>
          <w:bCs/>
          <w:sz w:val="22"/>
          <w:szCs w:val="22"/>
        </w:rPr>
      </w:pPr>
      <w:r>
        <w:rPr>
          <w:rFonts w:ascii="Arial" w:hAnsi="Arial" w:cs="Arial"/>
          <w:b/>
          <w:bCs/>
          <w:sz w:val="22"/>
          <w:szCs w:val="22"/>
        </w:rPr>
        <w:t>SUPPLEMENTAL METHODS:</w:t>
      </w:r>
    </w:p>
    <w:p w14:paraId="0BA0B6B2" w14:textId="09A555DB" w:rsidR="00AB560B" w:rsidRDefault="00AB560B" w:rsidP="00B30293">
      <w:pPr>
        <w:spacing w:before="120" w:after="120" w:line="240" w:lineRule="auto"/>
        <w:rPr>
          <w:rFonts w:ascii="Arial" w:hAnsi="Arial" w:cs="Arial"/>
          <w:b/>
          <w:bCs/>
          <w:sz w:val="22"/>
          <w:szCs w:val="22"/>
        </w:rPr>
      </w:pPr>
      <w:r>
        <w:rPr>
          <w:rFonts w:ascii="Arial" w:hAnsi="Arial" w:cs="Arial"/>
          <w:b/>
          <w:bCs/>
          <w:sz w:val="22"/>
          <w:szCs w:val="22"/>
        </w:rPr>
        <w:tab/>
        <w:t>Molecular Measurements……………………………………………………………Page 3</w:t>
      </w:r>
      <w:r w:rsidR="00AF02D7">
        <w:rPr>
          <w:rFonts w:ascii="Arial" w:hAnsi="Arial" w:cs="Arial"/>
          <w:b/>
          <w:bCs/>
          <w:sz w:val="22"/>
          <w:szCs w:val="22"/>
        </w:rPr>
        <w:t>-4</w:t>
      </w:r>
    </w:p>
    <w:p w14:paraId="589C3661" w14:textId="2DFB1A88" w:rsidR="00677144" w:rsidRDefault="00677144" w:rsidP="00B30293">
      <w:pPr>
        <w:spacing w:before="120" w:after="120" w:line="240" w:lineRule="auto"/>
        <w:rPr>
          <w:rFonts w:ascii="Arial" w:hAnsi="Arial" w:cs="Arial"/>
          <w:b/>
          <w:bCs/>
          <w:sz w:val="22"/>
          <w:szCs w:val="22"/>
        </w:rPr>
      </w:pPr>
      <w:r>
        <w:rPr>
          <w:rFonts w:ascii="Arial" w:hAnsi="Arial" w:cs="Arial"/>
          <w:b/>
          <w:bCs/>
          <w:sz w:val="22"/>
          <w:szCs w:val="22"/>
        </w:rPr>
        <w:tab/>
        <w:t>Statistical Analysis…………………………………………………………………</w:t>
      </w:r>
      <w:r w:rsidR="00BE028A">
        <w:rPr>
          <w:rFonts w:ascii="Arial" w:hAnsi="Arial" w:cs="Arial"/>
          <w:b/>
          <w:bCs/>
          <w:sz w:val="22"/>
          <w:szCs w:val="22"/>
        </w:rPr>
        <w:t>...</w:t>
      </w:r>
      <w:r>
        <w:rPr>
          <w:rFonts w:ascii="Arial" w:hAnsi="Arial" w:cs="Arial"/>
          <w:b/>
          <w:bCs/>
          <w:sz w:val="22"/>
          <w:szCs w:val="22"/>
        </w:rPr>
        <w:t>Page 4</w:t>
      </w:r>
    </w:p>
    <w:p w14:paraId="51F7FB18" w14:textId="77777777" w:rsidR="00796296" w:rsidRDefault="00796296" w:rsidP="00B30293">
      <w:pPr>
        <w:spacing w:before="120" w:after="120" w:line="240" w:lineRule="auto"/>
        <w:rPr>
          <w:rFonts w:ascii="Arial" w:hAnsi="Arial" w:cs="Arial"/>
          <w:b/>
          <w:bCs/>
          <w:sz w:val="22"/>
          <w:szCs w:val="22"/>
        </w:rPr>
      </w:pPr>
    </w:p>
    <w:p w14:paraId="19019A7B" w14:textId="44F5EB38" w:rsidR="00796296" w:rsidRDefault="00796296" w:rsidP="00B30293">
      <w:pPr>
        <w:spacing w:before="120" w:after="120" w:line="240" w:lineRule="auto"/>
        <w:rPr>
          <w:rFonts w:ascii="Arial" w:hAnsi="Arial" w:cs="Arial"/>
          <w:b/>
          <w:bCs/>
          <w:sz w:val="22"/>
          <w:szCs w:val="22"/>
        </w:rPr>
      </w:pPr>
      <w:r>
        <w:rPr>
          <w:rFonts w:ascii="Arial" w:hAnsi="Arial" w:cs="Arial"/>
          <w:b/>
          <w:bCs/>
          <w:sz w:val="22"/>
          <w:szCs w:val="22"/>
        </w:rPr>
        <w:t>SUPPLEMENTAL RESULTS:</w:t>
      </w:r>
    </w:p>
    <w:p w14:paraId="1F971CA4" w14:textId="1CE42397" w:rsidR="00796296" w:rsidRDefault="00796296" w:rsidP="00B30293">
      <w:pPr>
        <w:spacing w:before="120" w:after="120" w:line="240" w:lineRule="auto"/>
        <w:rPr>
          <w:rFonts w:ascii="Arial" w:hAnsi="Arial" w:cs="Arial"/>
          <w:b/>
          <w:bCs/>
          <w:sz w:val="22"/>
          <w:szCs w:val="22"/>
        </w:rPr>
      </w:pPr>
      <w:r>
        <w:rPr>
          <w:rFonts w:ascii="Arial" w:hAnsi="Arial" w:cs="Arial"/>
          <w:b/>
          <w:bCs/>
          <w:sz w:val="22"/>
          <w:szCs w:val="22"/>
        </w:rPr>
        <w:tab/>
        <w:t>Sensitivity Analyses………………………………………………………………</w:t>
      </w:r>
      <w:r w:rsidR="00BE028A">
        <w:rPr>
          <w:rFonts w:ascii="Arial" w:hAnsi="Arial" w:cs="Arial"/>
          <w:b/>
          <w:bCs/>
          <w:sz w:val="22"/>
          <w:szCs w:val="22"/>
        </w:rPr>
        <w:t>….</w:t>
      </w:r>
      <w:r>
        <w:rPr>
          <w:rFonts w:ascii="Arial" w:hAnsi="Arial" w:cs="Arial"/>
          <w:b/>
          <w:bCs/>
          <w:sz w:val="22"/>
          <w:szCs w:val="22"/>
        </w:rPr>
        <w:t xml:space="preserve">Page </w:t>
      </w:r>
      <w:r w:rsidR="00934A7D">
        <w:rPr>
          <w:rFonts w:ascii="Arial" w:hAnsi="Arial" w:cs="Arial"/>
          <w:b/>
          <w:bCs/>
          <w:sz w:val="22"/>
          <w:szCs w:val="22"/>
        </w:rPr>
        <w:t>5</w:t>
      </w:r>
    </w:p>
    <w:p w14:paraId="240F4BEF" w14:textId="72D2E5B7" w:rsidR="00BE028A" w:rsidRPr="00727B09" w:rsidRDefault="00BE028A" w:rsidP="00B30293">
      <w:pPr>
        <w:spacing w:before="120" w:after="120" w:line="240" w:lineRule="auto"/>
        <w:rPr>
          <w:rFonts w:ascii="Arial" w:hAnsi="Arial" w:cs="Arial"/>
          <w:b/>
          <w:bCs/>
          <w:sz w:val="22"/>
          <w:szCs w:val="22"/>
        </w:rPr>
      </w:pPr>
      <w:r>
        <w:rPr>
          <w:rFonts w:ascii="Arial" w:hAnsi="Arial" w:cs="Arial"/>
          <w:b/>
          <w:bCs/>
          <w:sz w:val="22"/>
          <w:szCs w:val="22"/>
        </w:rPr>
        <w:tab/>
        <w:t>e-Figure 1……………………………………………………………………………....Page 6</w:t>
      </w:r>
    </w:p>
    <w:p w14:paraId="7DFD620E" w14:textId="4DCDACFB" w:rsidR="00BE028A" w:rsidRDefault="00BE028A" w:rsidP="00BE028A">
      <w:pPr>
        <w:spacing w:before="120" w:after="120" w:line="240" w:lineRule="auto"/>
        <w:rPr>
          <w:rFonts w:ascii="Arial" w:hAnsi="Arial" w:cs="Arial"/>
          <w:b/>
          <w:bCs/>
          <w:sz w:val="22"/>
          <w:szCs w:val="22"/>
        </w:rPr>
      </w:pPr>
      <w:r>
        <w:rPr>
          <w:rFonts w:ascii="Arial" w:hAnsi="Arial" w:cs="Arial"/>
          <w:b/>
          <w:bCs/>
          <w:sz w:val="22"/>
          <w:szCs w:val="22"/>
        </w:rPr>
        <w:tab/>
        <w:t xml:space="preserve">e-Figure </w:t>
      </w:r>
      <w:r w:rsidR="000235AB">
        <w:rPr>
          <w:rFonts w:ascii="Arial" w:hAnsi="Arial" w:cs="Arial"/>
          <w:b/>
          <w:bCs/>
          <w:sz w:val="22"/>
          <w:szCs w:val="22"/>
        </w:rPr>
        <w:t>2</w:t>
      </w:r>
      <w:r>
        <w:rPr>
          <w:rFonts w:ascii="Arial" w:hAnsi="Arial" w:cs="Arial"/>
          <w:b/>
          <w:bCs/>
          <w:sz w:val="22"/>
          <w:szCs w:val="22"/>
        </w:rPr>
        <w:t xml:space="preserve">……………………………………………………………………………....Page </w:t>
      </w:r>
      <w:r w:rsidR="000235AB">
        <w:rPr>
          <w:rFonts w:ascii="Arial" w:hAnsi="Arial" w:cs="Arial"/>
          <w:b/>
          <w:bCs/>
          <w:sz w:val="22"/>
          <w:szCs w:val="22"/>
        </w:rPr>
        <w:t>7</w:t>
      </w:r>
    </w:p>
    <w:p w14:paraId="1F9C585E" w14:textId="235B868E" w:rsidR="00BE028A" w:rsidRDefault="00BE028A" w:rsidP="00BE028A">
      <w:pPr>
        <w:spacing w:before="120" w:after="120" w:line="240" w:lineRule="auto"/>
        <w:rPr>
          <w:rFonts w:ascii="Arial" w:hAnsi="Arial" w:cs="Arial"/>
          <w:b/>
          <w:bCs/>
          <w:sz w:val="22"/>
          <w:szCs w:val="22"/>
        </w:rPr>
      </w:pPr>
      <w:r>
        <w:rPr>
          <w:rFonts w:ascii="Arial" w:hAnsi="Arial" w:cs="Arial"/>
          <w:b/>
          <w:bCs/>
          <w:sz w:val="22"/>
          <w:szCs w:val="22"/>
        </w:rPr>
        <w:tab/>
        <w:t xml:space="preserve">e-Figure </w:t>
      </w:r>
      <w:r w:rsidR="00441F91">
        <w:rPr>
          <w:rFonts w:ascii="Arial" w:hAnsi="Arial" w:cs="Arial"/>
          <w:b/>
          <w:bCs/>
          <w:sz w:val="22"/>
          <w:szCs w:val="22"/>
        </w:rPr>
        <w:t>3</w:t>
      </w:r>
      <w:r>
        <w:rPr>
          <w:rFonts w:ascii="Arial" w:hAnsi="Arial" w:cs="Arial"/>
          <w:b/>
          <w:bCs/>
          <w:sz w:val="22"/>
          <w:szCs w:val="22"/>
        </w:rPr>
        <w:t xml:space="preserve">……………………………………………………………………………....Page </w:t>
      </w:r>
      <w:r w:rsidR="00441F91">
        <w:rPr>
          <w:rFonts w:ascii="Arial" w:hAnsi="Arial" w:cs="Arial"/>
          <w:b/>
          <w:bCs/>
          <w:sz w:val="22"/>
          <w:szCs w:val="22"/>
        </w:rPr>
        <w:t>8</w:t>
      </w:r>
    </w:p>
    <w:p w14:paraId="2FCD9266" w14:textId="1219FE43" w:rsidR="00BE028A" w:rsidRDefault="00BE028A" w:rsidP="00BE028A">
      <w:pPr>
        <w:spacing w:before="120" w:after="120" w:line="240" w:lineRule="auto"/>
        <w:rPr>
          <w:rFonts w:ascii="Arial" w:hAnsi="Arial" w:cs="Arial"/>
          <w:b/>
          <w:bCs/>
          <w:sz w:val="22"/>
          <w:szCs w:val="22"/>
        </w:rPr>
      </w:pPr>
      <w:r>
        <w:rPr>
          <w:rFonts w:ascii="Arial" w:hAnsi="Arial" w:cs="Arial"/>
          <w:b/>
          <w:bCs/>
          <w:sz w:val="22"/>
          <w:szCs w:val="22"/>
        </w:rPr>
        <w:tab/>
        <w:t xml:space="preserve">e-Figure </w:t>
      </w:r>
      <w:r w:rsidR="00C05A4D">
        <w:rPr>
          <w:rFonts w:ascii="Arial" w:hAnsi="Arial" w:cs="Arial"/>
          <w:b/>
          <w:bCs/>
          <w:sz w:val="22"/>
          <w:szCs w:val="22"/>
        </w:rPr>
        <w:t>4</w:t>
      </w:r>
      <w:r>
        <w:rPr>
          <w:rFonts w:ascii="Arial" w:hAnsi="Arial" w:cs="Arial"/>
          <w:b/>
          <w:bCs/>
          <w:sz w:val="22"/>
          <w:szCs w:val="22"/>
        </w:rPr>
        <w:t xml:space="preserve">……………………………………………………………………………....Page </w:t>
      </w:r>
      <w:r w:rsidR="00C05A4D">
        <w:rPr>
          <w:rFonts w:ascii="Arial" w:hAnsi="Arial" w:cs="Arial"/>
          <w:b/>
          <w:bCs/>
          <w:sz w:val="22"/>
          <w:szCs w:val="22"/>
        </w:rPr>
        <w:t>9</w:t>
      </w:r>
    </w:p>
    <w:p w14:paraId="6EB6456F" w14:textId="6A54DEC5" w:rsidR="00BE028A" w:rsidRPr="00727B09" w:rsidRDefault="00BE028A" w:rsidP="00BE028A">
      <w:pPr>
        <w:spacing w:before="120" w:after="120" w:line="240" w:lineRule="auto"/>
        <w:rPr>
          <w:rFonts w:ascii="Arial" w:hAnsi="Arial" w:cs="Arial"/>
          <w:b/>
          <w:bCs/>
          <w:sz w:val="22"/>
          <w:szCs w:val="22"/>
        </w:rPr>
      </w:pPr>
      <w:r>
        <w:rPr>
          <w:rFonts w:ascii="Arial" w:hAnsi="Arial" w:cs="Arial"/>
          <w:b/>
          <w:bCs/>
          <w:sz w:val="22"/>
          <w:szCs w:val="22"/>
        </w:rPr>
        <w:tab/>
        <w:t xml:space="preserve">e-Figure </w:t>
      </w:r>
      <w:r w:rsidR="00C05A4D">
        <w:rPr>
          <w:rFonts w:ascii="Arial" w:hAnsi="Arial" w:cs="Arial"/>
          <w:b/>
          <w:bCs/>
          <w:sz w:val="22"/>
          <w:szCs w:val="22"/>
        </w:rPr>
        <w:t>5</w:t>
      </w:r>
      <w:r>
        <w:rPr>
          <w:rFonts w:ascii="Arial" w:hAnsi="Arial" w:cs="Arial"/>
          <w:b/>
          <w:bCs/>
          <w:sz w:val="22"/>
          <w:szCs w:val="22"/>
        </w:rPr>
        <w:t xml:space="preserve">……………………………………………………………………………....Page </w:t>
      </w:r>
      <w:r w:rsidR="00C05A4D">
        <w:rPr>
          <w:rFonts w:ascii="Arial" w:hAnsi="Arial" w:cs="Arial"/>
          <w:b/>
          <w:bCs/>
          <w:sz w:val="22"/>
          <w:szCs w:val="22"/>
        </w:rPr>
        <w:t>10</w:t>
      </w:r>
    </w:p>
    <w:p w14:paraId="2052B7D9" w14:textId="33273835" w:rsidR="00CF2E02" w:rsidRPr="00727B09" w:rsidRDefault="00CF2E02" w:rsidP="00CF2E02">
      <w:pPr>
        <w:spacing w:before="120" w:after="120" w:line="240" w:lineRule="auto"/>
        <w:rPr>
          <w:rFonts w:ascii="Arial" w:hAnsi="Arial" w:cs="Arial"/>
          <w:b/>
          <w:bCs/>
          <w:sz w:val="22"/>
          <w:szCs w:val="22"/>
        </w:rPr>
      </w:pPr>
      <w:r>
        <w:rPr>
          <w:rFonts w:ascii="Arial" w:hAnsi="Arial" w:cs="Arial"/>
          <w:b/>
          <w:bCs/>
          <w:sz w:val="22"/>
          <w:szCs w:val="22"/>
        </w:rPr>
        <w:tab/>
        <w:t>e-Table 1……………………………………………………………………………......Page 11</w:t>
      </w:r>
    </w:p>
    <w:p w14:paraId="1E32BD2F" w14:textId="2DF42E9B" w:rsidR="00CF2E02" w:rsidRPr="00727B09" w:rsidRDefault="00CF2E02" w:rsidP="00CF2E02">
      <w:pPr>
        <w:spacing w:before="120" w:after="120" w:line="240" w:lineRule="auto"/>
        <w:ind w:firstLine="720"/>
        <w:rPr>
          <w:rFonts w:ascii="Arial" w:hAnsi="Arial" w:cs="Arial"/>
          <w:b/>
          <w:bCs/>
          <w:sz w:val="22"/>
          <w:szCs w:val="22"/>
        </w:rPr>
      </w:pPr>
      <w:r>
        <w:rPr>
          <w:rFonts w:ascii="Arial" w:hAnsi="Arial" w:cs="Arial"/>
          <w:b/>
          <w:bCs/>
          <w:sz w:val="22"/>
          <w:szCs w:val="22"/>
        </w:rPr>
        <w:t>e-Table 2……………………………………………………………………………......Page 12</w:t>
      </w:r>
    </w:p>
    <w:p w14:paraId="792DB483" w14:textId="7085DBD5" w:rsidR="00CF2E02" w:rsidRDefault="00CF2E02" w:rsidP="00CF2E02">
      <w:pPr>
        <w:spacing w:before="120" w:after="120" w:line="240" w:lineRule="auto"/>
        <w:ind w:firstLine="720"/>
        <w:rPr>
          <w:rFonts w:ascii="Arial" w:hAnsi="Arial" w:cs="Arial"/>
          <w:b/>
          <w:bCs/>
          <w:sz w:val="22"/>
          <w:szCs w:val="22"/>
        </w:rPr>
      </w:pPr>
      <w:r>
        <w:rPr>
          <w:rFonts w:ascii="Arial" w:hAnsi="Arial" w:cs="Arial"/>
          <w:b/>
          <w:bCs/>
          <w:sz w:val="22"/>
          <w:szCs w:val="22"/>
        </w:rPr>
        <w:t>e-Table 3……………………………………………………………………………......Page 13</w:t>
      </w:r>
    </w:p>
    <w:p w14:paraId="4F5092D2" w14:textId="06B489BF" w:rsidR="006C3040" w:rsidRDefault="006C3040" w:rsidP="006C3040">
      <w:pPr>
        <w:spacing w:before="120" w:after="120" w:line="240" w:lineRule="auto"/>
        <w:rPr>
          <w:rFonts w:ascii="Arial" w:hAnsi="Arial" w:cs="Arial"/>
          <w:b/>
          <w:bCs/>
          <w:sz w:val="22"/>
          <w:szCs w:val="22"/>
        </w:rPr>
      </w:pPr>
    </w:p>
    <w:p w14:paraId="5DC8BBE6" w14:textId="3C13AB2F" w:rsidR="006C3040" w:rsidRPr="00727B09" w:rsidRDefault="006C3040" w:rsidP="006C3040">
      <w:pPr>
        <w:spacing w:before="120" w:after="120" w:line="240" w:lineRule="auto"/>
        <w:rPr>
          <w:rFonts w:ascii="Arial" w:hAnsi="Arial" w:cs="Arial"/>
          <w:b/>
          <w:bCs/>
          <w:sz w:val="22"/>
          <w:szCs w:val="22"/>
        </w:rPr>
      </w:pPr>
      <w:r>
        <w:rPr>
          <w:rFonts w:ascii="Arial" w:hAnsi="Arial" w:cs="Arial"/>
          <w:b/>
          <w:bCs/>
          <w:sz w:val="22"/>
          <w:szCs w:val="22"/>
        </w:rPr>
        <w:t>SUPPLEMENTAL REFERENCES</w:t>
      </w:r>
      <w:r w:rsidR="006B510E">
        <w:rPr>
          <w:rFonts w:ascii="Arial" w:hAnsi="Arial" w:cs="Arial"/>
          <w:b/>
          <w:bCs/>
          <w:sz w:val="22"/>
          <w:szCs w:val="22"/>
        </w:rPr>
        <w:t>..............................................................................</w:t>
      </w:r>
      <w:r w:rsidR="0004579D">
        <w:rPr>
          <w:rFonts w:ascii="Arial" w:hAnsi="Arial" w:cs="Arial"/>
          <w:b/>
          <w:bCs/>
          <w:sz w:val="22"/>
          <w:szCs w:val="22"/>
        </w:rPr>
        <w:t>....</w:t>
      </w:r>
      <w:r w:rsidR="006B510E">
        <w:rPr>
          <w:rFonts w:ascii="Arial" w:hAnsi="Arial" w:cs="Arial"/>
          <w:b/>
          <w:bCs/>
          <w:sz w:val="22"/>
          <w:szCs w:val="22"/>
        </w:rPr>
        <w:t>Page 14</w:t>
      </w:r>
    </w:p>
    <w:p w14:paraId="37D12CF3" w14:textId="6972EE90" w:rsidR="00BE028A" w:rsidRPr="00727B09" w:rsidRDefault="00BE028A" w:rsidP="00BE028A">
      <w:pPr>
        <w:spacing w:before="120" w:after="120" w:line="240" w:lineRule="auto"/>
        <w:rPr>
          <w:rFonts w:ascii="Arial" w:hAnsi="Arial" w:cs="Arial"/>
          <w:b/>
          <w:bCs/>
          <w:sz w:val="22"/>
          <w:szCs w:val="22"/>
        </w:rPr>
      </w:pPr>
    </w:p>
    <w:p w14:paraId="609E3113" w14:textId="77777777" w:rsidR="00BE028A" w:rsidRPr="00727B09" w:rsidRDefault="00BE028A" w:rsidP="00BE028A">
      <w:pPr>
        <w:spacing w:before="120" w:after="120" w:line="240" w:lineRule="auto"/>
        <w:rPr>
          <w:rFonts w:ascii="Arial" w:hAnsi="Arial" w:cs="Arial"/>
          <w:b/>
          <w:bCs/>
          <w:sz w:val="22"/>
          <w:szCs w:val="22"/>
        </w:rPr>
      </w:pPr>
    </w:p>
    <w:p w14:paraId="27C08433" w14:textId="77777777" w:rsidR="00BE028A" w:rsidRPr="00727B09" w:rsidRDefault="00BE028A" w:rsidP="00BE028A">
      <w:pPr>
        <w:spacing w:before="120" w:after="120" w:line="240" w:lineRule="auto"/>
        <w:rPr>
          <w:rFonts w:ascii="Arial" w:hAnsi="Arial" w:cs="Arial"/>
          <w:b/>
          <w:bCs/>
          <w:sz w:val="22"/>
          <w:szCs w:val="22"/>
        </w:rPr>
      </w:pPr>
    </w:p>
    <w:p w14:paraId="537ADF42" w14:textId="7CA7BFDF" w:rsidR="009D7176" w:rsidRDefault="009D7176" w:rsidP="00B30293">
      <w:pPr>
        <w:spacing w:before="120" w:after="120" w:line="240" w:lineRule="auto"/>
        <w:rPr>
          <w:rFonts w:ascii="Arial" w:hAnsi="Arial" w:cs="Arial"/>
          <w:b/>
          <w:bCs/>
          <w:sz w:val="22"/>
          <w:szCs w:val="22"/>
        </w:rPr>
      </w:pPr>
    </w:p>
    <w:p w14:paraId="757C24E3" w14:textId="77777777" w:rsidR="009D7176" w:rsidRDefault="009D7176" w:rsidP="00B30293">
      <w:pPr>
        <w:spacing w:before="120" w:after="120" w:line="240" w:lineRule="auto"/>
        <w:rPr>
          <w:rFonts w:ascii="Arial" w:hAnsi="Arial" w:cs="Arial"/>
          <w:b/>
          <w:bCs/>
          <w:sz w:val="22"/>
          <w:szCs w:val="22"/>
        </w:rPr>
      </w:pPr>
    </w:p>
    <w:p w14:paraId="373B25BB" w14:textId="77777777" w:rsidR="009D7176" w:rsidRDefault="009D7176" w:rsidP="00B30293">
      <w:pPr>
        <w:spacing w:before="120" w:after="120" w:line="240" w:lineRule="auto"/>
        <w:rPr>
          <w:rFonts w:ascii="Arial" w:hAnsi="Arial" w:cs="Arial"/>
          <w:b/>
          <w:bCs/>
          <w:sz w:val="22"/>
          <w:szCs w:val="22"/>
        </w:rPr>
      </w:pPr>
    </w:p>
    <w:p w14:paraId="2B54BF52" w14:textId="77777777" w:rsidR="009D7176" w:rsidRDefault="009D7176" w:rsidP="00B30293">
      <w:pPr>
        <w:spacing w:before="120" w:after="120" w:line="240" w:lineRule="auto"/>
        <w:rPr>
          <w:rFonts w:ascii="Arial" w:hAnsi="Arial" w:cs="Arial"/>
          <w:b/>
          <w:bCs/>
          <w:sz w:val="22"/>
          <w:szCs w:val="22"/>
        </w:rPr>
      </w:pPr>
    </w:p>
    <w:p w14:paraId="18B4B486" w14:textId="77777777" w:rsidR="00727B09" w:rsidRDefault="00727B09" w:rsidP="00B30293">
      <w:pPr>
        <w:spacing w:before="120" w:after="120" w:line="240" w:lineRule="auto"/>
        <w:rPr>
          <w:rFonts w:ascii="Arial" w:hAnsi="Arial" w:cs="Arial"/>
          <w:b/>
          <w:bCs/>
          <w:sz w:val="22"/>
          <w:szCs w:val="22"/>
        </w:rPr>
      </w:pPr>
    </w:p>
    <w:p w14:paraId="6E2BCF4E" w14:textId="77777777" w:rsidR="00727B09" w:rsidRDefault="00727B09" w:rsidP="00B30293">
      <w:pPr>
        <w:spacing w:before="120" w:after="120" w:line="240" w:lineRule="auto"/>
        <w:rPr>
          <w:rFonts w:ascii="Arial" w:hAnsi="Arial" w:cs="Arial"/>
          <w:b/>
          <w:bCs/>
          <w:sz w:val="22"/>
          <w:szCs w:val="22"/>
        </w:rPr>
      </w:pPr>
    </w:p>
    <w:p w14:paraId="63F3D397" w14:textId="77777777" w:rsidR="00727B09" w:rsidRDefault="00727B09" w:rsidP="00B30293">
      <w:pPr>
        <w:spacing w:before="120" w:after="120" w:line="240" w:lineRule="auto"/>
        <w:rPr>
          <w:rFonts w:ascii="Arial" w:hAnsi="Arial" w:cs="Arial"/>
          <w:b/>
          <w:bCs/>
          <w:sz w:val="22"/>
          <w:szCs w:val="22"/>
        </w:rPr>
      </w:pPr>
    </w:p>
    <w:p w14:paraId="25785A2D" w14:textId="77777777" w:rsidR="00727B09" w:rsidRDefault="00727B09" w:rsidP="00B30293">
      <w:pPr>
        <w:spacing w:before="120" w:after="120" w:line="240" w:lineRule="auto"/>
        <w:rPr>
          <w:rFonts w:ascii="Arial" w:hAnsi="Arial" w:cs="Arial"/>
          <w:b/>
          <w:bCs/>
          <w:sz w:val="22"/>
          <w:szCs w:val="22"/>
        </w:rPr>
      </w:pPr>
    </w:p>
    <w:p w14:paraId="4012C5E7" w14:textId="77777777" w:rsidR="00727B09" w:rsidRDefault="00727B09" w:rsidP="00B30293">
      <w:pPr>
        <w:spacing w:before="120" w:after="120" w:line="240" w:lineRule="auto"/>
        <w:rPr>
          <w:rFonts w:ascii="Arial" w:hAnsi="Arial" w:cs="Arial"/>
          <w:b/>
          <w:bCs/>
          <w:sz w:val="22"/>
          <w:szCs w:val="22"/>
        </w:rPr>
      </w:pPr>
    </w:p>
    <w:p w14:paraId="2B2338F4" w14:textId="77777777" w:rsidR="00727B09" w:rsidRDefault="00727B09" w:rsidP="00B30293">
      <w:pPr>
        <w:spacing w:before="120" w:after="120" w:line="240" w:lineRule="auto"/>
        <w:rPr>
          <w:rFonts w:ascii="Arial" w:hAnsi="Arial" w:cs="Arial"/>
          <w:b/>
          <w:bCs/>
          <w:sz w:val="22"/>
          <w:szCs w:val="22"/>
        </w:rPr>
      </w:pPr>
    </w:p>
    <w:p w14:paraId="76A2F350" w14:textId="77777777" w:rsidR="00727B09" w:rsidRDefault="00727B09" w:rsidP="00B30293">
      <w:pPr>
        <w:spacing w:before="120" w:after="120" w:line="240" w:lineRule="auto"/>
        <w:rPr>
          <w:rFonts w:ascii="Arial" w:hAnsi="Arial" w:cs="Arial"/>
          <w:b/>
          <w:bCs/>
          <w:sz w:val="22"/>
          <w:szCs w:val="22"/>
        </w:rPr>
      </w:pPr>
    </w:p>
    <w:p w14:paraId="6775B468" w14:textId="77777777" w:rsidR="00727B09" w:rsidRDefault="00727B09" w:rsidP="00B30293">
      <w:pPr>
        <w:spacing w:before="120" w:after="120" w:line="240" w:lineRule="auto"/>
        <w:rPr>
          <w:rFonts w:ascii="Arial" w:hAnsi="Arial" w:cs="Arial"/>
          <w:b/>
          <w:bCs/>
          <w:sz w:val="22"/>
          <w:szCs w:val="22"/>
        </w:rPr>
      </w:pPr>
    </w:p>
    <w:p w14:paraId="1C1B9719" w14:textId="77777777" w:rsidR="00727B09" w:rsidRDefault="00727B09" w:rsidP="00B30293">
      <w:pPr>
        <w:spacing w:before="120" w:after="120" w:line="240" w:lineRule="auto"/>
        <w:rPr>
          <w:rFonts w:ascii="Arial" w:hAnsi="Arial" w:cs="Arial"/>
          <w:b/>
          <w:bCs/>
          <w:sz w:val="22"/>
          <w:szCs w:val="22"/>
        </w:rPr>
      </w:pPr>
    </w:p>
    <w:p w14:paraId="25FD966C" w14:textId="77777777" w:rsidR="005D5787" w:rsidRDefault="005D5787" w:rsidP="003A5028">
      <w:pPr>
        <w:spacing w:before="120" w:after="120" w:line="240" w:lineRule="auto"/>
        <w:rPr>
          <w:rFonts w:ascii="Arial" w:hAnsi="Arial" w:cs="Arial"/>
          <w:b/>
          <w:bCs/>
          <w:sz w:val="22"/>
          <w:szCs w:val="22"/>
        </w:rPr>
      </w:pPr>
    </w:p>
    <w:p w14:paraId="5A15C56A" w14:textId="0EEFF102" w:rsidR="003A5028" w:rsidRDefault="003A5028" w:rsidP="003A5028">
      <w:pPr>
        <w:spacing w:before="120" w:after="120" w:line="240" w:lineRule="auto"/>
        <w:rPr>
          <w:rFonts w:ascii="Arial" w:hAnsi="Arial" w:cs="Arial"/>
          <w:b/>
          <w:bCs/>
          <w:sz w:val="22"/>
          <w:szCs w:val="22"/>
        </w:rPr>
      </w:pPr>
      <w:r>
        <w:rPr>
          <w:rFonts w:ascii="Arial" w:hAnsi="Arial" w:cs="Arial"/>
          <w:b/>
          <w:bCs/>
          <w:sz w:val="22"/>
          <w:szCs w:val="22"/>
        </w:rPr>
        <w:lastRenderedPageBreak/>
        <w:t>METHODS:</w:t>
      </w:r>
    </w:p>
    <w:p w14:paraId="10435165" w14:textId="77777777" w:rsidR="003A5028" w:rsidRDefault="003A5028" w:rsidP="003A5028">
      <w:pPr>
        <w:spacing w:before="120" w:after="120" w:line="240" w:lineRule="auto"/>
        <w:rPr>
          <w:rFonts w:ascii="Arial" w:hAnsi="Arial" w:cs="Arial"/>
          <w:b/>
          <w:bCs/>
          <w:sz w:val="22"/>
          <w:szCs w:val="22"/>
        </w:rPr>
      </w:pPr>
      <w:r>
        <w:rPr>
          <w:rFonts w:ascii="Arial" w:hAnsi="Arial" w:cs="Arial"/>
          <w:b/>
          <w:bCs/>
          <w:sz w:val="22"/>
          <w:szCs w:val="22"/>
        </w:rPr>
        <w:t>Molecular Measurements:</w:t>
      </w:r>
    </w:p>
    <w:p w14:paraId="0D9FC9DA" w14:textId="75279FE1" w:rsidR="002939C7" w:rsidRPr="008E75FE" w:rsidRDefault="008E75FE" w:rsidP="008E75FE">
      <w:pPr>
        <w:spacing w:before="120" w:after="120" w:line="240" w:lineRule="auto"/>
        <w:jc w:val="both"/>
        <w:rPr>
          <w:rFonts w:ascii="Arial" w:hAnsi="Arial" w:cs="Arial"/>
          <w:b/>
          <w:bCs/>
          <w:sz w:val="22"/>
          <w:szCs w:val="22"/>
        </w:rPr>
      </w:pPr>
      <w:r w:rsidRPr="00161BC0">
        <w:rPr>
          <w:rFonts w:ascii="Arial" w:hAnsi="Arial" w:cs="Arial"/>
          <w:sz w:val="22"/>
          <w:szCs w:val="22"/>
        </w:rPr>
        <w:t>Whole blood was collected in an EDTA tube, placed immediately on ice after collection, and centrifuged at 2500 g for 10 min at 4°C to separate plasma. The plasma was aliquoted and stored at -80°C until analysis. Plasma was analyzed from the first collection after enrollment in the study.</w:t>
      </w:r>
      <w:r>
        <w:rPr>
          <w:rFonts w:ascii="Arial" w:hAnsi="Arial" w:cs="Arial"/>
          <w:sz w:val="22"/>
          <w:szCs w:val="22"/>
        </w:rPr>
        <w:t xml:space="preserve"> </w:t>
      </w:r>
      <w:r w:rsidR="002939C7">
        <w:rPr>
          <w:rFonts w:ascii="Arial" w:hAnsi="Arial" w:cs="Arial"/>
          <w:sz w:val="22"/>
          <w:szCs w:val="22"/>
        </w:rPr>
        <w:t xml:space="preserve">The full panel of biological markers measured in this study are presented in </w:t>
      </w:r>
      <w:r w:rsidR="00AF02D7">
        <w:rPr>
          <w:rFonts w:ascii="Arial" w:hAnsi="Arial" w:cs="Arial"/>
          <w:sz w:val="22"/>
          <w:szCs w:val="22"/>
        </w:rPr>
        <w:t>e-</w:t>
      </w:r>
      <w:r w:rsidR="002939C7">
        <w:rPr>
          <w:rFonts w:ascii="Arial" w:hAnsi="Arial" w:cs="Arial"/>
          <w:sz w:val="22"/>
          <w:szCs w:val="22"/>
        </w:rPr>
        <w:t>Table 1.</w:t>
      </w:r>
    </w:p>
    <w:p w14:paraId="01965A06" w14:textId="77777777" w:rsidR="003A5028" w:rsidRPr="00AB65F1" w:rsidRDefault="003A5028" w:rsidP="003A5028">
      <w:pPr>
        <w:spacing w:before="120" w:after="120" w:line="240" w:lineRule="auto"/>
        <w:jc w:val="both"/>
        <w:rPr>
          <w:rFonts w:ascii="Arial" w:hAnsi="Arial" w:cs="Arial"/>
          <w:sz w:val="22"/>
          <w:szCs w:val="22"/>
          <w:u w:val="single"/>
        </w:rPr>
      </w:pPr>
      <w:r w:rsidRPr="00AB65F1">
        <w:rPr>
          <w:rFonts w:ascii="Arial" w:hAnsi="Arial" w:cs="Arial"/>
          <w:sz w:val="22"/>
          <w:szCs w:val="22"/>
          <w:u w:val="single"/>
        </w:rPr>
        <w:t xml:space="preserve">Protein and Proteoglycan Biomarkers. </w:t>
      </w:r>
    </w:p>
    <w:p w14:paraId="000852DA" w14:textId="23295389" w:rsidR="003A5028" w:rsidRDefault="003A5028" w:rsidP="003A5028">
      <w:pPr>
        <w:spacing w:before="120" w:after="120" w:line="240" w:lineRule="auto"/>
        <w:jc w:val="both"/>
        <w:rPr>
          <w:rFonts w:ascii="Arial" w:hAnsi="Arial" w:cs="Arial"/>
          <w:sz w:val="22"/>
          <w:szCs w:val="22"/>
        </w:rPr>
      </w:pPr>
      <w:r>
        <w:rPr>
          <w:rFonts w:ascii="Arial" w:hAnsi="Arial" w:cs="Arial"/>
          <w:sz w:val="22"/>
          <w:szCs w:val="22"/>
        </w:rPr>
        <w:t xml:space="preserve">We measured protein biomarkers associated with innate immune and endothelial activation using two Luminex multiplex panels </w:t>
      </w:r>
      <w:r w:rsidRPr="008534A7">
        <w:rPr>
          <w:rFonts w:ascii="Arial" w:hAnsi="Arial" w:cs="Arial"/>
          <w:sz w:val="22"/>
          <w:szCs w:val="22"/>
        </w:rPr>
        <w:t>(Luminex,</w:t>
      </w:r>
      <w:r>
        <w:rPr>
          <w:rFonts w:ascii="Arial" w:hAnsi="Arial" w:cs="Arial"/>
          <w:sz w:val="22"/>
          <w:szCs w:val="22"/>
        </w:rPr>
        <w:t xml:space="preserve"> </w:t>
      </w:r>
      <w:r w:rsidRPr="008534A7">
        <w:rPr>
          <w:rFonts w:ascii="Arial" w:hAnsi="Arial" w:cs="Arial"/>
          <w:sz w:val="22"/>
          <w:szCs w:val="22"/>
        </w:rPr>
        <w:t>R&amp;D Systems, Minneapolis, MN)</w:t>
      </w:r>
      <w:r>
        <w:rPr>
          <w:rFonts w:ascii="Arial" w:hAnsi="Arial" w:cs="Arial"/>
          <w:sz w:val="22"/>
          <w:szCs w:val="22"/>
        </w:rPr>
        <w:t xml:space="preserve">: a 5-plex high performance, high sensitivity human cytokine panel and </w:t>
      </w:r>
      <w:r w:rsidR="004D4638">
        <w:rPr>
          <w:rFonts w:ascii="Arial" w:hAnsi="Arial" w:cs="Arial"/>
          <w:sz w:val="22"/>
          <w:szCs w:val="22"/>
        </w:rPr>
        <w:t>an 11</w:t>
      </w:r>
      <w:r>
        <w:rPr>
          <w:rFonts w:ascii="Arial" w:hAnsi="Arial" w:cs="Arial"/>
          <w:sz w:val="22"/>
          <w:szCs w:val="22"/>
        </w:rPr>
        <w:t xml:space="preserve">-plex human discovery assay at the Immune Assessment Core (IAC) at UCLA. Measured analytes from plasma include interleukin (IL)-1β, -6, -8, -10, tumor necrosis factor-α (TNF-α), </w:t>
      </w:r>
      <w:r w:rsidRPr="008534A7">
        <w:rPr>
          <w:rFonts w:ascii="Arial" w:hAnsi="Arial" w:cs="Arial"/>
          <w:sz w:val="22"/>
          <w:szCs w:val="22"/>
        </w:rPr>
        <w:t>angiopoietin</w:t>
      </w:r>
      <w:r>
        <w:rPr>
          <w:rFonts w:ascii="Arial" w:hAnsi="Arial" w:cs="Arial"/>
          <w:sz w:val="22"/>
          <w:szCs w:val="22"/>
        </w:rPr>
        <w:t>(Ang)-1, -</w:t>
      </w:r>
      <w:r w:rsidRPr="008534A7">
        <w:rPr>
          <w:rFonts w:ascii="Arial" w:hAnsi="Arial" w:cs="Arial"/>
          <w:sz w:val="22"/>
          <w:szCs w:val="22"/>
        </w:rPr>
        <w:t>2</w:t>
      </w:r>
      <w:r>
        <w:rPr>
          <w:rFonts w:ascii="Arial" w:hAnsi="Arial" w:cs="Arial"/>
          <w:sz w:val="22"/>
          <w:szCs w:val="22"/>
        </w:rPr>
        <w:t xml:space="preserve">, endocan, </w:t>
      </w:r>
      <w:r w:rsidRPr="008534A7">
        <w:rPr>
          <w:rFonts w:ascii="Arial" w:hAnsi="Arial" w:cs="Arial"/>
          <w:sz w:val="22"/>
          <w:szCs w:val="22"/>
        </w:rPr>
        <w:t>soluble tumor necrosis factor receptor II</w:t>
      </w:r>
      <w:r>
        <w:rPr>
          <w:rFonts w:ascii="Arial" w:hAnsi="Arial" w:cs="Arial"/>
          <w:sz w:val="22"/>
          <w:szCs w:val="22"/>
        </w:rPr>
        <w:t xml:space="preserve"> (</w:t>
      </w:r>
      <w:r w:rsidRPr="008534A7">
        <w:rPr>
          <w:rFonts w:ascii="Arial" w:hAnsi="Arial" w:cs="Arial"/>
          <w:sz w:val="22"/>
          <w:szCs w:val="22"/>
        </w:rPr>
        <w:t>TNFRII</w:t>
      </w:r>
      <w:r>
        <w:rPr>
          <w:rFonts w:ascii="Arial" w:hAnsi="Arial" w:cs="Arial"/>
          <w:sz w:val="22"/>
          <w:szCs w:val="22"/>
        </w:rPr>
        <w:t>)</w:t>
      </w:r>
      <w:r w:rsidRPr="008534A7">
        <w:rPr>
          <w:rFonts w:ascii="Arial" w:hAnsi="Arial" w:cs="Arial"/>
          <w:sz w:val="22"/>
          <w:szCs w:val="22"/>
        </w:rPr>
        <w:t xml:space="preserve">, soluble intercellular adhesion molecule-1 </w:t>
      </w:r>
      <w:r>
        <w:rPr>
          <w:rFonts w:ascii="Arial" w:hAnsi="Arial" w:cs="Arial"/>
          <w:sz w:val="22"/>
          <w:szCs w:val="22"/>
        </w:rPr>
        <w:t>(</w:t>
      </w:r>
      <w:r w:rsidRPr="008534A7">
        <w:rPr>
          <w:rFonts w:ascii="Arial" w:hAnsi="Arial" w:cs="Arial"/>
          <w:sz w:val="22"/>
          <w:szCs w:val="22"/>
        </w:rPr>
        <w:t>ICAM-1</w:t>
      </w:r>
      <w:r>
        <w:rPr>
          <w:rFonts w:ascii="Arial" w:hAnsi="Arial" w:cs="Arial"/>
          <w:sz w:val="22"/>
          <w:szCs w:val="22"/>
        </w:rPr>
        <w:t>)</w:t>
      </w:r>
      <w:r w:rsidRPr="008534A7">
        <w:rPr>
          <w:rFonts w:ascii="Arial" w:hAnsi="Arial" w:cs="Arial"/>
          <w:sz w:val="22"/>
          <w:szCs w:val="22"/>
        </w:rPr>
        <w:t>, soluble vascular cell</w:t>
      </w:r>
      <w:r>
        <w:rPr>
          <w:rFonts w:ascii="Arial" w:hAnsi="Arial" w:cs="Arial"/>
          <w:sz w:val="22"/>
          <w:szCs w:val="22"/>
        </w:rPr>
        <w:t xml:space="preserve"> </w:t>
      </w:r>
      <w:r w:rsidRPr="008534A7">
        <w:rPr>
          <w:rFonts w:ascii="Arial" w:hAnsi="Arial" w:cs="Arial"/>
          <w:sz w:val="22"/>
          <w:szCs w:val="22"/>
        </w:rPr>
        <w:t xml:space="preserve">adhesion molecule </w:t>
      </w:r>
      <w:r>
        <w:rPr>
          <w:rFonts w:ascii="Arial" w:hAnsi="Arial" w:cs="Arial"/>
          <w:sz w:val="22"/>
          <w:szCs w:val="22"/>
        </w:rPr>
        <w:t>(</w:t>
      </w:r>
      <w:r w:rsidRPr="008534A7">
        <w:rPr>
          <w:rFonts w:ascii="Arial" w:hAnsi="Arial" w:cs="Arial"/>
          <w:sz w:val="22"/>
          <w:szCs w:val="22"/>
        </w:rPr>
        <w:t xml:space="preserve">VCAM-1]), soluble thrombomodulin </w:t>
      </w:r>
      <w:r>
        <w:rPr>
          <w:rFonts w:ascii="Arial" w:hAnsi="Arial" w:cs="Arial"/>
          <w:sz w:val="22"/>
          <w:szCs w:val="22"/>
        </w:rPr>
        <w:t>(</w:t>
      </w:r>
      <w:r w:rsidRPr="008534A7">
        <w:rPr>
          <w:rFonts w:ascii="Arial" w:hAnsi="Arial" w:cs="Arial"/>
          <w:sz w:val="22"/>
          <w:szCs w:val="22"/>
        </w:rPr>
        <w:t>TM</w:t>
      </w:r>
      <w:r>
        <w:rPr>
          <w:rFonts w:ascii="Arial" w:hAnsi="Arial" w:cs="Arial"/>
          <w:sz w:val="22"/>
          <w:szCs w:val="22"/>
        </w:rPr>
        <w:t>)</w:t>
      </w:r>
      <w:r w:rsidRPr="008534A7">
        <w:rPr>
          <w:rFonts w:ascii="Arial" w:hAnsi="Arial" w:cs="Arial"/>
          <w:sz w:val="22"/>
          <w:szCs w:val="22"/>
        </w:rPr>
        <w:t>,</w:t>
      </w:r>
      <w:r>
        <w:rPr>
          <w:rFonts w:ascii="Arial" w:hAnsi="Arial" w:cs="Arial"/>
          <w:sz w:val="22"/>
          <w:szCs w:val="22"/>
        </w:rPr>
        <w:t xml:space="preserve"> </w:t>
      </w:r>
      <w:r w:rsidRPr="008534A7">
        <w:rPr>
          <w:rFonts w:ascii="Arial" w:hAnsi="Arial" w:cs="Arial"/>
          <w:sz w:val="22"/>
          <w:szCs w:val="22"/>
        </w:rPr>
        <w:t xml:space="preserve">von-Willebrand factor </w:t>
      </w:r>
      <w:r>
        <w:rPr>
          <w:rFonts w:ascii="Arial" w:hAnsi="Arial" w:cs="Arial"/>
          <w:sz w:val="22"/>
          <w:szCs w:val="22"/>
        </w:rPr>
        <w:t>(</w:t>
      </w:r>
      <w:r w:rsidRPr="008534A7">
        <w:rPr>
          <w:rFonts w:ascii="Arial" w:hAnsi="Arial" w:cs="Arial"/>
          <w:sz w:val="22"/>
          <w:szCs w:val="22"/>
        </w:rPr>
        <w:t>vWF).</w:t>
      </w:r>
      <w:r>
        <w:rPr>
          <w:rFonts w:ascii="Arial" w:hAnsi="Arial" w:cs="Arial"/>
          <w:sz w:val="22"/>
          <w:szCs w:val="22"/>
        </w:rPr>
        <w:t xml:space="preserve"> We </w:t>
      </w:r>
      <w:r w:rsidRPr="008534A7">
        <w:rPr>
          <w:rFonts w:ascii="Arial" w:hAnsi="Arial" w:cs="Arial"/>
          <w:sz w:val="22"/>
          <w:szCs w:val="22"/>
        </w:rPr>
        <w:t>included markers of alveolar-epithelial injury</w:t>
      </w:r>
      <w:r>
        <w:rPr>
          <w:rFonts w:ascii="Arial" w:hAnsi="Arial" w:cs="Arial"/>
          <w:sz w:val="22"/>
          <w:szCs w:val="22"/>
        </w:rPr>
        <w:t xml:space="preserve"> </w:t>
      </w:r>
      <w:r w:rsidRPr="008534A7">
        <w:rPr>
          <w:rFonts w:ascii="Arial" w:hAnsi="Arial" w:cs="Arial"/>
          <w:sz w:val="22"/>
          <w:szCs w:val="22"/>
        </w:rPr>
        <w:t xml:space="preserve">surfactant protein D </w:t>
      </w:r>
      <w:r>
        <w:rPr>
          <w:rFonts w:ascii="Arial" w:hAnsi="Arial" w:cs="Arial"/>
          <w:sz w:val="22"/>
          <w:szCs w:val="22"/>
        </w:rPr>
        <w:t>(</w:t>
      </w:r>
      <w:r w:rsidRPr="008534A7">
        <w:rPr>
          <w:rFonts w:ascii="Arial" w:hAnsi="Arial" w:cs="Arial"/>
          <w:sz w:val="22"/>
          <w:szCs w:val="22"/>
        </w:rPr>
        <w:t>SPD</w:t>
      </w:r>
      <w:r>
        <w:rPr>
          <w:rFonts w:ascii="Arial" w:hAnsi="Arial" w:cs="Arial"/>
          <w:sz w:val="22"/>
          <w:szCs w:val="22"/>
        </w:rPr>
        <w:t>)</w:t>
      </w:r>
      <w:r w:rsidRPr="008534A7">
        <w:rPr>
          <w:rFonts w:ascii="Arial" w:hAnsi="Arial" w:cs="Arial"/>
          <w:sz w:val="22"/>
          <w:szCs w:val="22"/>
        </w:rPr>
        <w:t xml:space="preserve"> and soluble receptor for advanced glycation end</w:t>
      </w:r>
      <w:r>
        <w:rPr>
          <w:rFonts w:ascii="Arial" w:hAnsi="Arial" w:cs="Arial"/>
          <w:sz w:val="22"/>
          <w:szCs w:val="22"/>
        </w:rPr>
        <w:t xml:space="preserve"> </w:t>
      </w:r>
      <w:r w:rsidRPr="008534A7">
        <w:rPr>
          <w:rFonts w:ascii="Arial" w:hAnsi="Arial" w:cs="Arial"/>
          <w:sz w:val="22"/>
          <w:szCs w:val="22"/>
        </w:rPr>
        <w:t>products</w:t>
      </w:r>
      <w:r>
        <w:rPr>
          <w:rFonts w:ascii="Arial" w:hAnsi="Arial" w:cs="Arial"/>
          <w:sz w:val="22"/>
          <w:szCs w:val="22"/>
        </w:rPr>
        <w:t xml:space="preserve"> (</w:t>
      </w:r>
      <w:r w:rsidRPr="008534A7">
        <w:rPr>
          <w:rFonts w:ascii="Arial" w:hAnsi="Arial" w:cs="Arial"/>
          <w:sz w:val="22"/>
          <w:szCs w:val="22"/>
        </w:rPr>
        <w:t>RAGE) to contrast the</w:t>
      </w:r>
      <w:r>
        <w:rPr>
          <w:rFonts w:ascii="Arial" w:hAnsi="Arial" w:cs="Arial"/>
          <w:sz w:val="22"/>
          <w:szCs w:val="22"/>
        </w:rPr>
        <w:t xml:space="preserve"> innate immune activation</w:t>
      </w:r>
      <w:r w:rsidRPr="008534A7">
        <w:rPr>
          <w:rFonts w:ascii="Arial" w:hAnsi="Arial" w:cs="Arial"/>
          <w:sz w:val="22"/>
          <w:szCs w:val="22"/>
        </w:rPr>
        <w:t xml:space="preserve"> endothelial markers.</w:t>
      </w:r>
      <w:r>
        <w:rPr>
          <w:rFonts w:ascii="Arial" w:hAnsi="Arial" w:cs="Arial"/>
          <w:sz w:val="22"/>
          <w:szCs w:val="22"/>
        </w:rPr>
        <w:t xml:space="preserve"> </w:t>
      </w:r>
      <w:r w:rsidRPr="00802CEB">
        <w:rPr>
          <w:rFonts w:ascii="Arial" w:hAnsi="Arial" w:cs="Arial"/>
          <w:sz w:val="22"/>
          <w:szCs w:val="22"/>
        </w:rPr>
        <w:t xml:space="preserve">Our selection of biomarkers was guided by prior adult and pediatric ARDS studies, particularly </w:t>
      </w:r>
      <w:r>
        <w:rPr>
          <w:rFonts w:ascii="Arial" w:hAnsi="Arial" w:cs="Arial"/>
          <w:sz w:val="22"/>
          <w:szCs w:val="22"/>
        </w:rPr>
        <w:t xml:space="preserve">the canonical markers </w:t>
      </w:r>
      <w:r w:rsidRPr="00802CEB">
        <w:rPr>
          <w:rFonts w:ascii="Arial" w:hAnsi="Arial" w:cs="Arial"/>
          <w:sz w:val="22"/>
          <w:szCs w:val="22"/>
        </w:rPr>
        <w:t>identifying hyper- and hypo-inflammatory subphenotypes</w:t>
      </w:r>
      <w:r w:rsidR="00594E2E">
        <w:rPr>
          <w:rFonts w:ascii="Arial" w:hAnsi="Arial" w:cs="Arial"/>
          <w:sz w:val="22"/>
          <w:szCs w:val="22"/>
        </w:rPr>
        <w:t>.</w:t>
      </w:r>
      <w:r w:rsidR="00004E32">
        <w:rPr>
          <w:rFonts w:ascii="Arial" w:hAnsi="Arial" w:cs="Arial"/>
          <w:sz w:val="22"/>
          <w:szCs w:val="22"/>
        </w:rPr>
        <w:fldChar w:fldCharType="begin">
          <w:fldData xml:space="preserve">PEVuZE5vdGU+PENpdGU+PEF1dGhvcj5DYWxmZWU8L0F1dGhvcj48WWVhcj4yMDE0PC9ZZWFyPjxS
ZWNOdW0+NTA8L1JlY051bT48RGlzcGxheVRleHQ+PHN0eWxlIGZhY2U9InN1cGVyc2NyaXB0Ij4x
LTU8L3N0eWxlPjwvRGlzcGxheVRleHQ+PHJlY29yZD48cmVjLW51bWJlcj41MDwvcmVjLW51bWJl
cj48Zm9yZWlnbi1rZXlzPjxrZXkgYXBwPSJFTiIgZGItaWQ9Ind2cHYwcDk1MDkwNXN4ZXZyczR2
MHBybzJmc2FyZnJkYXN4MCIgdGltZXN0YW1wPSIxNjYzMzU4NzU2Ij41MDwva2V5PjwvZm9yZWln
bi1rZXlzPjxyZWYtdHlwZSBuYW1lPSJKb3VybmFsIEFydGljbGUiPjE3PC9yZWYtdHlwZT48Y29u
dHJpYnV0b3JzPjxhdXRob3JzPjxhdXRob3I+Q2FsZmVlLCBDLiBTLjwvYXV0aG9yPjxhdXRob3I+
RGVsdWNjaGksIEsuPC9hdXRob3I+PGF1dGhvcj5QYXJzb25zLCBQLiBFLjwvYXV0aG9yPjxhdXRo
b3I+VGhvbXBzb24sIEIuIFQuPC9hdXRob3I+PGF1dGhvcj5XYXJlLCBMLiBCLjwvYXV0aG9yPjxh
dXRob3I+TWF0dGhheSwgTS4gQS48L2F1dGhvcj48YXV0aG9yPk5obGJpIEFyZHMgTmV0d29yazwv
YXV0aG9yPjwvYXV0aG9ycz48L2NvbnRyaWJ1dG9ycz48YXV0aC1hZGRyZXNzPkRlcGFydG1lbnRz
IG9mIE1lZGljaW5lIGFuZCBBbmVzdGhlc2lhLCBEaXZpc2lvbiBvZiBQdWxtb25hcnkgYW5kIENy
aXRpY2FsIENhcmUgTWVkaWNpbmUsIFVuaXZlcnNpdHkgb2YgQ2FsaWZvcm5pYSBTYW4gRnJhbmNp
c2NvLCBTYW4gRnJhbmNpc2NvLCBDQSwgVVNBLiBFbGVjdHJvbmljIGFkZHJlc3M6IGNhcm9seW4u
Y2FsZmVlQHVjc2YuZWR1LiYjeEQ7RGVwYXJ0bWVudCBvZiBQc3ljaGlhdHJ5LCBVbml2ZXJzaXR5
IG9mIENhbGlmb3JuaWEgU2FuIEZyYW5jaXNjbywgU2FuIEZyYW5jaXNjbywgQ0EsIFVTQS4mI3hE
O0RlcGFydG1lbnQgb2YgTWVkaWNpbmUsIERpdmlzaW9uIG9mIFB1bG1vbmFyeSBhbmQgQ3JpdGlj
YWwgQ2FyZSBNZWRpY2luZSwgVW5pdmVyc2l0eSBvZiBWZXJtb250LCBCdXJsaW5ndG9uLCBWVCwg
VVNBLiYjeEQ7RGVwYXJ0bWVudCBvZiBNZWRpY2luZSwgUHVsbW9uYXJ5IGFuZCBDcml0aWNhbCBD
YXJlIE1lZGljaW5lIFVuaXQsIE1hc3NhY2h1c2V0dHMgR2VuZXJhbCBIb3NwaXRhbCwgQm9zdG9u
LCBNQSwgVVNBOyBCaW9zdGF0aXN0aWNzIFVuaXQsIE1hc3NhY2h1c2V0dHMgR2VuZXJhbCBIb3Nw
aXRhbCwgQm9zdG9uLCBNQSwgVVNBLiYjeEQ7RGVwYXJ0bWVudCBvZiBNZWRpY2luZSwgRGl2aXNp
b24gb2YgQWxsZXJneSwgUHVsbW9uYXJ5IGFuZCBDcml0aWNhbCBDYXJlLCBWYW5kZXJiaWx0LCBV
bml2ZXJzaXR5LCBOYXNodmlsbGUsIFROLCBVU0EuJiN4RDtEZXBhcnRtZW50cyBvZiBNZWRpY2lu
ZSBhbmQgQW5lc3RoZXNpYSwgRGl2aXNpb24gb2YgUHVsbW9uYXJ5IGFuZCBDcml0aWNhbCBDYXJl
IE1lZGljaW5lLCBVbml2ZXJzaXR5IG9mIENhbGlmb3JuaWEgU2FuIEZyYW5jaXNjbywgU2FuIEZy
YW5jaXNjbywgQ0EsIFVTQTsgQ2FyZGlvdmFzY3VsYXIgUmVzZWFyY2ggSW5zdGl0dXRlLCBTYW4g
RnJhbmNpc2NvLCBDQSwgVVNBLjwvYXV0aC1hZGRyZXNzPjx0aXRsZXM+PHRpdGxlPlN1YnBoZW5v
dHlwZXMgaW4gYWN1dGUgcmVzcGlyYXRvcnkgZGlzdHJlc3Mgc3luZHJvbWU6IGxhdGVudCBjbGFz
cyBhbmFseXNpcyBvZiBkYXRhIGZyb20gdHdvIHJhbmRvbWlzZWQgY29udHJvbGxlZCB0cmlhbHM8
L3RpdGxlPjxzZWNvbmRhcnktdGl0bGU+TGFuY2V0IFJlc3BpciBNZWQ8L3NlY29uZGFyeS10aXRs
ZT48L3RpdGxlcz48cGVyaW9kaWNhbD48ZnVsbC10aXRsZT5MYW5jZXQgUmVzcGlyIE1lZDwvZnVs
bC10aXRsZT48L3BlcmlvZGljYWw+PHBhZ2VzPjYxMS0yMDwvcGFnZXM+PHZvbHVtZT4yPC92b2x1
bWU+PG51bWJlcj44PC9udW1iZXI+PGVkaXRpb24+MjAxNDA1MTk8L2VkaXRpb24+PGtleXdvcmRz
PjxrZXl3b3JkPkFwYWNoZTwva2V5d29yZD48a2V5d29yZD5BZHVsdDwva2V5d29yZD48a2V5d29y
ZD5BZ2VkPC9rZXl3b3JkPjxrZXl3b3JkPkJpY2FyYm9uYXRlcy9ibG9vZDwva2V5d29yZD48a2V5
d29yZD5CaW9tYXJrZXJzL2Jsb29kPC9rZXl3b3JkPjxrZXl3b3JkPkZlbWFsZTwva2V5d29yZD48
a2V5d29yZD5IdW1hbnM8L2tleXdvcmQ+PGtleXdvcmQ+SW5mbGFtbWF0aW9uL2Jsb29kPC9rZXl3
b3JkPjxrZXl3b3JkPkluZmxhbW1hdGlvbiBNZWRpYXRvcnMvKmJsb29kPC9rZXl3b3JkPjxrZXl3
b3JkPk1hbGU8L2tleXdvcmQ+PGtleXdvcmQ+TWlkZGxlIEFnZWQ8L2tleXdvcmQ+PGtleXdvcmQ+
Kk1vZGVscywgU3RhdGlzdGljYWw8L2tleXdvcmQ+PGtleXdvcmQ+KlBoZW5vdHlwZTwva2V5d29y
ZD48a2V5d29yZD5SZXNwaXJhdGlvbiwgQXJ0aWZpY2lhbC9tZXRob2RzL3N0YXRpc3RpY3MgJmFt
cDsgbnVtZXJpY2FsIGRhdGE8L2tleXdvcmQ+PGtleXdvcmQ+UmVzcGlyYXRvcnkgRGlzdHJlc3Mg
U3luZHJvbWUvYmxvb2QvKmNsYXNzaWZpY2F0aW9uL21vcnRhbGl0eS90aGVyYXB5PC9rZXl3b3Jk
PjxrZXl3b3JkPlNlcHNpcy9lcGlkZW1pb2xvZ3k8L2tleXdvcmQ+PGtleXdvcmQ+VGltZSBGYWN0
b3JzPC9rZXl3b3JkPjxrZXl3b3JkPlZhc29jb25zdHJpY3RvciBBZ2VudHMvYWRtaW5pc3RyYXRp
b24gJmFtcDsgZG9zYWdlPC9rZXl3b3JkPjwva2V5d29yZHM+PGRhdGVzPjx5ZWFyPjIwMTQ8L3ll
YXI+PHB1Yi1kYXRlcz48ZGF0ZT5BdWc8L2RhdGU+PC9wdWItZGF0ZXM+PC9kYXRlcz48aXNibj4y
MjEzLTI2MTkgKEVsZWN0cm9uaWMpJiN4RDsyMjEzLTI2MDAgKExpbmtpbmcpPC9pc2JuPjxhY2Nl
c3Npb24tbnVtPjI0ODUzNTg1PC9hY2Nlc3Npb24tbnVtPjx1cmxzPjxyZWxhdGVkLXVybHM+PHVy
bD5odHRwczovL3d3dy5uY2JpLm5sbS5uaWguZ292L3B1Ym1lZC8yNDg1MzU4NTwvdXJsPjwvcmVs
YXRlZC11cmxzPjwvdXJscz48Y3VzdG9tMj5QTUM0MTU0NTQ0PC9jdXN0b20yPjxlbGVjdHJvbmlj
LXJlc291cmNlLW51bT4xMC4xMDE2L1MyMjEzLTI2MDAoMTQpNzAwOTctOTwvZWxlY3Ryb25pYy1y
ZXNvdXJjZS1udW0+PHJlbW90ZS1kYXRhYmFzZS1uYW1lPk1lZGxpbmU8L3JlbW90ZS1kYXRhYmFz
ZS1uYW1lPjxyZW1vdGUtZGF0YWJhc2UtcHJvdmlkZXI+TkxNPC9yZW1vdGUtZGF0YWJhc2UtcHJv
dmlkZXI+PC9yZWNvcmQ+PC9DaXRlPjxDaXRlPjxBdXRob3I+Q2FsZmVlPC9BdXRob3I+PFllYXI+
MjAxNTwvWWVhcj48UmVjTnVtPjEyPC9SZWNOdW0+PHJlY29yZD48cmVjLW51bWJlcj4xMjwvcmVj
LW51bWJlcj48Zm9yZWlnbi1rZXlzPjxrZXkgYXBwPSJFTiIgZGItaWQ9Ind2cHYwcDk1MDkwNXN4
ZXZyczR2MHBybzJmc2FyZnJkYXN4MCIgdGltZXN0YW1wPSIxNjYxMzU5OTAwIj4xMjwva2V5Pjwv
Zm9yZWlnbi1rZXlzPjxyZWYtdHlwZSBuYW1lPSJKb3VybmFsIEFydGljbGUiPjE3PC9yZWYtdHlw
ZT48Y29udHJpYnV0b3JzPjxhdXRob3JzPjxhdXRob3I+Q2FsZmVlLCBDLiBTLjwvYXV0aG9yPjxh
dXRob3I+SmFueiwgRC4gUi48L2F1dGhvcj48YXV0aG9yPkJlcm5hcmQsIEcuIFIuPC9hdXRob3I+
PGF1dGhvcj5NYXksIEEuIEsuPC9hdXRob3I+PGF1dGhvcj5LYW5nZWxhcmlzLCBLLiBOLjwvYXV0
aG9yPjxhdXRob3I+TWF0dGhheSwgTS4gQS48L2F1dGhvcj48YXV0aG9yPldhcmUsIEwuIEIuPC9h
dXRob3I+PC9hdXRob3JzPjwvY29udHJpYnV0b3JzPjxhdXRoLWFkZHJlc3M+RGl2aXNpb24gb2Yg
UHVsbW9uYXJ5IGFuZCBDcml0aWNhbCBDYXJlIE1lZGljaW5lLCBEZXBhcnRtZW50cyBvZiBNZWRp
Y2luZSBhbmQgQW5lc3RoZXNpYSwgVW5pdmVyc2l0eSBvZiBDYWxpZm9ybmlhIFNhbiBGcmFuY2lz
Y28sIFNhbiBGcmFuY2lzY28sIENBJiN4RDtDYXJkaW92YXNjdWxhciBSZXNlYXJjaCBJbnN0aXR1
dGUsIFVuaXZlcnNpdHkgb2YgQ2FsaWZvcm5pYSBTYW4gRnJhbmNpc2NvLCBTYW4gRnJhbmNpc2Nv
LCBDQS4gRWxlY3Ryb25pYyBhZGRyZXNzOiBjYXJvbHluLmNhbGZlZUB1Y3NmLmVkdS4gRGl2aXNp
b24gb2YgQWxsZXJneSwgUHVsbW9uYXJ5IGFuZCBDcml0aWNhbCBDYXJlLCBEZXBhcnRtZW50IG9m
IE1lZGljaW5lLCBWYW5kZXJiaWx0IFVuaXZlcnNpdHksIE5hc2h2aWxsZSwgVE4uIERpdmlzaW9u
IG9mIEhvc3BpdGFsIE1lZGljaW5lLCBEZXBhcnRtZW50IG9mIE1lZGljaW5lLCBVbml2ZXJzaXR5
IG9mIENhbGlmb3JuaWEgU2FuIEZyYW5jaXNjbywgU2FuIEZyYW5jaXNjbywgQ0EuIERpdmlzaW9u
IG9mIEhvc3BpdGFsIE1lZGljaW5lLCBEZXBhcnRtZW50IG9mIE1lZGljaW5lLCBVbml2ZXJzaXR5
IG9mIENhbGlmb3JuaWEgU2FuIEZyYW5jaXNjbywgU2FuIEZyYW5jaXNjbywgQ0EmI3hEO0Rpdmlz
aW9uIG9mIFB1bG1vbmFyeSBhbmQgQ3JpdGljYWwgQ2FyZSBNZWRpY2luZSwgRGVwYXJ0bWVudHMg
b2YgTWVkaWNpbmUgYW5kIEFuZXN0aGVzaWEsIFVuaXZlcnNpdHkgb2YgQ2FsaWZvcm5pYSBTYW4g
RnJhbmNpc2NvLCBTYW4gRnJhbmNpc2NvLCBDQS48L2F1dGgtYWRkcmVzcz48dGl0bGVzPjx0aXRs
ZT5EaXN0aW5jdCBtb2xlY3VsYXIgcGhlbm90eXBlcyBvZiBkaXJlY3QgdnMgaW5kaXJlY3QgQVJE
UyBpbiBzaW5nbGUtY2VudGVyIGFuZCBtdWx0aWNlbnRlciBzdHVkaWVzPC90aXRsZT48c2Vjb25k
YXJ5LXRpdGxlPkNoZXN0PC9zZWNvbmRhcnktdGl0bGU+PC90aXRsZXM+PHBlcmlvZGljYWw+PGZ1
bGwtdGl0bGU+Q2hlc3Q8L2Z1bGwtdGl0bGU+PC9wZXJpb2RpY2FsPjxwYWdlcz4xNTM5LTE1NDg8
L3BhZ2VzPjx2b2x1bWU+MTQ3PC92b2x1bWU+PG51bWJlcj42PC9udW1iZXI+PGtleXdvcmRzPjxr
ZXl3b3JkPkFkdWx0PC9rZXl3b3JkPjxrZXl3b3JkPkFnZWQ8L2tleXdvcmQ+PGtleXdvcmQ+QW5n
aW9wb2lldGluLTI8L2tleXdvcmQ+PGtleXdvcmQ+QmlvbWFya2Vyczwva2V5d29yZD48a2V5d29y
ZD5Db2hvcnQgU3R1ZGllczwva2V5d29yZD48a2V5d29yZD5Db21vcmJpZGl0eTwva2V5d29yZD48
a2V5d29yZD5FbmRvdGhlbGl1bTwva2V5d29yZD48a2V5d29yZD5GZW1hbGU8L2tleXdvcmQ+PGtl
eXdvcmQ+SHVtYW5zPC9rZXl3b3JkPjxrZXl3b3JkPkludGVybGV1a2luLTY8L2tleXdvcmQ+PGtl
eXdvcmQ+SW50ZXJsZXVraW4tODwva2V5d29yZD48a2V5d29yZD5MdW5nPC9rZXl3b3JkPjxrZXl3
b3JkPk1hbGU8L2tleXdvcmQ+PGtleXdvcmQ+TWlkZGxlIEFnZWQ8L2tleXdvcmQ+PGtleXdvcmQ+
UGhlbm90eXBlPC9rZXl3b3JkPjxrZXl3b3JkPlByb2dub3Npczwva2V5d29yZD48a2V5d29yZD5Q
dWxtb25hcnkgU3VyZmFjdGFudC1Bc3NvY2lhdGVkIFByb3RlaW4gRDwva2V5d29yZD48a2V5d29y
ZD5SZXNwaXJhdG9yeSBEaXN0cmVzcyBTeW5kcm9tZTwva2V5d29yZD48a2V5d29yZD5SZXNwaXJh
dG9yeSBNdWNvc2E8L2tleXdvcmQ+PGtleXdvcmQ+U2Vwc2lzPC9rZXl3b3JkPjxrZXl3b3JkPnZv
biBXaWxsZWJyYW5kIEZhY3Rvcjwva2V5d29yZD48L2tleXdvcmRzPjxkYXRlcz48eWVhcj4yMDE1
PC95ZWFyPjxwdWItZGF0ZXM+PGRhdGU+SnVuPC9kYXRlPjwvcHViLWRhdGVzPjwvZGF0ZXM+PGlz
Ym4+MTkzMS0zNTQzPC9pc2JuPjxhY2Nlc3Npb24tbnVtPjI2MDMzMTI2PC9hY2Nlc3Npb24tbnVt
Pjx1cmxzPjxyZWxhdGVkLXVybHM+PHVybD5odHRwczovL3d3dy5uY2JpLm5sbS5uaWguZ292L3B1
Ym1lZC8yNjAzMzEyNjwvdXJsPjwvcmVsYXRlZC11cmxzPjwvdXJscz48Y3VzdG9tMj5QTUM0NDUx
NzA4PC9jdXN0b20yPjxlbGVjdHJvbmljLXJlc291cmNlLW51bT4xMC4xMzc4L2NoZXN0LjE0LTI0
NTQ8L2VsZWN0cm9uaWMtcmVzb3VyY2UtbnVtPjxsYW5ndWFnZT5lbmc8L2xhbmd1YWdlPjwvcmVj
b3JkPjwvQ2l0ZT48Q2l0ZT48QXV0aG9yPlppbnRlcjwvQXV0aG9yPjxZZWFyPjIwMTY8L1llYXI+
PFJlY051bT4yOTwvUmVjTnVtPjxyZWNvcmQ+PHJlYy1udW1iZXI+Mjk8L3JlYy1udW1iZXI+PGZv
cmVpZ24ta2V5cz48a2V5IGFwcD0iRU4iIGRiLWlkPSJ3dnB2MHA5NTA5MDVzeGV2cnM0djBwcm8y
ZnNhcmZyZGFzeDAiIHRpbWVzdGFtcD0iMTY2MTM1OTkwMyI+Mjk8L2tleT48L2ZvcmVpZ24ta2V5
cz48cmVmLXR5cGUgbmFtZT0iSm91cm5hbCBBcnRpY2xlIj4xNzwvcmVmLXR5cGU+PGNvbnRyaWJ1
dG9ycz48YXV0aG9ycz48YXV0aG9yPlppbnRlciwgTWF0dCBTPC9hdXRob3I+PGF1dGhvcj5TcGlj
ZXIsIEFhcm9uPC9hdXRob3I+PGF1dGhvcj5PcndvbGwsIEJlbmphbWluIE88L2F1dGhvcj48YXV0
aG9yPkFsa2hvdWxpLCBNdXN0YWZhPC9hdXRob3I+PGF1dGhvcj5Edm9yYWssIENocmlzdG9waGVy
IEM8L2F1dGhvcj48YXV0aG9yPkNhbGZlZSwgQ2Fyb2x5biBTPC9hdXRob3I+PGF1dGhvcj5NYXR0
aGF5LCBNaWNoYWVsIEE8L2F1dGhvcj48YXV0aG9yPlNhcHJ1LCBBbmlsPC9hdXRob3I+PC9hdXRo
b3JzPjwvY29udHJpYnV0b3JzPjx0aXRsZXM+PHRpdGxlPlBsYXNtYSBhbmdpb3BvaWV0aW4tMiBv
dXRwZXJmb3JtcyBvdGhlciBtYXJrZXJzIG9mIGVuZG90aGVsaWFsIGluanVyeSBpbiBwcm9nbm9z
dGljYXRpbmcgcGVkaWF0cmljIEFSRFMgbW9ydGFsaXR5PC90aXRsZT48c2Vjb25kYXJ5LXRpdGxl
PkFtZXJpY2FuIGpvdXJuYWwgb2YgcGh5c2lvbG9neSBMdW5nIGNlbGx1bGFyIGFuZCBtb2xlY3Vs
YXIgcGh5c2lvbG9neTwvc2Vjb25kYXJ5LXRpdGxlPjwvdGl0bGVzPjxwZXJpb2RpY2FsPjxmdWxs
LXRpdGxlPkFtZXJpY2FuIGpvdXJuYWwgb2YgcGh5c2lvbG9neSBMdW5nIGNlbGx1bGFyIGFuZCBt
b2xlY3VsYXIgcGh5c2lvbG9neTwvZnVsbC10aXRsZT48L3BlcmlvZGljYWw+PHBhZ2VzPkwyMjQt
TDIzMTwvcGFnZXM+PHZvbHVtZT4zMTA8L3ZvbHVtZT48bnVtYmVyPjM8L251bWJlcj48ZGF0ZXM+
PHllYXI+MjAxNjwveWVhcj48cHViLWRhdGVzPjxkYXRlPkZlYjwvZGF0ZT48L3B1Yi1kYXRlcz48
L2RhdGVzPjxsYWJlbD5yMDgzMTM8L2xhYmVsPjx1cmxzPjxyZWxhdGVkLXVybHM+PHVybD5odHRw
Oi8vd3d3LnBoeXNpb2xvZ3kub3JnL2RvaS8xMC4xMTUyL2FqcGx1bmcuMDAzMzYuMjAxNTwvdXJs
PjwvcmVsYXRlZC11cmxzPjxwZGYtdXJscz48dXJsPmZpbGU6Ly9sb2NhbGhvc3RcVXNlcnNcTGlu
Y29sblxEcm9wYm94XExpYnJhcnkucGFwZXJzM1xGaWxlc1wyNFwyNDM5QzVDRC05QjcxLTQ2Mzkt
QURENi1GNEZGNjM0MjNDRkYucGRmPC91cmw+PC9wZGYtdXJscz48L3VybHM+PGN1c3RvbTM+cGFw
ZXJzMzovL3B1YmxpY2F0aW9uL3V1aWQvNjY3MTA1MDQtRDc3RC00OEFGLUE0QjYtRDU1MzFFOUMw
QjE0PC9jdXN0b20zPjxlbGVjdHJvbmljLXJlc291cmNlLW51bT4xMC4xMTUyL2FqcGx1bmcuMDAz
MzYuMjAxNTwvZWxlY3Ryb25pYy1yZXNvdXJjZS1udW0+PGxhbmd1YWdlPkVuZ2xpc2g8L2xhbmd1
YWdlPjwvcmVjb3JkPjwvQ2l0ZT48Q2l0ZT48QXV0aG9yPlllaHlhPC9BdXRob3I+PFllYXI+MjAy
MzwvWWVhcj48UmVjTnVtPjIwNjwvUmVjTnVtPjxyZWNvcmQ+PHJlYy1udW1iZXI+MjA2PC9yZWMt
bnVtYmVyPjxmb3JlaWduLWtleXM+PGtleSBhcHA9IkVOIiBkYi1pZD0id3ZwdjBwOTUwOTA1c3hl
dnJzNHYwcHJvMmZzYXJmcmRhc3gwIiB0aW1lc3RhbXA9IjE3MDQyMzE4NDkiPjIwNjwva2V5Pjwv
Zm9yZWlnbi1rZXlzPjxyZWYtdHlwZSBuYW1lPSJKb3VybmFsIEFydGljbGUiPjE3PC9yZWYtdHlw
ZT48Y29udHJpYnV0b3JzPjxhdXRob3JzPjxhdXRob3I+WWVoeWEsIE4uPC9hdXRob3I+PGF1dGhv
cj5aaW50ZXIsIE0uIFMuPC9hdXRob3I+PGF1dGhvcj5UaG9tcHNvbiwgSi4gTS48L2F1dGhvcj48
YXV0aG9yPkxpbSwgTS4gSi48L2F1dGhvcj48YXV0aG9yPkhhbnVkZWwsIE0uIFIuPC9hdXRob3I+
PGF1dGhvcj5BbGtob3VsaSwgTS4gRi48L2F1dGhvcj48YXV0aG9yPldvbmcsIEguPC9hdXRob3I+
PGF1dGhvcj5BbGRlciwgTS4gTi48L2F1dGhvcj48YXV0aG9yPk1jS2VvbmUsIEQuIEouPC9hdXRo
b3I+PGF1dGhvcj5IYWxzdGVhZCwgRS4gUy48L2F1dGhvcj48YXV0aG9yPlNpbmhhLCBQLjwvYXV0
aG9yPjxhdXRob3I+U2FwcnUsIEEuPC9hdXRob3I+PC9hdXRob3JzPjwvY29udHJpYnV0b3JzPjxh
dXRoLWFkZHJlc3M+RGl2aXNpb24gb2YgUGVkaWF0cmljIENyaXRpY2FsIENhcmUsIERlcGFydG1l
bnQgb2YgQW5lc3RoZXNpb2xvZ3kgYW5kIENyaXRpY2FsIENhcmUgTWVkaWNpbmUsIENoaWxkcmVu
JmFwb3M7cyBIb3NwaXRhbCBvZiBQaGlsYWRlbHBoaWEgYW5kIFVuaXZlcnNpdHkgb2YgUGVubnN5
bHZhbmlhLCBQaGlsYWRlbHBoaWEsIFBBLCBVU0EgeWVoeWFuQGVtYWlsLmNob3AuZWR1LiYjeEQ7
RGVwYXJ0bWVudCBvZiBQZWRpYXRyaWNzLCBVbml2ZXJzaXR5IG9mIENhbGlmb3JuaWEgU2FuIEZy
YW5jaXNjbywgU2FuIEZyYW5jaXNjbywgQ2FsaWZvcm5pYSwgVVNBLiYjeEQ7RGl2aXNpb24gb2Yg
QWxsZXJneSwgSW1tdW5vbG9neSwgYW5kIEJvbmUgTWFycm93IFRyYW5zcGxhbnRhdGlvbiwgRGVw
YXJ0bWVudCBvZiBQZWRpYXRyaWNzLCBVbml2ZXJzaXR5IG9mIENhbGlmb3JuaWEsIFNhbiBGcmFu
Y2lzY28sIFNhbiBGcmFuY2lzY28sIENBLCBVU0EuJiN4RDtEaXZpc2lvbiBvZiBQZWRpYXRyaWMg
Q3JpdGljYWwgQ2FyZSwgRGVwYXJ0bWVudCBvZiBBbmVzdGhlc2lvbG9neSBhbmQgQ3JpdGljYWwg
Q2FyZSBNZWRpY2luZSwgQ2hpbGRyZW4mYXBvcztzIEhvc3BpdGFsIG9mIFBoaWxhZGVscGhpYSBh
bmQgVW5pdmVyc2l0eSBvZiBQZW5uc3lsdmFuaWEsIFBoaWxhZGVscGhpYSwgUEEsIFVTQS4mI3hE
O0RlcGFydG1lbnQgb2YgUGVkaWF0cmljcywgVUMgRGF2aXMsIERhdmlzLCBDYWxpZm9ybmlhLCBV
U0EuJiN4RDtEZXBhcnRtZW50IG9mIFBlZGlhdHJpY3MsIFVuaXZlcnNpdHkgb2YgQ2FsaWZvcm5p
YSBMb3MgQW5nZWxlcywgTG9zIEFuZ2VsZXMsIENhbGlmb3JuaWEsIFVTQS4mI3hEO0RlcGFydG1l
bnQgb2YgUGVkaWF0cmljcywgVW5pdmVyc2l0eSBvZiBDaW5jaW5uYXRpIENvbGxlZ2Ugb2YgTWVk
aWNpbmUsIENpbmNpbm5hdGksIE9oaW8sIFVTQS4mI3hEO0RlcGFydG1lbnQgb2YgUGVkaWF0cmlj
cywgUGVubnN5bHZhbmlhIFN0YXRlIFVuaXZlcnNpdHkgQ29sbGVnZSBvZiBNZWRpY2luZSwgSGVy
c2hleSwgUGVubnN5bHZhbmlhLCBVU0EuJiN4RDtEaXZpc2lvbiBvZiBDbGluaWNhbCBhbmQgVHJh
bnNsYXRpb25hbCBSZXNlYXJjaCwgV2FzaGluZ3RvbiBVbml2ZXJzaXR5IFNjaG9vbCBvZiBNZWRp
Y2luZSwgU3QuIExvdWlzLCBNTywgVVNBLiYjeEQ7RGl2aXNpb24gb2YgQ3JpdGljYWwgQ2FyZSwg
RGVwYXJ0bWVudCBvZiBBbmVzdGhlc2lhLCBXYXNoaW5ndG9uIFVuaXZlcnNpdHksIFN0LiBMb3Vp
cywgTU8sIFVTQS48L2F1dGgtYWRkcmVzcz48dGl0bGVzPjx0aXRsZT5JZGVudGlmaWNhdGlvbiBv
ZiBtb2xlY3VsYXIgc3VicGhlbm90eXBlcyBpbiB0d28gY29ob3J0cyBvZiBwYWVkaWF0cmljIEFS
RFM8L3RpdGxlPjxzZWNvbmRhcnktdGl0bGU+VGhvcmF4PC9zZWNvbmRhcnktdGl0bGU+PC90aXRs
ZXM+PHBlcmlvZGljYWw+PGZ1bGwtdGl0bGU+VGhvcmF4PC9mdWxsLXRpdGxlPjwvcGVyaW9kaWNh
bD48ZWRpdGlvbj4yMDIzMTAwOTwvZWRpdGlvbj48a2V5d29yZHM+PGtleXdvcmQ+QXJkczwva2V5
d29yZD48a2V5d29yZD5jcml0aWNhbCBjYXJlPC9rZXl3b3JkPjxrZXl3b3JkPnBhZWRpYXRyaWMg
bHVuZyBkaXNhZXNlPC9rZXl3b3JkPjwva2V5d29yZHM+PGRhdGVzPjx5ZWFyPjIwMjM8L3llYXI+
PHB1Yi1kYXRlcz48ZGF0ZT5PY3QgOTwvZGF0ZT48L3B1Yi1kYXRlcz48L2RhdGVzPjxpc2JuPjE0
NjgtMzI5NiAoRWxlY3Ryb25pYykmI3hEOzAwNDAtNjM3NiAoTGlua2luZyk8L2lzYm4+PGFjY2Vz
c2lvbi1udW0+Mzc4MTM1NDQ8L2FjY2Vzc2lvbi1udW0+PHVybHM+PHJlbGF0ZWQtdXJscz48dXJs
Pmh0dHBzOi8vd3d3Lm5jYmkubmxtLm5paC5nb3YvcHVibWVkLzM3ODEzNTQ0PC91cmw+PC9yZWxh
dGVkLXVybHM+PC91cmxzPjxjdXN0b20xPkNvbXBldGluZyBpbnRlcmVzdHM6IE5ZIHJlcG9ydHMg
ZnVuZGluZyBmcm9tIFBmaXplciBvdXRzaWRlIG9mIHRoZSBzY29wZSBvZiB0aGlzIG1hbnVzY3Jp
cHQuIE1TWiByZWNlaXZlZCBmdW5kaW5nIGZyb20gU29iaSBmb3IgYWR2aXNvcnkgYm9hcmQgY29u
c3VsdGluZyBvdXRzaWRlIHRoZSBzY29wZSBvZiB0aGlzIG1hbnVzY3JpcHQuPC9jdXN0b20xPjxl
bGVjdHJvbmljLXJlc291cmNlLW51bT4xMC4xMTM2L3Rob3JheC0yMDIzLTIyMDEzMDwvZWxlY3Ry
b25pYy1yZXNvdXJjZS1udW0+PHJlbW90ZS1kYXRhYmFzZS1uYW1lPlB1Ymxpc2hlcjwvcmVtb3Rl
LWRhdGFiYXNlLW5hbWU+PHJlbW90ZS1kYXRhYmFzZS1wcm92aWRlcj5OTE08L3JlbW90ZS1kYXRh
YmFzZS1wcm92aWRlcj48L3JlY29yZD48L0NpdGU+PENpdGU+PEF1dGhvcj5MaW08L0F1dGhvcj48
WWVhcj4yMDI1PC9ZZWFyPjxSZWNOdW0+MzM4PC9SZWNOdW0+PHJlY29yZD48cmVjLW51bWJlcj4z
Mzg8L3JlYy1udW1iZXI+PGZvcmVpZ24ta2V5cz48a2V5IGFwcD0iRU4iIGRiLWlkPSJ3dnB2MHA5
NTA5MDVzeGV2cnM0djBwcm8yZnNhcmZyZGFzeDAiIHRpbWVzdGFtcD0iMTc1NzUyNjk3NSI+MzM4
PC9rZXk+PC9mb3JlaWduLWtleXM+PHJlZi10eXBlIG5hbWU9IkpvdXJuYWwgQXJ0aWNsZSI+MTc8
L3JlZi10eXBlPjxjb250cmlidXRvcnM+PGF1dGhvcnM+PGF1dGhvcj5MaW0sIE0uIEouPC9hdXRo
b3I+PGF1dGhvcj5XaGl0bmV5LCBKLiBFLjwvYXV0aG9yPjxhdXRob3I+U2FsbGVlLCBDLiBKLjwv
YXV0aG9yPjxhdXRob3I+TWFya292aWMsIEQuPC9hdXRob3I+PGF1dGhvcj5CZXJhLCBBLjwvYXV0
aG9yPjxhdXRob3I+U2luaGEsIFAuPC9hdXRob3I+PGF1dGhvcj5aZWlnbGVyLCBBLjwvYXV0aG9y
PjxhdXRob3I+Q2hlbiwgTC48L2F1dGhvcj48YXV0aG9yPlppbnRlciwgTS4gUy48L2F1dGhvcj48
YXV0aG9yPkFsaSwgQS48L2F1dGhvcj48YXV0aG9yPk1hdHRoYXksIE0uIEEuPC9hdXRob3I+PGF1
dGhvcj5TY2h3aW5nc2hhY2tsLCBBLjwvYXV0aG9yPjxhdXRob3I+QWd1cywgTS4gUy4gRC48L2F1
dGhvcj48YXV0aG9yPlNhcHJ1LCBBLjwvYXV0aG9yPjxhdXRob3I+UGVkaWF0cmljIEFjdXRlIEx1
bmcsIEluanVyeTwvYXV0aG9yPjxhdXRob3I+Q29hZ3VsYXRpb24sPC9hdXRob3I+PGF1dGhvcj5G
aWJyaW5vbHlzaXMgaW4gUGVkaWF0cmljIEluc3VsaW4gVGl0cmF0aW9uIFRyaWFsIFN0dWR5LCBJ
bnZlc3RpZ2F0b3JzPC9hdXRob3I+PC9hdXRob3JzPjwvY29udHJpYnV0b3JzPjxhdXRoLWFkZHJl
c3M+RGVwYXJ0bWVudCBvZiBQZWRpYXRyaWNzLCBEaXZpc2lvbiBvZiBDcml0aWNhbCBDYXJlLCBV
QyBEYXZpcyBDaGlsZHJlbiZhcG9zO3MgSG9zcGl0YWwsIFVDIERhdmlzIFNjaG9vbCBvZiBNZWRp
Y2luZSwgU2FjcmFtZW50bywgQ0EuJiN4RDtEaXZpc2lvbiBvZiBNZWRpY2FsIENyaXRpY2FsIENh
cmUsIERlcGFydG1lbnQgb2YgUGVkaWF0cmljcywgQm9zdG9uIENoaWxkcmVuJmFwb3M7cyBIb3Nw
aXRhbCwgSGFydmFyZCBNZWRpY2FsIFNjaG9vbCwgQm9zdG9uLCBNQS4mI3hEO0RlcGFydG1lbnQg
b2YgUGVkaWF0cmljcywgRGl2aXNpb24gb2YgUGVkaWF0cmljIENyaXRpY2FsIENhcmUgTWVkaWNp
bmUsIFVuaXZlcnNpdHkgb2YgQ2FsaWZvcm5pYSBMb3MgQW5nZWxlcywgTG9zIEFuZ2VsZXMsIENB
LiYjeEQ7RGVwYXJ0bWVudCBvZiBNZWRpY2luZSBTdGF0aXN0aWNzIENvcmUsIFVDTEEgR2VmZmVu
IFNjaG9vbCBvZiBNZWRpY2luZSwgTG9zIEFuZ2VsZXMsIENBLiYjeEQ7RGl2aXNpb24gb2YgQ2xp
bmljYWwgYW5kIFRyYW5zbGF0aW9uYWwgUmVzZWFyY2gsIFdhc2hpbmd0b24gVW5pdmVyc2l0eSBT
Y2hvb2wgb2YgTWVkaWNpbmUsIFNhaW50IExvdWlzLCBNTy4mI3hEO0RlcGFydG1lbnQgb2YgUGVk
aWF0cmljcywgRGl2aXNpb24gb2YgQ3JpdGljYWwgQ2FyZSwgVUNTRiBTY2hvb2wgb2YgTWVkaWNp
bmUsIEJlbmlvZmYgQ2hpbGRyZW4mYXBvcztzIEhvc3BpdGFsLCBTYW4gRnJhbmNpc2NvLCBDQS4m
I3hEO0RlcGFydG1lbnQgb2YgUGVkaWF0cmljcywgRGl2aXNpb24gb2YgQ3JpdGljYWwgQ2FyZSwg
TG9tYSBMaW5kYSBVbml2ZXJzaXR5IFNjaG9vbCBvZiBNZWRpY2luZSwgTG9tYSBMaW5kYSBVbml2
ZXJzaXR5IENoaWxkcmVuJmFwb3M7cyBIb3NwaXRhbCwgTG9tYSBMaW5kYSwgQ0EuJiN4RDtEZXBh
cnRtZW50cyBvZiBNZWRpY2luZSBhbmQgQW5lc3RoZXNpYSwgQ2FyZGlvdmFzY3VsYXIgUmVzZWFy
Y2ggSW5zdGl0dXRlLCBVQ1NGLCBTYW4gRnJhbmNpc2NvLCBDQS48L2F1dGgtYWRkcmVzcz48dGl0
bGVzPjx0aXRsZT5QbGFzbWEgU29sdWJsZSBJbnRlcmNlbGx1bGFyIEFkaGVzaW9uIE1vbGVjdWxl
LTEgSGFzIGEgQ2VudHJhbCBSb2xlIGluIEJpb21hcmtlciBOZXR3b3JrIEFuYWx5c2lzIGFuZCBJ
cyBBc3NvY2lhdGVkIFdpdGggUG9vciBPdXRjb21lcyBpbiBUd28gRGlzdGluY3QgUGVkaWF0cmlj
IENvaG9ydHMgb2YgQWN1dGUgUmVzcGlyYXRvcnkgRGlzdHJlc3MgU3luZHJvbWUgYW5kIEFjdXRl
IFJlc3BpcmF0b3J5IEZhaWx1cmU8L3RpdGxlPjxzZWNvbmRhcnktdGl0bGU+Q3JpdCBDYXJlIE1l
ZDwvc2Vjb25kYXJ5LXRpdGxlPjwvdGl0bGVzPjxwZXJpb2RpY2FsPjxmdWxsLXRpdGxlPkNyaXQg
Q2FyZSBNZWQ8L2Z1bGwtdGl0bGU+PC9wZXJpb2RpY2FsPjxwYWdlcz5lMTQ1Ny1lMTQ2OTwvcGFn
ZXM+PHZvbHVtZT41Mzwvdm9sdW1lPjxudW1iZXI+NzwvbnVtYmVyPjxlZGl0aW9uPjIwMjUwNjAz
PC9lZGl0aW9uPjxrZXl3b3Jkcz48a2V5d29yZD5IdW1hbnM8L2tleXdvcmQ+PGtleXdvcmQ+Kklu
dGVyY2VsbHVsYXIgQWRoZXNpb24gTW9sZWN1bGUtMS9ibG9vZDwva2V5d29yZD48a2V5d29yZD4q
UmVzcGlyYXRvcnkgRGlzdHJlc3MgU3luZHJvbWUvYmxvb2QvbW9ydGFsaXR5PC9rZXl3b3JkPjxr
ZXl3b3JkPkJpb21hcmtlcnMvYmxvb2Q8L2tleXdvcmQ+PGtleXdvcmQ+TWFsZTwva2V5d29yZD48
a2V5d29yZD5GZW1hbGU8L2tleXdvcmQ+PGtleXdvcmQ+Q2hpbGQ8L2tleXdvcmQ+PGtleXdvcmQ+
UHJvc3BlY3RpdmUgU3R1ZGllczwva2V5d29yZD48a2V5d29yZD5DaGlsZCwgUHJlc2Nob29sPC9r
ZXl3b3JkPjxrZXl3b3JkPkluZmFudDwva2V5d29yZD48a2V5d29yZD4qUmVzcGlyYXRvcnkgSW5z
dWZmaWNpZW5jeS9ibG9vZC9tb3J0YWxpdHk8L2tleXdvcmQ+PGtleXdvcmQ+SW50ZW5zaXZlIENh
cmUgVW5pdHMsIFBlZGlhdHJpYzwva2V5d29yZD48a2V5d29yZD5BZG9sZXNjZW50PC9rZXl3b3Jk
PjxrZXl3b3JkPmFjdXRlIHJlc3BpcmF0b3J5IGRpc3RyZXNzIHN5bmRyb21lPC9rZXl3b3JkPjxr
ZXl3b3JkPmFjdXRlIHJlc3BpcmF0b3J5IGZhaWx1cmU8L2tleXdvcmQ+PGtleXdvcmQ+aW5mbGFt
bWF0aW9uPC9rZXl3b3JkPjxrZXl3b3JkPm5ldHdvcmsgYW5hbHlzaXM8L2tleXdvcmQ+PGtleXdv
cmQ+cGVkaWF0cmljIGFjdXRlIHJlc3BpcmF0b3J5IGRpc3RyZXNzIHN5bmRyb21lPC9rZXl3b3Jk
PjxrZXl3b3JkPnNvbHVibGUgaW50ZXJjZWxsdWxhciBhZGhlc2lvbiBtb2xlY3VsZTwva2V5d29y
ZD48L2tleXdvcmRzPjxkYXRlcz48eWVhcj4yMDI1PC95ZWFyPjxwdWItZGF0ZXM+PGRhdGU+SnVs
IDE8L2RhdGU+PC9wdWItZGF0ZXM+PC9kYXRlcz48aXNibj4xNTMwLTAyOTMgKEVsZWN0cm9uaWMp
JiN4RDswMDkwLTM0OTMgKFByaW50KSYjeEQ7MDA5MC0zNDkzIChMaW5raW5nKTwvaXNibj48YWNj
ZXNzaW9uLW51bT40MDQ1OTM3MTwvYWNjZXNzaW9uLW51bT48dXJscz48cmVsYXRlZC11cmxzPjx1
cmw+aHR0cHM6Ly93d3cubmNiaS5ubG0ubmloLmdvdi9wdWJtZWQvNDA0NTkzNzE8L3VybD48L3Jl
bGF0ZWQtdXJscz48L3VybHM+PGN1c3RvbTE+RHJzLiBMaW0sIFNpbmhhLCBDaGVuLCBaaW50ZXIs
IE1hdHRoYXksIEFndXMsIGFuZCBTYXBydSByZWNlaXZlZCBzdXBwb3J0IGZvciBhcnRpY2xlIHJl
c2VhcmNoIGZyb20gdGhlIE5hdGlvbmFsIEluc3RpdHV0ZXMgb2YgSGVhbHRoLiBEci4gU2luaGEg
cmVjZWl2ZWQgZnVuZGluZyBmcm9tIEFzdHJhWmVuZWNhIGFuZCBQcmVub3Npcy4gRHIuIE1hdHRo
YXkmYXBvcztzIGluc3RpdHV0aW9uIHJlY2VpdmVkIGZ1bmRpbmcgZnJvbSB0aGUgTmF0aW9uYWwg
SGVhcnQsIEx1bmcsIGFuZCBCbG9vZCBJbnN0aXR1dGUsIHRoZSBOYXRpb25hbCBJbnN0aXR1dGUg
b2YgQWxsZXJneSBhbmQgSW5mZWN0aW91cyBEaXNlYXNlcywgdGhlIERlcGFydG1lbnQgb2YgRGVm
ZW5zZSwgQ2FsaWZvcm5pYSBSZWdlbmVyYXRpdmUgTWVkaWNpbmUsIGFuZCBSb2NoZS1HZW5lbnRl
Y2g7IGhlIHJlY2VpdmVkIGZ1bmRpbmcgZnJvbSBDU0wgQmVocmluZyBhbmQgTWVyY2suIFRoZSBy
ZW1haW5pbmcgYXV0aG9ycyBoYXZlIGRpc2Nsb3NlZCB0aGF0IHRoZXkgZG8gbm90IGhhdmUgYW55
IHBvdGVudGlhbCBjb25mbGljdHMgb2YgaW50ZXJlc3QuPC9jdXN0b20xPjxjdXN0b20yPlBNQzEy
MzIzNzIxPC9jdXN0b20yPjxlbGVjdHJvbmljLXJlc291cmNlLW51bT4xMC4xMDk3L0NDTS4wMDAw
MDAwMDAwMDA2NzE5PC9lbGVjdHJvbmljLXJlc291cmNlLW51bT48cmVtb3RlLWRhdGFiYXNlLW5h
bWU+TWVkbGluZTwvcmVtb3RlLWRhdGFiYXNlLW5hbWU+PHJlbW90ZS1kYXRhYmFzZS1wcm92aWRl
cj5OTE08L3JlbW90ZS1kYXRhYmFzZS1wcm92aWRlcj48L3JlY29yZD48L0NpdGU+PC9FbmROb3Rl
Pn==
</w:fldData>
        </w:fldChar>
      </w:r>
      <w:r w:rsidR="000F6FA0">
        <w:rPr>
          <w:rFonts w:ascii="Arial" w:hAnsi="Arial" w:cs="Arial"/>
          <w:sz w:val="22"/>
          <w:szCs w:val="22"/>
        </w:rPr>
        <w:instrText xml:space="preserve"> ADDIN EN.CITE </w:instrText>
      </w:r>
      <w:r w:rsidR="000F6FA0">
        <w:rPr>
          <w:rFonts w:ascii="Arial" w:hAnsi="Arial" w:cs="Arial"/>
          <w:sz w:val="22"/>
          <w:szCs w:val="22"/>
        </w:rPr>
        <w:fldChar w:fldCharType="begin">
          <w:fldData xml:space="preserve">PEVuZE5vdGU+PENpdGU+PEF1dGhvcj5DYWxmZWU8L0F1dGhvcj48WWVhcj4yMDE0PC9ZZWFyPjxS
ZWNOdW0+NTA8L1JlY051bT48RGlzcGxheVRleHQ+PHN0eWxlIGZhY2U9InN1cGVyc2NyaXB0Ij4x
LTU8L3N0eWxlPjwvRGlzcGxheVRleHQ+PHJlY29yZD48cmVjLW51bWJlcj41MDwvcmVjLW51bWJl
cj48Zm9yZWlnbi1rZXlzPjxrZXkgYXBwPSJFTiIgZGItaWQ9Ind2cHYwcDk1MDkwNXN4ZXZyczR2
MHBybzJmc2FyZnJkYXN4MCIgdGltZXN0YW1wPSIxNjYzMzU4NzU2Ij41MDwva2V5PjwvZm9yZWln
bi1rZXlzPjxyZWYtdHlwZSBuYW1lPSJKb3VybmFsIEFydGljbGUiPjE3PC9yZWYtdHlwZT48Y29u
dHJpYnV0b3JzPjxhdXRob3JzPjxhdXRob3I+Q2FsZmVlLCBDLiBTLjwvYXV0aG9yPjxhdXRob3I+
RGVsdWNjaGksIEsuPC9hdXRob3I+PGF1dGhvcj5QYXJzb25zLCBQLiBFLjwvYXV0aG9yPjxhdXRo
b3I+VGhvbXBzb24sIEIuIFQuPC9hdXRob3I+PGF1dGhvcj5XYXJlLCBMLiBCLjwvYXV0aG9yPjxh
dXRob3I+TWF0dGhheSwgTS4gQS48L2F1dGhvcj48YXV0aG9yPk5obGJpIEFyZHMgTmV0d29yazwv
YXV0aG9yPjwvYXV0aG9ycz48L2NvbnRyaWJ1dG9ycz48YXV0aC1hZGRyZXNzPkRlcGFydG1lbnRz
IG9mIE1lZGljaW5lIGFuZCBBbmVzdGhlc2lhLCBEaXZpc2lvbiBvZiBQdWxtb25hcnkgYW5kIENy
aXRpY2FsIENhcmUgTWVkaWNpbmUsIFVuaXZlcnNpdHkgb2YgQ2FsaWZvcm5pYSBTYW4gRnJhbmNp
c2NvLCBTYW4gRnJhbmNpc2NvLCBDQSwgVVNBLiBFbGVjdHJvbmljIGFkZHJlc3M6IGNhcm9seW4u
Y2FsZmVlQHVjc2YuZWR1LiYjeEQ7RGVwYXJ0bWVudCBvZiBQc3ljaGlhdHJ5LCBVbml2ZXJzaXR5
IG9mIENhbGlmb3JuaWEgU2FuIEZyYW5jaXNjbywgU2FuIEZyYW5jaXNjbywgQ0EsIFVTQS4mI3hE
O0RlcGFydG1lbnQgb2YgTWVkaWNpbmUsIERpdmlzaW9uIG9mIFB1bG1vbmFyeSBhbmQgQ3JpdGlj
YWwgQ2FyZSBNZWRpY2luZSwgVW5pdmVyc2l0eSBvZiBWZXJtb250LCBCdXJsaW5ndG9uLCBWVCwg
VVNBLiYjeEQ7RGVwYXJ0bWVudCBvZiBNZWRpY2luZSwgUHVsbW9uYXJ5IGFuZCBDcml0aWNhbCBD
YXJlIE1lZGljaW5lIFVuaXQsIE1hc3NhY2h1c2V0dHMgR2VuZXJhbCBIb3NwaXRhbCwgQm9zdG9u
LCBNQSwgVVNBOyBCaW9zdGF0aXN0aWNzIFVuaXQsIE1hc3NhY2h1c2V0dHMgR2VuZXJhbCBIb3Nw
aXRhbCwgQm9zdG9uLCBNQSwgVVNBLiYjeEQ7RGVwYXJ0bWVudCBvZiBNZWRpY2luZSwgRGl2aXNp
b24gb2YgQWxsZXJneSwgUHVsbW9uYXJ5IGFuZCBDcml0aWNhbCBDYXJlLCBWYW5kZXJiaWx0LCBV
bml2ZXJzaXR5LCBOYXNodmlsbGUsIFROLCBVU0EuJiN4RDtEZXBhcnRtZW50cyBvZiBNZWRpY2lu
ZSBhbmQgQW5lc3RoZXNpYSwgRGl2aXNpb24gb2YgUHVsbW9uYXJ5IGFuZCBDcml0aWNhbCBDYXJl
IE1lZGljaW5lLCBVbml2ZXJzaXR5IG9mIENhbGlmb3JuaWEgU2FuIEZyYW5jaXNjbywgU2FuIEZy
YW5jaXNjbywgQ0EsIFVTQTsgQ2FyZGlvdmFzY3VsYXIgUmVzZWFyY2ggSW5zdGl0dXRlLCBTYW4g
RnJhbmNpc2NvLCBDQSwgVVNBLjwvYXV0aC1hZGRyZXNzPjx0aXRsZXM+PHRpdGxlPlN1YnBoZW5v
dHlwZXMgaW4gYWN1dGUgcmVzcGlyYXRvcnkgZGlzdHJlc3Mgc3luZHJvbWU6IGxhdGVudCBjbGFz
cyBhbmFseXNpcyBvZiBkYXRhIGZyb20gdHdvIHJhbmRvbWlzZWQgY29udHJvbGxlZCB0cmlhbHM8
L3RpdGxlPjxzZWNvbmRhcnktdGl0bGU+TGFuY2V0IFJlc3BpciBNZWQ8L3NlY29uZGFyeS10aXRs
ZT48L3RpdGxlcz48cGVyaW9kaWNhbD48ZnVsbC10aXRsZT5MYW5jZXQgUmVzcGlyIE1lZDwvZnVs
bC10aXRsZT48L3BlcmlvZGljYWw+PHBhZ2VzPjYxMS0yMDwvcGFnZXM+PHZvbHVtZT4yPC92b2x1
bWU+PG51bWJlcj44PC9udW1iZXI+PGVkaXRpb24+MjAxNDA1MTk8L2VkaXRpb24+PGtleXdvcmRz
PjxrZXl3b3JkPkFwYWNoZTwva2V5d29yZD48a2V5d29yZD5BZHVsdDwva2V5d29yZD48a2V5d29y
ZD5BZ2VkPC9rZXl3b3JkPjxrZXl3b3JkPkJpY2FyYm9uYXRlcy9ibG9vZDwva2V5d29yZD48a2V5
d29yZD5CaW9tYXJrZXJzL2Jsb29kPC9rZXl3b3JkPjxrZXl3b3JkPkZlbWFsZTwva2V5d29yZD48
a2V5d29yZD5IdW1hbnM8L2tleXdvcmQ+PGtleXdvcmQ+SW5mbGFtbWF0aW9uL2Jsb29kPC9rZXl3
b3JkPjxrZXl3b3JkPkluZmxhbW1hdGlvbiBNZWRpYXRvcnMvKmJsb29kPC9rZXl3b3JkPjxrZXl3
b3JkPk1hbGU8L2tleXdvcmQ+PGtleXdvcmQ+TWlkZGxlIEFnZWQ8L2tleXdvcmQ+PGtleXdvcmQ+
Kk1vZGVscywgU3RhdGlzdGljYWw8L2tleXdvcmQ+PGtleXdvcmQ+KlBoZW5vdHlwZTwva2V5d29y
ZD48a2V5d29yZD5SZXNwaXJhdGlvbiwgQXJ0aWZpY2lhbC9tZXRob2RzL3N0YXRpc3RpY3MgJmFt
cDsgbnVtZXJpY2FsIGRhdGE8L2tleXdvcmQ+PGtleXdvcmQ+UmVzcGlyYXRvcnkgRGlzdHJlc3Mg
U3luZHJvbWUvYmxvb2QvKmNsYXNzaWZpY2F0aW9uL21vcnRhbGl0eS90aGVyYXB5PC9rZXl3b3Jk
PjxrZXl3b3JkPlNlcHNpcy9lcGlkZW1pb2xvZ3k8L2tleXdvcmQ+PGtleXdvcmQ+VGltZSBGYWN0
b3JzPC9rZXl3b3JkPjxrZXl3b3JkPlZhc29jb25zdHJpY3RvciBBZ2VudHMvYWRtaW5pc3RyYXRp
b24gJmFtcDsgZG9zYWdlPC9rZXl3b3JkPjwva2V5d29yZHM+PGRhdGVzPjx5ZWFyPjIwMTQ8L3ll
YXI+PHB1Yi1kYXRlcz48ZGF0ZT5BdWc8L2RhdGU+PC9wdWItZGF0ZXM+PC9kYXRlcz48aXNibj4y
MjEzLTI2MTkgKEVsZWN0cm9uaWMpJiN4RDsyMjEzLTI2MDAgKExpbmtpbmcpPC9pc2JuPjxhY2Nl
c3Npb24tbnVtPjI0ODUzNTg1PC9hY2Nlc3Npb24tbnVtPjx1cmxzPjxyZWxhdGVkLXVybHM+PHVy
bD5odHRwczovL3d3dy5uY2JpLm5sbS5uaWguZ292L3B1Ym1lZC8yNDg1MzU4NTwvdXJsPjwvcmVs
YXRlZC11cmxzPjwvdXJscz48Y3VzdG9tMj5QTUM0MTU0NTQ0PC9jdXN0b20yPjxlbGVjdHJvbmlj
LXJlc291cmNlLW51bT4xMC4xMDE2L1MyMjEzLTI2MDAoMTQpNzAwOTctOTwvZWxlY3Ryb25pYy1y
ZXNvdXJjZS1udW0+PHJlbW90ZS1kYXRhYmFzZS1uYW1lPk1lZGxpbmU8L3JlbW90ZS1kYXRhYmFz
ZS1uYW1lPjxyZW1vdGUtZGF0YWJhc2UtcHJvdmlkZXI+TkxNPC9yZW1vdGUtZGF0YWJhc2UtcHJv
dmlkZXI+PC9yZWNvcmQ+PC9DaXRlPjxDaXRlPjxBdXRob3I+Q2FsZmVlPC9BdXRob3I+PFllYXI+
MjAxNTwvWWVhcj48UmVjTnVtPjEyPC9SZWNOdW0+PHJlY29yZD48cmVjLW51bWJlcj4xMjwvcmVj
LW51bWJlcj48Zm9yZWlnbi1rZXlzPjxrZXkgYXBwPSJFTiIgZGItaWQ9Ind2cHYwcDk1MDkwNXN4
ZXZyczR2MHBybzJmc2FyZnJkYXN4MCIgdGltZXN0YW1wPSIxNjYxMzU5OTAwIj4xMjwva2V5Pjwv
Zm9yZWlnbi1rZXlzPjxyZWYtdHlwZSBuYW1lPSJKb3VybmFsIEFydGljbGUiPjE3PC9yZWYtdHlw
ZT48Y29udHJpYnV0b3JzPjxhdXRob3JzPjxhdXRob3I+Q2FsZmVlLCBDLiBTLjwvYXV0aG9yPjxh
dXRob3I+SmFueiwgRC4gUi48L2F1dGhvcj48YXV0aG9yPkJlcm5hcmQsIEcuIFIuPC9hdXRob3I+
PGF1dGhvcj5NYXksIEEuIEsuPC9hdXRob3I+PGF1dGhvcj5LYW5nZWxhcmlzLCBLLiBOLjwvYXV0
aG9yPjxhdXRob3I+TWF0dGhheSwgTS4gQS48L2F1dGhvcj48YXV0aG9yPldhcmUsIEwuIEIuPC9h
dXRob3I+PC9hdXRob3JzPjwvY29udHJpYnV0b3JzPjxhdXRoLWFkZHJlc3M+RGl2aXNpb24gb2Yg
UHVsbW9uYXJ5IGFuZCBDcml0aWNhbCBDYXJlIE1lZGljaW5lLCBEZXBhcnRtZW50cyBvZiBNZWRp
Y2luZSBhbmQgQW5lc3RoZXNpYSwgVW5pdmVyc2l0eSBvZiBDYWxpZm9ybmlhIFNhbiBGcmFuY2lz
Y28sIFNhbiBGcmFuY2lzY28sIENBJiN4RDtDYXJkaW92YXNjdWxhciBSZXNlYXJjaCBJbnN0aXR1
dGUsIFVuaXZlcnNpdHkgb2YgQ2FsaWZvcm5pYSBTYW4gRnJhbmNpc2NvLCBTYW4gRnJhbmNpc2Nv
LCBDQS4gRWxlY3Ryb25pYyBhZGRyZXNzOiBjYXJvbHluLmNhbGZlZUB1Y3NmLmVkdS4gRGl2aXNp
b24gb2YgQWxsZXJneSwgUHVsbW9uYXJ5IGFuZCBDcml0aWNhbCBDYXJlLCBEZXBhcnRtZW50IG9m
IE1lZGljaW5lLCBWYW5kZXJiaWx0IFVuaXZlcnNpdHksIE5hc2h2aWxsZSwgVE4uIERpdmlzaW9u
IG9mIEhvc3BpdGFsIE1lZGljaW5lLCBEZXBhcnRtZW50IG9mIE1lZGljaW5lLCBVbml2ZXJzaXR5
IG9mIENhbGlmb3JuaWEgU2FuIEZyYW5jaXNjbywgU2FuIEZyYW5jaXNjbywgQ0EuIERpdmlzaW9u
IG9mIEhvc3BpdGFsIE1lZGljaW5lLCBEZXBhcnRtZW50IG9mIE1lZGljaW5lLCBVbml2ZXJzaXR5
IG9mIENhbGlmb3JuaWEgU2FuIEZyYW5jaXNjbywgU2FuIEZyYW5jaXNjbywgQ0EmI3hEO0Rpdmlz
aW9uIG9mIFB1bG1vbmFyeSBhbmQgQ3JpdGljYWwgQ2FyZSBNZWRpY2luZSwgRGVwYXJ0bWVudHMg
b2YgTWVkaWNpbmUgYW5kIEFuZXN0aGVzaWEsIFVuaXZlcnNpdHkgb2YgQ2FsaWZvcm5pYSBTYW4g
RnJhbmNpc2NvLCBTYW4gRnJhbmNpc2NvLCBDQS48L2F1dGgtYWRkcmVzcz48dGl0bGVzPjx0aXRs
ZT5EaXN0aW5jdCBtb2xlY3VsYXIgcGhlbm90eXBlcyBvZiBkaXJlY3QgdnMgaW5kaXJlY3QgQVJE
UyBpbiBzaW5nbGUtY2VudGVyIGFuZCBtdWx0aWNlbnRlciBzdHVkaWVzPC90aXRsZT48c2Vjb25k
YXJ5LXRpdGxlPkNoZXN0PC9zZWNvbmRhcnktdGl0bGU+PC90aXRsZXM+PHBlcmlvZGljYWw+PGZ1
bGwtdGl0bGU+Q2hlc3Q8L2Z1bGwtdGl0bGU+PC9wZXJpb2RpY2FsPjxwYWdlcz4xNTM5LTE1NDg8
L3BhZ2VzPjx2b2x1bWU+MTQ3PC92b2x1bWU+PG51bWJlcj42PC9udW1iZXI+PGtleXdvcmRzPjxr
ZXl3b3JkPkFkdWx0PC9rZXl3b3JkPjxrZXl3b3JkPkFnZWQ8L2tleXdvcmQ+PGtleXdvcmQ+QW5n
aW9wb2lldGluLTI8L2tleXdvcmQ+PGtleXdvcmQ+QmlvbWFya2Vyczwva2V5d29yZD48a2V5d29y
ZD5Db2hvcnQgU3R1ZGllczwva2V5d29yZD48a2V5d29yZD5Db21vcmJpZGl0eTwva2V5d29yZD48
a2V5d29yZD5FbmRvdGhlbGl1bTwva2V5d29yZD48a2V5d29yZD5GZW1hbGU8L2tleXdvcmQ+PGtl
eXdvcmQ+SHVtYW5zPC9rZXl3b3JkPjxrZXl3b3JkPkludGVybGV1a2luLTY8L2tleXdvcmQ+PGtl
eXdvcmQ+SW50ZXJsZXVraW4tODwva2V5d29yZD48a2V5d29yZD5MdW5nPC9rZXl3b3JkPjxrZXl3
b3JkPk1hbGU8L2tleXdvcmQ+PGtleXdvcmQ+TWlkZGxlIEFnZWQ8L2tleXdvcmQ+PGtleXdvcmQ+
UGhlbm90eXBlPC9rZXl3b3JkPjxrZXl3b3JkPlByb2dub3Npczwva2V5d29yZD48a2V5d29yZD5Q
dWxtb25hcnkgU3VyZmFjdGFudC1Bc3NvY2lhdGVkIFByb3RlaW4gRDwva2V5d29yZD48a2V5d29y
ZD5SZXNwaXJhdG9yeSBEaXN0cmVzcyBTeW5kcm9tZTwva2V5d29yZD48a2V5d29yZD5SZXNwaXJh
dG9yeSBNdWNvc2E8L2tleXdvcmQ+PGtleXdvcmQ+U2Vwc2lzPC9rZXl3b3JkPjxrZXl3b3JkPnZv
biBXaWxsZWJyYW5kIEZhY3Rvcjwva2V5d29yZD48L2tleXdvcmRzPjxkYXRlcz48eWVhcj4yMDE1
PC95ZWFyPjxwdWItZGF0ZXM+PGRhdGU+SnVuPC9kYXRlPjwvcHViLWRhdGVzPjwvZGF0ZXM+PGlz
Ym4+MTkzMS0zNTQzPC9pc2JuPjxhY2Nlc3Npb24tbnVtPjI2MDMzMTI2PC9hY2Nlc3Npb24tbnVt
Pjx1cmxzPjxyZWxhdGVkLXVybHM+PHVybD5odHRwczovL3d3dy5uY2JpLm5sbS5uaWguZ292L3B1
Ym1lZC8yNjAzMzEyNjwvdXJsPjwvcmVsYXRlZC11cmxzPjwvdXJscz48Y3VzdG9tMj5QTUM0NDUx
NzA4PC9jdXN0b20yPjxlbGVjdHJvbmljLXJlc291cmNlLW51bT4xMC4xMzc4L2NoZXN0LjE0LTI0
NTQ8L2VsZWN0cm9uaWMtcmVzb3VyY2UtbnVtPjxsYW5ndWFnZT5lbmc8L2xhbmd1YWdlPjwvcmVj
b3JkPjwvQ2l0ZT48Q2l0ZT48QXV0aG9yPlppbnRlcjwvQXV0aG9yPjxZZWFyPjIwMTY8L1llYXI+
PFJlY051bT4yOTwvUmVjTnVtPjxyZWNvcmQ+PHJlYy1udW1iZXI+Mjk8L3JlYy1udW1iZXI+PGZv
cmVpZ24ta2V5cz48a2V5IGFwcD0iRU4iIGRiLWlkPSJ3dnB2MHA5NTA5MDVzeGV2cnM0djBwcm8y
ZnNhcmZyZGFzeDAiIHRpbWVzdGFtcD0iMTY2MTM1OTkwMyI+Mjk8L2tleT48L2ZvcmVpZ24ta2V5
cz48cmVmLXR5cGUgbmFtZT0iSm91cm5hbCBBcnRpY2xlIj4xNzwvcmVmLXR5cGU+PGNvbnRyaWJ1
dG9ycz48YXV0aG9ycz48YXV0aG9yPlppbnRlciwgTWF0dCBTPC9hdXRob3I+PGF1dGhvcj5TcGlj
ZXIsIEFhcm9uPC9hdXRob3I+PGF1dGhvcj5PcndvbGwsIEJlbmphbWluIE88L2F1dGhvcj48YXV0
aG9yPkFsa2hvdWxpLCBNdXN0YWZhPC9hdXRob3I+PGF1dGhvcj5Edm9yYWssIENocmlzdG9waGVy
IEM8L2F1dGhvcj48YXV0aG9yPkNhbGZlZSwgQ2Fyb2x5biBTPC9hdXRob3I+PGF1dGhvcj5NYXR0
aGF5LCBNaWNoYWVsIEE8L2F1dGhvcj48YXV0aG9yPlNhcHJ1LCBBbmlsPC9hdXRob3I+PC9hdXRo
b3JzPjwvY29udHJpYnV0b3JzPjx0aXRsZXM+PHRpdGxlPlBsYXNtYSBhbmdpb3BvaWV0aW4tMiBv
dXRwZXJmb3JtcyBvdGhlciBtYXJrZXJzIG9mIGVuZG90aGVsaWFsIGluanVyeSBpbiBwcm9nbm9z
dGljYXRpbmcgcGVkaWF0cmljIEFSRFMgbW9ydGFsaXR5PC90aXRsZT48c2Vjb25kYXJ5LXRpdGxl
PkFtZXJpY2FuIGpvdXJuYWwgb2YgcGh5c2lvbG9neSBMdW5nIGNlbGx1bGFyIGFuZCBtb2xlY3Vs
YXIgcGh5c2lvbG9neTwvc2Vjb25kYXJ5LXRpdGxlPjwvdGl0bGVzPjxwZXJpb2RpY2FsPjxmdWxs
LXRpdGxlPkFtZXJpY2FuIGpvdXJuYWwgb2YgcGh5c2lvbG9neSBMdW5nIGNlbGx1bGFyIGFuZCBt
b2xlY3VsYXIgcGh5c2lvbG9neTwvZnVsbC10aXRsZT48L3BlcmlvZGljYWw+PHBhZ2VzPkwyMjQt
TDIzMTwvcGFnZXM+PHZvbHVtZT4zMTA8L3ZvbHVtZT48bnVtYmVyPjM8L251bWJlcj48ZGF0ZXM+
PHllYXI+MjAxNjwveWVhcj48cHViLWRhdGVzPjxkYXRlPkZlYjwvZGF0ZT48L3B1Yi1kYXRlcz48
L2RhdGVzPjxsYWJlbD5yMDgzMTM8L2xhYmVsPjx1cmxzPjxyZWxhdGVkLXVybHM+PHVybD5odHRw
Oi8vd3d3LnBoeXNpb2xvZ3kub3JnL2RvaS8xMC4xMTUyL2FqcGx1bmcuMDAzMzYuMjAxNTwvdXJs
PjwvcmVsYXRlZC11cmxzPjxwZGYtdXJscz48dXJsPmZpbGU6Ly9sb2NhbGhvc3RcVXNlcnNcTGlu
Y29sblxEcm9wYm94XExpYnJhcnkucGFwZXJzM1xGaWxlc1wyNFwyNDM5QzVDRC05QjcxLTQ2Mzkt
QURENi1GNEZGNjM0MjNDRkYucGRmPC91cmw+PC9wZGYtdXJscz48L3VybHM+PGN1c3RvbTM+cGFw
ZXJzMzovL3B1YmxpY2F0aW9uL3V1aWQvNjY3MTA1MDQtRDc3RC00OEFGLUE0QjYtRDU1MzFFOUMw
QjE0PC9jdXN0b20zPjxlbGVjdHJvbmljLXJlc291cmNlLW51bT4xMC4xMTUyL2FqcGx1bmcuMDAz
MzYuMjAxNTwvZWxlY3Ryb25pYy1yZXNvdXJjZS1udW0+PGxhbmd1YWdlPkVuZ2xpc2g8L2xhbmd1
YWdlPjwvcmVjb3JkPjwvQ2l0ZT48Q2l0ZT48QXV0aG9yPlllaHlhPC9BdXRob3I+PFllYXI+MjAy
MzwvWWVhcj48UmVjTnVtPjIwNjwvUmVjTnVtPjxyZWNvcmQ+PHJlYy1udW1iZXI+MjA2PC9yZWMt
bnVtYmVyPjxmb3JlaWduLWtleXM+PGtleSBhcHA9IkVOIiBkYi1pZD0id3ZwdjBwOTUwOTA1c3hl
dnJzNHYwcHJvMmZzYXJmcmRhc3gwIiB0aW1lc3RhbXA9IjE3MDQyMzE4NDkiPjIwNjwva2V5Pjwv
Zm9yZWlnbi1rZXlzPjxyZWYtdHlwZSBuYW1lPSJKb3VybmFsIEFydGljbGUiPjE3PC9yZWYtdHlw
ZT48Y29udHJpYnV0b3JzPjxhdXRob3JzPjxhdXRob3I+WWVoeWEsIE4uPC9hdXRob3I+PGF1dGhv
cj5aaW50ZXIsIE0uIFMuPC9hdXRob3I+PGF1dGhvcj5UaG9tcHNvbiwgSi4gTS48L2F1dGhvcj48
YXV0aG9yPkxpbSwgTS4gSi48L2F1dGhvcj48YXV0aG9yPkhhbnVkZWwsIE0uIFIuPC9hdXRob3I+
PGF1dGhvcj5BbGtob3VsaSwgTS4gRi48L2F1dGhvcj48YXV0aG9yPldvbmcsIEguPC9hdXRob3I+
PGF1dGhvcj5BbGRlciwgTS4gTi48L2F1dGhvcj48YXV0aG9yPk1jS2VvbmUsIEQuIEouPC9hdXRo
b3I+PGF1dGhvcj5IYWxzdGVhZCwgRS4gUy48L2F1dGhvcj48YXV0aG9yPlNpbmhhLCBQLjwvYXV0
aG9yPjxhdXRob3I+U2FwcnUsIEEuPC9hdXRob3I+PC9hdXRob3JzPjwvY29udHJpYnV0b3JzPjxh
dXRoLWFkZHJlc3M+RGl2aXNpb24gb2YgUGVkaWF0cmljIENyaXRpY2FsIENhcmUsIERlcGFydG1l
bnQgb2YgQW5lc3RoZXNpb2xvZ3kgYW5kIENyaXRpY2FsIENhcmUgTWVkaWNpbmUsIENoaWxkcmVu
JmFwb3M7cyBIb3NwaXRhbCBvZiBQaGlsYWRlbHBoaWEgYW5kIFVuaXZlcnNpdHkgb2YgUGVubnN5
bHZhbmlhLCBQaGlsYWRlbHBoaWEsIFBBLCBVU0EgeWVoeWFuQGVtYWlsLmNob3AuZWR1LiYjeEQ7
RGVwYXJ0bWVudCBvZiBQZWRpYXRyaWNzLCBVbml2ZXJzaXR5IG9mIENhbGlmb3JuaWEgU2FuIEZy
YW5jaXNjbywgU2FuIEZyYW5jaXNjbywgQ2FsaWZvcm5pYSwgVVNBLiYjeEQ7RGl2aXNpb24gb2Yg
QWxsZXJneSwgSW1tdW5vbG9neSwgYW5kIEJvbmUgTWFycm93IFRyYW5zcGxhbnRhdGlvbiwgRGVw
YXJ0bWVudCBvZiBQZWRpYXRyaWNzLCBVbml2ZXJzaXR5IG9mIENhbGlmb3JuaWEsIFNhbiBGcmFu
Y2lzY28sIFNhbiBGcmFuY2lzY28sIENBLCBVU0EuJiN4RDtEaXZpc2lvbiBvZiBQZWRpYXRyaWMg
Q3JpdGljYWwgQ2FyZSwgRGVwYXJ0bWVudCBvZiBBbmVzdGhlc2lvbG9neSBhbmQgQ3JpdGljYWwg
Q2FyZSBNZWRpY2luZSwgQ2hpbGRyZW4mYXBvcztzIEhvc3BpdGFsIG9mIFBoaWxhZGVscGhpYSBh
bmQgVW5pdmVyc2l0eSBvZiBQZW5uc3lsdmFuaWEsIFBoaWxhZGVscGhpYSwgUEEsIFVTQS4mI3hE
O0RlcGFydG1lbnQgb2YgUGVkaWF0cmljcywgVUMgRGF2aXMsIERhdmlzLCBDYWxpZm9ybmlhLCBV
U0EuJiN4RDtEZXBhcnRtZW50IG9mIFBlZGlhdHJpY3MsIFVuaXZlcnNpdHkgb2YgQ2FsaWZvcm5p
YSBMb3MgQW5nZWxlcywgTG9zIEFuZ2VsZXMsIENhbGlmb3JuaWEsIFVTQS4mI3hEO0RlcGFydG1l
bnQgb2YgUGVkaWF0cmljcywgVW5pdmVyc2l0eSBvZiBDaW5jaW5uYXRpIENvbGxlZ2Ugb2YgTWVk
aWNpbmUsIENpbmNpbm5hdGksIE9oaW8sIFVTQS4mI3hEO0RlcGFydG1lbnQgb2YgUGVkaWF0cmlj
cywgUGVubnN5bHZhbmlhIFN0YXRlIFVuaXZlcnNpdHkgQ29sbGVnZSBvZiBNZWRpY2luZSwgSGVy
c2hleSwgUGVubnN5bHZhbmlhLCBVU0EuJiN4RDtEaXZpc2lvbiBvZiBDbGluaWNhbCBhbmQgVHJh
bnNsYXRpb25hbCBSZXNlYXJjaCwgV2FzaGluZ3RvbiBVbml2ZXJzaXR5IFNjaG9vbCBvZiBNZWRp
Y2luZSwgU3QuIExvdWlzLCBNTywgVVNBLiYjeEQ7RGl2aXNpb24gb2YgQ3JpdGljYWwgQ2FyZSwg
RGVwYXJ0bWVudCBvZiBBbmVzdGhlc2lhLCBXYXNoaW5ndG9uIFVuaXZlcnNpdHksIFN0LiBMb3Vp
cywgTU8sIFVTQS48L2F1dGgtYWRkcmVzcz48dGl0bGVzPjx0aXRsZT5JZGVudGlmaWNhdGlvbiBv
ZiBtb2xlY3VsYXIgc3VicGhlbm90eXBlcyBpbiB0d28gY29ob3J0cyBvZiBwYWVkaWF0cmljIEFS
RFM8L3RpdGxlPjxzZWNvbmRhcnktdGl0bGU+VGhvcmF4PC9zZWNvbmRhcnktdGl0bGU+PC90aXRs
ZXM+PHBlcmlvZGljYWw+PGZ1bGwtdGl0bGU+VGhvcmF4PC9mdWxsLXRpdGxlPjwvcGVyaW9kaWNh
bD48ZWRpdGlvbj4yMDIzMTAwOTwvZWRpdGlvbj48a2V5d29yZHM+PGtleXdvcmQ+QXJkczwva2V5
d29yZD48a2V5d29yZD5jcml0aWNhbCBjYXJlPC9rZXl3b3JkPjxrZXl3b3JkPnBhZWRpYXRyaWMg
bHVuZyBkaXNhZXNlPC9rZXl3b3JkPjwva2V5d29yZHM+PGRhdGVzPjx5ZWFyPjIwMjM8L3llYXI+
PHB1Yi1kYXRlcz48ZGF0ZT5PY3QgOTwvZGF0ZT48L3B1Yi1kYXRlcz48L2RhdGVzPjxpc2JuPjE0
NjgtMzI5NiAoRWxlY3Ryb25pYykmI3hEOzAwNDAtNjM3NiAoTGlua2luZyk8L2lzYm4+PGFjY2Vz
c2lvbi1udW0+Mzc4MTM1NDQ8L2FjY2Vzc2lvbi1udW0+PHVybHM+PHJlbGF0ZWQtdXJscz48dXJs
Pmh0dHBzOi8vd3d3Lm5jYmkubmxtLm5paC5nb3YvcHVibWVkLzM3ODEzNTQ0PC91cmw+PC9yZWxh
dGVkLXVybHM+PC91cmxzPjxjdXN0b20xPkNvbXBldGluZyBpbnRlcmVzdHM6IE5ZIHJlcG9ydHMg
ZnVuZGluZyBmcm9tIFBmaXplciBvdXRzaWRlIG9mIHRoZSBzY29wZSBvZiB0aGlzIG1hbnVzY3Jp
cHQuIE1TWiByZWNlaXZlZCBmdW5kaW5nIGZyb20gU29iaSBmb3IgYWR2aXNvcnkgYm9hcmQgY29u
c3VsdGluZyBvdXRzaWRlIHRoZSBzY29wZSBvZiB0aGlzIG1hbnVzY3JpcHQuPC9jdXN0b20xPjxl
bGVjdHJvbmljLXJlc291cmNlLW51bT4xMC4xMTM2L3Rob3JheC0yMDIzLTIyMDEzMDwvZWxlY3Ry
b25pYy1yZXNvdXJjZS1udW0+PHJlbW90ZS1kYXRhYmFzZS1uYW1lPlB1Ymxpc2hlcjwvcmVtb3Rl
LWRhdGFiYXNlLW5hbWU+PHJlbW90ZS1kYXRhYmFzZS1wcm92aWRlcj5OTE08L3JlbW90ZS1kYXRh
YmFzZS1wcm92aWRlcj48L3JlY29yZD48L0NpdGU+PENpdGU+PEF1dGhvcj5MaW08L0F1dGhvcj48
WWVhcj4yMDI1PC9ZZWFyPjxSZWNOdW0+MzM4PC9SZWNOdW0+PHJlY29yZD48cmVjLW51bWJlcj4z
Mzg8L3JlYy1udW1iZXI+PGZvcmVpZ24ta2V5cz48a2V5IGFwcD0iRU4iIGRiLWlkPSJ3dnB2MHA5
NTA5MDVzeGV2cnM0djBwcm8yZnNhcmZyZGFzeDAiIHRpbWVzdGFtcD0iMTc1NzUyNjk3NSI+MzM4
PC9rZXk+PC9mb3JlaWduLWtleXM+PHJlZi10eXBlIG5hbWU9IkpvdXJuYWwgQXJ0aWNsZSI+MTc8
L3JlZi10eXBlPjxjb250cmlidXRvcnM+PGF1dGhvcnM+PGF1dGhvcj5MaW0sIE0uIEouPC9hdXRo
b3I+PGF1dGhvcj5XaGl0bmV5LCBKLiBFLjwvYXV0aG9yPjxhdXRob3I+U2FsbGVlLCBDLiBKLjwv
YXV0aG9yPjxhdXRob3I+TWFya292aWMsIEQuPC9hdXRob3I+PGF1dGhvcj5CZXJhLCBBLjwvYXV0
aG9yPjxhdXRob3I+U2luaGEsIFAuPC9hdXRob3I+PGF1dGhvcj5aZWlnbGVyLCBBLjwvYXV0aG9y
PjxhdXRob3I+Q2hlbiwgTC48L2F1dGhvcj48YXV0aG9yPlppbnRlciwgTS4gUy48L2F1dGhvcj48
YXV0aG9yPkFsaSwgQS48L2F1dGhvcj48YXV0aG9yPk1hdHRoYXksIE0uIEEuPC9hdXRob3I+PGF1
dGhvcj5TY2h3aW5nc2hhY2tsLCBBLjwvYXV0aG9yPjxhdXRob3I+QWd1cywgTS4gUy4gRC48L2F1
dGhvcj48YXV0aG9yPlNhcHJ1LCBBLjwvYXV0aG9yPjxhdXRob3I+UGVkaWF0cmljIEFjdXRlIEx1
bmcsIEluanVyeTwvYXV0aG9yPjxhdXRob3I+Q29hZ3VsYXRpb24sPC9hdXRob3I+PGF1dGhvcj5G
aWJyaW5vbHlzaXMgaW4gUGVkaWF0cmljIEluc3VsaW4gVGl0cmF0aW9uIFRyaWFsIFN0dWR5LCBJ
bnZlc3RpZ2F0b3JzPC9hdXRob3I+PC9hdXRob3JzPjwvY29udHJpYnV0b3JzPjxhdXRoLWFkZHJl
c3M+RGVwYXJ0bWVudCBvZiBQZWRpYXRyaWNzLCBEaXZpc2lvbiBvZiBDcml0aWNhbCBDYXJlLCBV
QyBEYXZpcyBDaGlsZHJlbiZhcG9zO3MgSG9zcGl0YWwsIFVDIERhdmlzIFNjaG9vbCBvZiBNZWRp
Y2luZSwgU2FjcmFtZW50bywgQ0EuJiN4RDtEaXZpc2lvbiBvZiBNZWRpY2FsIENyaXRpY2FsIENh
cmUsIERlcGFydG1lbnQgb2YgUGVkaWF0cmljcywgQm9zdG9uIENoaWxkcmVuJmFwb3M7cyBIb3Nw
aXRhbCwgSGFydmFyZCBNZWRpY2FsIFNjaG9vbCwgQm9zdG9uLCBNQS4mI3hEO0RlcGFydG1lbnQg
b2YgUGVkaWF0cmljcywgRGl2aXNpb24gb2YgUGVkaWF0cmljIENyaXRpY2FsIENhcmUgTWVkaWNp
bmUsIFVuaXZlcnNpdHkgb2YgQ2FsaWZvcm5pYSBMb3MgQW5nZWxlcywgTG9zIEFuZ2VsZXMsIENB
LiYjeEQ7RGVwYXJ0bWVudCBvZiBNZWRpY2luZSBTdGF0aXN0aWNzIENvcmUsIFVDTEEgR2VmZmVu
IFNjaG9vbCBvZiBNZWRpY2luZSwgTG9zIEFuZ2VsZXMsIENBLiYjeEQ7RGl2aXNpb24gb2YgQ2xp
bmljYWwgYW5kIFRyYW5zbGF0aW9uYWwgUmVzZWFyY2gsIFdhc2hpbmd0b24gVW5pdmVyc2l0eSBT
Y2hvb2wgb2YgTWVkaWNpbmUsIFNhaW50IExvdWlzLCBNTy4mI3hEO0RlcGFydG1lbnQgb2YgUGVk
aWF0cmljcywgRGl2aXNpb24gb2YgQ3JpdGljYWwgQ2FyZSwgVUNTRiBTY2hvb2wgb2YgTWVkaWNp
bmUsIEJlbmlvZmYgQ2hpbGRyZW4mYXBvcztzIEhvc3BpdGFsLCBTYW4gRnJhbmNpc2NvLCBDQS4m
I3hEO0RlcGFydG1lbnQgb2YgUGVkaWF0cmljcywgRGl2aXNpb24gb2YgQ3JpdGljYWwgQ2FyZSwg
TG9tYSBMaW5kYSBVbml2ZXJzaXR5IFNjaG9vbCBvZiBNZWRpY2luZSwgTG9tYSBMaW5kYSBVbml2
ZXJzaXR5IENoaWxkcmVuJmFwb3M7cyBIb3NwaXRhbCwgTG9tYSBMaW5kYSwgQ0EuJiN4RDtEZXBh
cnRtZW50cyBvZiBNZWRpY2luZSBhbmQgQW5lc3RoZXNpYSwgQ2FyZGlvdmFzY3VsYXIgUmVzZWFy
Y2ggSW5zdGl0dXRlLCBVQ1NGLCBTYW4gRnJhbmNpc2NvLCBDQS48L2F1dGgtYWRkcmVzcz48dGl0
bGVzPjx0aXRsZT5QbGFzbWEgU29sdWJsZSBJbnRlcmNlbGx1bGFyIEFkaGVzaW9uIE1vbGVjdWxl
LTEgSGFzIGEgQ2VudHJhbCBSb2xlIGluIEJpb21hcmtlciBOZXR3b3JrIEFuYWx5c2lzIGFuZCBJ
cyBBc3NvY2lhdGVkIFdpdGggUG9vciBPdXRjb21lcyBpbiBUd28gRGlzdGluY3QgUGVkaWF0cmlj
IENvaG9ydHMgb2YgQWN1dGUgUmVzcGlyYXRvcnkgRGlzdHJlc3MgU3luZHJvbWUgYW5kIEFjdXRl
IFJlc3BpcmF0b3J5IEZhaWx1cmU8L3RpdGxlPjxzZWNvbmRhcnktdGl0bGU+Q3JpdCBDYXJlIE1l
ZDwvc2Vjb25kYXJ5LXRpdGxlPjwvdGl0bGVzPjxwZXJpb2RpY2FsPjxmdWxsLXRpdGxlPkNyaXQg
Q2FyZSBNZWQ8L2Z1bGwtdGl0bGU+PC9wZXJpb2RpY2FsPjxwYWdlcz5lMTQ1Ny1lMTQ2OTwvcGFn
ZXM+PHZvbHVtZT41Mzwvdm9sdW1lPjxudW1iZXI+NzwvbnVtYmVyPjxlZGl0aW9uPjIwMjUwNjAz
PC9lZGl0aW9uPjxrZXl3b3Jkcz48a2V5d29yZD5IdW1hbnM8L2tleXdvcmQ+PGtleXdvcmQ+Kklu
dGVyY2VsbHVsYXIgQWRoZXNpb24gTW9sZWN1bGUtMS9ibG9vZDwva2V5d29yZD48a2V5d29yZD4q
UmVzcGlyYXRvcnkgRGlzdHJlc3MgU3luZHJvbWUvYmxvb2QvbW9ydGFsaXR5PC9rZXl3b3JkPjxr
ZXl3b3JkPkJpb21hcmtlcnMvYmxvb2Q8L2tleXdvcmQ+PGtleXdvcmQ+TWFsZTwva2V5d29yZD48
a2V5d29yZD5GZW1hbGU8L2tleXdvcmQ+PGtleXdvcmQ+Q2hpbGQ8L2tleXdvcmQ+PGtleXdvcmQ+
UHJvc3BlY3RpdmUgU3R1ZGllczwva2V5d29yZD48a2V5d29yZD5DaGlsZCwgUHJlc2Nob29sPC9r
ZXl3b3JkPjxrZXl3b3JkPkluZmFudDwva2V5d29yZD48a2V5d29yZD4qUmVzcGlyYXRvcnkgSW5z
dWZmaWNpZW5jeS9ibG9vZC9tb3J0YWxpdHk8L2tleXdvcmQ+PGtleXdvcmQ+SW50ZW5zaXZlIENh
cmUgVW5pdHMsIFBlZGlhdHJpYzwva2V5d29yZD48a2V5d29yZD5BZG9sZXNjZW50PC9rZXl3b3Jk
PjxrZXl3b3JkPmFjdXRlIHJlc3BpcmF0b3J5IGRpc3RyZXNzIHN5bmRyb21lPC9rZXl3b3JkPjxr
ZXl3b3JkPmFjdXRlIHJlc3BpcmF0b3J5IGZhaWx1cmU8L2tleXdvcmQ+PGtleXdvcmQ+aW5mbGFt
bWF0aW9uPC9rZXl3b3JkPjxrZXl3b3JkPm5ldHdvcmsgYW5hbHlzaXM8L2tleXdvcmQ+PGtleXdv
cmQ+cGVkaWF0cmljIGFjdXRlIHJlc3BpcmF0b3J5IGRpc3RyZXNzIHN5bmRyb21lPC9rZXl3b3Jk
PjxrZXl3b3JkPnNvbHVibGUgaW50ZXJjZWxsdWxhciBhZGhlc2lvbiBtb2xlY3VsZTwva2V5d29y
ZD48L2tleXdvcmRzPjxkYXRlcz48eWVhcj4yMDI1PC95ZWFyPjxwdWItZGF0ZXM+PGRhdGU+SnVs
IDE8L2RhdGU+PC9wdWItZGF0ZXM+PC9kYXRlcz48aXNibj4xNTMwLTAyOTMgKEVsZWN0cm9uaWMp
JiN4RDswMDkwLTM0OTMgKFByaW50KSYjeEQ7MDA5MC0zNDkzIChMaW5raW5nKTwvaXNibj48YWNj
ZXNzaW9uLW51bT40MDQ1OTM3MTwvYWNjZXNzaW9uLW51bT48dXJscz48cmVsYXRlZC11cmxzPjx1
cmw+aHR0cHM6Ly93d3cubmNiaS5ubG0ubmloLmdvdi9wdWJtZWQvNDA0NTkzNzE8L3VybD48L3Jl
bGF0ZWQtdXJscz48L3VybHM+PGN1c3RvbTE+RHJzLiBMaW0sIFNpbmhhLCBDaGVuLCBaaW50ZXIs
IE1hdHRoYXksIEFndXMsIGFuZCBTYXBydSByZWNlaXZlZCBzdXBwb3J0IGZvciBhcnRpY2xlIHJl
c2VhcmNoIGZyb20gdGhlIE5hdGlvbmFsIEluc3RpdHV0ZXMgb2YgSGVhbHRoLiBEci4gU2luaGEg
cmVjZWl2ZWQgZnVuZGluZyBmcm9tIEFzdHJhWmVuZWNhIGFuZCBQcmVub3Npcy4gRHIuIE1hdHRo
YXkmYXBvcztzIGluc3RpdHV0aW9uIHJlY2VpdmVkIGZ1bmRpbmcgZnJvbSB0aGUgTmF0aW9uYWwg
SGVhcnQsIEx1bmcsIGFuZCBCbG9vZCBJbnN0aXR1dGUsIHRoZSBOYXRpb25hbCBJbnN0aXR1dGUg
b2YgQWxsZXJneSBhbmQgSW5mZWN0aW91cyBEaXNlYXNlcywgdGhlIERlcGFydG1lbnQgb2YgRGVm
ZW5zZSwgQ2FsaWZvcm5pYSBSZWdlbmVyYXRpdmUgTWVkaWNpbmUsIGFuZCBSb2NoZS1HZW5lbnRl
Y2g7IGhlIHJlY2VpdmVkIGZ1bmRpbmcgZnJvbSBDU0wgQmVocmluZyBhbmQgTWVyY2suIFRoZSBy
ZW1haW5pbmcgYXV0aG9ycyBoYXZlIGRpc2Nsb3NlZCB0aGF0IHRoZXkgZG8gbm90IGhhdmUgYW55
IHBvdGVudGlhbCBjb25mbGljdHMgb2YgaW50ZXJlc3QuPC9jdXN0b20xPjxjdXN0b20yPlBNQzEy
MzIzNzIxPC9jdXN0b20yPjxlbGVjdHJvbmljLXJlc291cmNlLW51bT4xMC4xMDk3L0NDTS4wMDAw
MDAwMDAwMDA2NzE5PC9lbGVjdHJvbmljLXJlc291cmNlLW51bT48cmVtb3RlLWRhdGFiYXNlLW5h
bWU+TWVkbGluZTwvcmVtb3RlLWRhdGFiYXNlLW5hbWU+PHJlbW90ZS1kYXRhYmFzZS1wcm92aWRl
cj5OTE08L3JlbW90ZS1kYXRhYmFzZS1wcm92aWRlcj48L3JlY29yZD48L0NpdGU+PC9FbmROb3Rl
Pn==
</w:fldData>
        </w:fldChar>
      </w:r>
      <w:r w:rsidR="000F6FA0">
        <w:rPr>
          <w:rFonts w:ascii="Arial" w:hAnsi="Arial" w:cs="Arial"/>
          <w:sz w:val="22"/>
          <w:szCs w:val="22"/>
        </w:rPr>
        <w:instrText xml:space="preserve"> ADDIN EN.CITE.DATA </w:instrText>
      </w:r>
      <w:r w:rsidR="000F6FA0">
        <w:rPr>
          <w:rFonts w:ascii="Arial" w:hAnsi="Arial" w:cs="Arial"/>
          <w:sz w:val="22"/>
          <w:szCs w:val="22"/>
        </w:rPr>
      </w:r>
      <w:r w:rsidR="000F6FA0">
        <w:rPr>
          <w:rFonts w:ascii="Arial" w:hAnsi="Arial" w:cs="Arial"/>
          <w:sz w:val="22"/>
          <w:szCs w:val="22"/>
        </w:rPr>
        <w:fldChar w:fldCharType="end"/>
      </w:r>
      <w:r w:rsidR="00004E32">
        <w:rPr>
          <w:rFonts w:ascii="Arial" w:hAnsi="Arial" w:cs="Arial"/>
          <w:sz w:val="22"/>
          <w:szCs w:val="22"/>
        </w:rPr>
      </w:r>
      <w:r w:rsidR="00004E32">
        <w:rPr>
          <w:rFonts w:ascii="Arial" w:hAnsi="Arial" w:cs="Arial"/>
          <w:sz w:val="22"/>
          <w:szCs w:val="22"/>
        </w:rPr>
        <w:fldChar w:fldCharType="separate"/>
      </w:r>
      <w:r w:rsidR="000F6FA0" w:rsidRPr="000F6FA0">
        <w:rPr>
          <w:rFonts w:ascii="Arial" w:hAnsi="Arial" w:cs="Arial"/>
          <w:noProof/>
          <w:sz w:val="22"/>
          <w:szCs w:val="22"/>
          <w:vertAlign w:val="superscript"/>
        </w:rPr>
        <w:t>1-5</w:t>
      </w:r>
      <w:r w:rsidR="00004E32">
        <w:rPr>
          <w:rFonts w:ascii="Arial" w:hAnsi="Arial" w:cs="Arial"/>
          <w:sz w:val="22"/>
          <w:szCs w:val="22"/>
        </w:rPr>
        <w:fldChar w:fldCharType="end"/>
      </w:r>
      <w:r w:rsidR="00902527">
        <w:rPr>
          <w:rFonts w:ascii="Arial" w:hAnsi="Arial" w:cs="Arial"/>
          <w:sz w:val="22"/>
          <w:szCs w:val="22"/>
        </w:rPr>
        <w:t xml:space="preserve"> </w:t>
      </w:r>
      <w:r>
        <w:rPr>
          <w:rFonts w:ascii="Arial" w:hAnsi="Arial" w:cs="Arial"/>
          <w:sz w:val="22"/>
          <w:szCs w:val="22"/>
        </w:rPr>
        <w:t>We further measured a commonly employed marker of endothelial glycocalyx (eGCX) shedding</w:t>
      </w:r>
      <w:r w:rsidR="00B872B6">
        <w:rPr>
          <w:rFonts w:ascii="Arial" w:hAnsi="Arial" w:cs="Arial"/>
          <w:sz w:val="22"/>
          <w:szCs w:val="22"/>
        </w:rPr>
        <w:t xml:space="preserve"> </w:t>
      </w:r>
      <w:r>
        <w:rPr>
          <w:rFonts w:ascii="Arial" w:hAnsi="Arial" w:cs="Arial"/>
          <w:sz w:val="22"/>
          <w:szCs w:val="22"/>
        </w:rPr>
        <w:t>in sydecan-1, a ma</w:t>
      </w:r>
      <w:r w:rsidR="003A3F60">
        <w:rPr>
          <w:rFonts w:ascii="Arial" w:hAnsi="Arial" w:cs="Arial"/>
          <w:sz w:val="22"/>
          <w:szCs w:val="22"/>
        </w:rPr>
        <w:t>in</w:t>
      </w:r>
      <w:r>
        <w:rPr>
          <w:rFonts w:ascii="Arial" w:hAnsi="Arial" w:cs="Arial"/>
          <w:sz w:val="22"/>
          <w:szCs w:val="22"/>
        </w:rPr>
        <w:t xml:space="preserve"> HS proteoglycan.</w:t>
      </w:r>
      <w:r w:rsidR="00594E2E">
        <w:rPr>
          <w:rFonts w:ascii="Arial" w:hAnsi="Arial" w:cs="Arial"/>
          <w:sz w:val="22"/>
          <w:szCs w:val="22"/>
        </w:rPr>
        <w:fldChar w:fldCharType="begin">
          <w:fldData xml:space="preserve">PEVuZE5vdGU+PENpdGU+PEF1dGhvcj5NdXJwaHk8L0F1dGhvcj48WWVhcj4yMDE3PC9ZZWFyPjxS
ZWNOdW0+NjwvUmVjTnVtPjxEaXNwbGF5VGV4dD48c3R5bGUgZmFjZT0ic3VwZXJzY3JpcHQiPjY8
L3N0eWxlPjwvRGlzcGxheVRleHQ+PHJlY29yZD48cmVjLW51bWJlcj42PC9yZWMtbnVtYmVyPjxm
b3JlaWduLWtleXM+PGtleSBhcHA9IkVOIiBkYi1pZD0id3ZwdjBwOTUwOTA1c3hldnJzNHYwcHJv
MmZzYXJmcmRhc3gwIiB0aW1lc3RhbXA9IjE2NjEzNTk5MDAiPjY8L2tleT48L2ZvcmVpZ24ta2V5
cz48cmVmLXR5cGUgbmFtZT0iSm91cm5hbCBBcnRpY2xlIj4xNzwvcmVmLXR5cGU+PGNvbnRyaWJ1
dG9ycz48YXV0aG9ycz48YXV0aG9yPk11cnBoeSwgTC4gUy48L2F1dGhvcj48YXV0aG9yPldpY2tl
cnNoYW0sIE4uPC9hdXRob3I+PGF1dGhvcj5NY05laWwsIEouIEIuPC9hdXRob3I+PGF1dGhvcj5T
aGF2ZXIsIEMuIE0uPC9hdXRob3I+PGF1dGhvcj5NYXksIEEuIEsuPC9hdXRob3I+PGF1dGhvcj5C
YXN0YXJhY2hlLCBKLiBBLjwvYXV0aG9yPjxhdXRob3I+V2FyZSwgTC4gQi48L2F1dGhvcj48L2F1
dGhvcnM+PC9jb250cmlidXRvcnM+PGF1dGgtYWRkcmVzcz5WYW5kZXJiaWx0IFVuaXZlcnNpdHkg
U2Nob29sIG9mIE1lZGljaW5lLCBOYXNodmlsbGUsIFROLCBVU0EuIERpdmlzaW9uIG9mIEFsbGVy
Z3ksIFB1bG1vbmFyeSBhbmQgQ3JpdGljYWwgQ2FyZSBNZWRpY2luZSwgRGVwYXJ0bWVudCBvZiBN
ZWRpY2luZSwgVmFuZGVyYmlsdCBVbml2ZXJzaXR5IE1lZGljYWwgQ2VudGVyLCBWYW5kZXJiaWx0
IFVuaXZlcnNpdHkgU2Nob29sIG9mIE1lZGljaW5lLCBUMTIxOCBNZWRpY2FsIENlbnRlciBOb3J0
aCwgMTE2MSAyMXN0IEF2ZW51ZSBTLCBOYXNodmlsbGUsIFROLCAzNzIzMi0yNjUwLCBVU0EuIERl
cGFydG1lbnQgb2YgU3VyZ2VyeSwgVmFuZGVyYmlsdCBVbml2ZXJzaXR5IE1lZGljYWwgQ2VudGVy
LCBOYXNodmlsbGUsIFROLCBVU0EuIERpdmlzaW9uIG9mIEFsbGVyZ3ksIFB1bG1vbmFyeSBhbmQg
Q3JpdGljYWwgQ2FyZSBNZWRpY2luZSwgRGVwYXJ0bWVudCBvZiBNZWRpY2luZSwgVmFuZGVyYmls
dCBVbml2ZXJzaXR5IE1lZGljYWwgQ2VudGVyLCBWYW5kZXJiaWx0IFVuaXZlcnNpdHkgU2Nob29s
IG9mIE1lZGljaW5lLCBUMTIxOCBNZWRpY2FsIENlbnRlciBOb3J0aCwgMTE2MSAyMXN0IEF2ZW51
ZSBTLCBOYXNodmlsbGUsIFROLCAzNzIzMi0yNjUwLCBVU0EuIExvcnJhaW5lLndhcmVAdmFuZGVy
YmlsdC5lZHUuIERlcGFydG1lbnQgb2YgUGF0aG9sb2d5LCBNaWNyb2Jpb2xvZ3kgYW5kIEltbXVu
b2xvZ3ksIFZhbmRlcmJpbHQgVW5pdmVyc2l0eSBTY2hvb2wgb2YgTWVkaWNpbmUsIE5hc2h2aWxs
ZSwgVE4sIFVTQS4gTG9ycmFpbmUud2FyZUB2YW5kZXJiaWx0LmVkdS48L2F1dGgtYWRkcmVzcz48
dGl0bGVzPjx0aXRsZT5FbmRvdGhlbGlhbCBnbHljb2NhbHl4IGRlZ3JhZGF0aW9uIGlzIG1vcmUg
c2V2ZXJlIGluIHBhdGllbnRzIHdpdGggbm9uLXB1bG1vbmFyeSBzZXBzaXMgY29tcGFyZWQgdG8g
cHVsbW9uYXJ5IHNlcHNpcyBhbmQgYXNzb2NpYXRlcyB3aXRoIHJpc2sgb2YgQVJEUyBhbmQgb3Ro
ZXIgb3JnYW4gZHlzZnVuY3Rpb248L3RpdGxlPjxzZWNvbmRhcnktdGl0bGU+QW5uIEludGVuc2l2
ZSBDYXJlPC9zZWNvbmRhcnktdGl0bGU+PC90aXRsZXM+PHBlcmlvZGljYWw+PGZ1bGwtdGl0bGU+
QW5uIEludGVuc2l2ZSBDYXJlPC9mdWxsLXRpdGxlPjwvcGVyaW9kaWNhbD48cGFnZXM+MTAyPC9w
YWdlcz48dm9sdW1lPjc8L3ZvbHVtZT48bnVtYmVyPjE8L251bWJlcj48ZWRpdGlvbj4yMDE3MTAw
NjwvZWRpdGlvbj48a2V5d29yZHM+PGtleXdvcmQ+QWN1dGUgcmVzcGlyYXRvcnkgZGlzdHJlc3Mg
c3luZHJvbWUgKEFSRFMpPC9rZXl3b3JkPjxrZXl3b3JkPkdseWNvY2FseXg8L2tleXdvcmQ+PGtl
eXdvcmQ+U2Vwc2lzPC9rZXl3b3JkPjxrZXl3b3JkPlN5bmRlY2FuLTE8L2tleXdvcmQ+PC9rZXl3
b3Jkcz48ZGF0ZXM+PHllYXI+MjAxNzwveWVhcj48cHViLWRhdGVzPjxkYXRlPk9jdCAwNjwvZGF0
ZT48L3B1Yi1kYXRlcz48L2RhdGVzPjxpc2JuPjIxMTAtNTgyMDwvaXNibj48YWNjZXNzaW9uLW51
bT4yODk4NjgyMTwvYWNjZXNzaW9uLW51bT48dXJscz48cmVsYXRlZC11cmxzPjx1cmw+aHR0cHM6
Ly93d3cubmNiaS5ubG0ubmloLmdvdi9wdWJtZWQvMjg5ODY4MjE8L3VybD48L3JlbGF0ZWQtdXJs
cz48L3VybHM+PGN1c3RvbTI+UE1DNTYzMDU0MTwvY3VzdG9tMj48ZWxlY3Ryb25pYy1yZXNvdXJj
ZS1udW0+MTAuMTE4Ni9zMTM2MTMtMDE3LTAzMjUteTwvZWxlY3Ryb25pYy1yZXNvdXJjZS1udW0+
PGxhbmd1YWdlPmVuZzwvbGFuZ3VhZ2U+PC9yZWNvcmQ+PC9DaXRlPjwvRW5kTm90ZT4A
</w:fldData>
        </w:fldChar>
      </w:r>
      <w:r w:rsidR="00594E2E">
        <w:rPr>
          <w:rFonts w:ascii="Arial" w:hAnsi="Arial" w:cs="Arial"/>
          <w:sz w:val="22"/>
          <w:szCs w:val="22"/>
        </w:rPr>
        <w:instrText xml:space="preserve"> ADDIN EN.CITE </w:instrText>
      </w:r>
      <w:r w:rsidR="00594E2E">
        <w:rPr>
          <w:rFonts w:ascii="Arial" w:hAnsi="Arial" w:cs="Arial"/>
          <w:sz w:val="22"/>
          <w:szCs w:val="22"/>
        </w:rPr>
        <w:fldChar w:fldCharType="begin">
          <w:fldData xml:space="preserve">PEVuZE5vdGU+PENpdGU+PEF1dGhvcj5NdXJwaHk8L0F1dGhvcj48WWVhcj4yMDE3PC9ZZWFyPjxS
ZWNOdW0+NjwvUmVjTnVtPjxEaXNwbGF5VGV4dD48c3R5bGUgZmFjZT0ic3VwZXJzY3JpcHQiPjY8
L3N0eWxlPjwvRGlzcGxheVRleHQ+PHJlY29yZD48cmVjLW51bWJlcj42PC9yZWMtbnVtYmVyPjxm
b3JlaWduLWtleXM+PGtleSBhcHA9IkVOIiBkYi1pZD0id3ZwdjBwOTUwOTA1c3hldnJzNHYwcHJv
MmZzYXJmcmRhc3gwIiB0aW1lc3RhbXA9IjE2NjEzNTk5MDAiPjY8L2tleT48L2ZvcmVpZ24ta2V5
cz48cmVmLXR5cGUgbmFtZT0iSm91cm5hbCBBcnRpY2xlIj4xNzwvcmVmLXR5cGU+PGNvbnRyaWJ1
dG9ycz48YXV0aG9ycz48YXV0aG9yPk11cnBoeSwgTC4gUy48L2F1dGhvcj48YXV0aG9yPldpY2tl
cnNoYW0sIE4uPC9hdXRob3I+PGF1dGhvcj5NY05laWwsIEouIEIuPC9hdXRob3I+PGF1dGhvcj5T
aGF2ZXIsIEMuIE0uPC9hdXRob3I+PGF1dGhvcj5NYXksIEEuIEsuPC9hdXRob3I+PGF1dGhvcj5C
YXN0YXJhY2hlLCBKLiBBLjwvYXV0aG9yPjxhdXRob3I+V2FyZSwgTC4gQi48L2F1dGhvcj48L2F1
dGhvcnM+PC9jb250cmlidXRvcnM+PGF1dGgtYWRkcmVzcz5WYW5kZXJiaWx0IFVuaXZlcnNpdHkg
U2Nob29sIG9mIE1lZGljaW5lLCBOYXNodmlsbGUsIFROLCBVU0EuIERpdmlzaW9uIG9mIEFsbGVy
Z3ksIFB1bG1vbmFyeSBhbmQgQ3JpdGljYWwgQ2FyZSBNZWRpY2luZSwgRGVwYXJ0bWVudCBvZiBN
ZWRpY2luZSwgVmFuZGVyYmlsdCBVbml2ZXJzaXR5IE1lZGljYWwgQ2VudGVyLCBWYW5kZXJiaWx0
IFVuaXZlcnNpdHkgU2Nob29sIG9mIE1lZGljaW5lLCBUMTIxOCBNZWRpY2FsIENlbnRlciBOb3J0
aCwgMTE2MSAyMXN0IEF2ZW51ZSBTLCBOYXNodmlsbGUsIFROLCAzNzIzMi0yNjUwLCBVU0EuIERl
cGFydG1lbnQgb2YgU3VyZ2VyeSwgVmFuZGVyYmlsdCBVbml2ZXJzaXR5IE1lZGljYWwgQ2VudGVy
LCBOYXNodmlsbGUsIFROLCBVU0EuIERpdmlzaW9uIG9mIEFsbGVyZ3ksIFB1bG1vbmFyeSBhbmQg
Q3JpdGljYWwgQ2FyZSBNZWRpY2luZSwgRGVwYXJ0bWVudCBvZiBNZWRpY2luZSwgVmFuZGVyYmls
dCBVbml2ZXJzaXR5IE1lZGljYWwgQ2VudGVyLCBWYW5kZXJiaWx0IFVuaXZlcnNpdHkgU2Nob29s
IG9mIE1lZGljaW5lLCBUMTIxOCBNZWRpY2FsIENlbnRlciBOb3J0aCwgMTE2MSAyMXN0IEF2ZW51
ZSBTLCBOYXNodmlsbGUsIFROLCAzNzIzMi0yNjUwLCBVU0EuIExvcnJhaW5lLndhcmVAdmFuZGVy
YmlsdC5lZHUuIERlcGFydG1lbnQgb2YgUGF0aG9sb2d5LCBNaWNyb2Jpb2xvZ3kgYW5kIEltbXVu
b2xvZ3ksIFZhbmRlcmJpbHQgVW5pdmVyc2l0eSBTY2hvb2wgb2YgTWVkaWNpbmUsIE5hc2h2aWxs
ZSwgVE4sIFVTQS4gTG9ycmFpbmUud2FyZUB2YW5kZXJiaWx0LmVkdS48L2F1dGgtYWRkcmVzcz48
dGl0bGVzPjx0aXRsZT5FbmRvdGhlbGlhbCBnbHljb2NhbHl4IGRlZ3JhZGF0aW9uIGlzIG1vcmUg
c2V2ZXJlIGluIHBhdGllbnRzIHdpdGggbm9uLXB1bG1vbmFyeSBzZXBzaXMgY29tcGFyZWQgdG8g
cHVsbW9uYXJ5IHNlcHNpcyBhbmQgYXNzb2NpYXRlcyB3aXRoIHJpc2sgb2YgQVJEUyBhbmQgb3Ro
ZXIgb3JnYW4gZHlzZnVuY3Rpb248L3RpdGxlPjxzZWNvbmRhcnktdGl0bGU+QW5uIEludGVuc2l2
ZSBDYXJlPC9zZWNvbmRhcnktdGl0bGU+PC90aXRsZXM+PHBlcmlvZGljYWw+PGZ1bGwtdGl0bGU+
QW5uIEludGVuc2l2ZSBDYXJlPC9mdWxsLXRpdGxlPjwvcGVyaW9kaWNhbD48cGFnZXM+MTAyPC9w
YWdlcz48dm9sdW1lPjc8L3ZvbHVtZT48bnVtYmVyPjE8L251bWJlcj48ZWRpdGlvbj4yMDE3MTAw
NjwvZWRpdGlvbj48a2V5d29yZHM+PGtleXdvcmQ+QWN1dGUgcmVzcGlyYXRvcnkgZGlzdHJlc3Mg
c3luZHJvbWUgKEFSRFMpPC9rZXl3b3JkPjxrZXl3b3JkPkdseWNvY2FseXg8L2tleXdvcmQ+PGtl
eXdvcmQ+U2Vwc2lzPC9rZXl3b3JkPjxrZXl3b3JkPlN5bmRlY2FuLTE8L2tleXdvcmQ+PC9rZXl3
b3Jkcz48ZGF0ZXM+PHllYXI+MjAxNzwveWVhcj48cHViLWRhdGVzPjxkYXRlPk9jdCAwNjwvZGF0
ZT48L3B1Yi1kYXRlcz48L2RhdGVzPjxpc2JuPjIxMTAtNTgyMDwvaXNibj48YWNjZXNzaW9uLW51
bT4yODk4NjgyMTwvYWNjZXNzaW9uLW51bT48dXJscz48cmVsYXRlZC11cmxzPjx1cmw+aHR0cHM6
Ly93d3cubmNiaS5ubG0ubmloLmdvdi9wdWJtZWQvMjg5ODY4MjE8L3VybD48L3JlbGF0ZWQtdXJs
cz48L3VybHM+PGN1c3RvbTI+UE1DNTYzMDU0MTwvY3VzdG9tMj48ZWxlY3Ryb25pYy1yZXNvdXJj
ZS1udW0+MTAuMTE4Ni9zMTM2MTMtMDE3LTAzMjUteTwvZWxlY3Ryb25pYy1yZXNvdXJjZS1udW0+
PGxhbmd1YWdlPmVuZzwvbGFuZ3VhZ2U+PC9yZWNvcmQ+PC9DaXRlPjwvRW5kTm90ZT4A
</w:fldData>
        </w:fldChar>
      </w:r>
      <w:r w:rsidR="00594E2E">
        <w:rPr>
          <w:rFonts w:ascii="Arial" w:hAnsi="Arial" w:cs="Arial"/>
          <w:sz w:val="22"/>
          <w:szCs w:val="22"/>
        </w:rPr>
        <w:instrText xml:space="preserve"> ADDIN EN.CITE.DATA </w:instrText>
      </w:r>
      <w:r w:rsidR="00594E2E">
        <w:rPr>
          <w:rFonts w:ascii="Arial" w:hAnsi="Arial" w:cs="Arial"/>
          <w:sz w:val="22"/>
          <w:szCs w:val="22"/>
        </w:rPr>
      </w:r>
      <w:r w:rsidR="00594E2E">
        <w:rPr>
          <w:rFonts w:ascii="Arial" w:hAnsi="Arial" w:cs="Arial"/>
          <w:sz w:val="22"/>
          <w:szCs w:val="22"/>
        </w:rPr>
        <w:fldChar w:fldCharType="end"/>
      </w:r>
      <w:r w:rsidR="00594E2E">
        <w:rPr>
          <w:rFonts w:ascii="Arial" w:hAnsi="Arial" w:cs="Arial"/>
          <w:sz w:val="22"/>
          <w:szCs w:val="22"/>
        </w:rPr>
      </w:r>
      <w:r w:rsidR="00594E2E">
        <w:rPr>
          <w:rFonts w:ascii="Arial" w:hAnsi="Arial" w:cs="Arial"/>
          <w:sz w:val="22"/>
          <w:szCs w:val="22"/>
        </w:rPr>
        <w:fldChar w:fldCharType="separate"/>
      </w:r>
      <w:r w:rsidR="00594E2E" w:rsidRPr="00594E2E">
        <w:rPr>
          <w:rFonts w:ascii="Arial" w:hAnsi="Arial" w:cs="Arial"/>
          <w:noProof/>
          <w:sz w:val="22"/>
          <w:szCs w:val="22"/>
          <w:vertAlign w:val="superscript"/>
        </w:rPr>
        <w:t>6</w:t>
      </w:r>
      <w:r w:rsidR="00594E2E">
        <w:rPr>
          <w:rFonts w:ascii="Arial" w:hAnsi="Arial" w:cs="Arial"/>
          <w:sz w:val="22"/>
          <w:szCs w:val="22"/>
        </w:rPr>
        <w:fldChar w:fldCharType="end"/>
      </w:r>
      <w:r>
        <w:rPr>
          <w:rFonts w:ascii="Arial" w:hAnsi="Arial" w:cs="Arial"/>
          <w:sz w:val="22"/>
          <w:szCs w:val="22"/>
        </w:rPr>
        <w:t xml:space="preserve"> </w:t>
      </w:r>
      <w:r w:rsidRPr="008534A7">
        <w:rPr>
          <w:rFonts w:ascii="Arial" w:hAnsi="Arial" w:cs="Arial"/>
          <w:sz w:val="22"/>
          <w:szCs w:val="22"/>
        </w:rPr>
        <w:t>Each sample underwent duplicate runs with</w:t>
      </w:r>
      <w:r>
        <w:rPr>
          <w:rFonts w:ascii="Arial" w:hAnsi="Arial" w:cs="Arial"/>
          <w:sz w:val="22"/>
          <w:szCs w:val="22"/>
        </w:rPr>
        <w:t xml:space="preserve"> </w:t>
      </w:r>
      <w:r w:rsidRPr="008534A7">
        <w:rPr>
          <w:rFonts w:ascii="Arial" w:hAnsi="Arial" w:cs="Arial"/>
          <w:sz w:val="22"/>
          <w:szCs w:val="22"/>
        </w:rPr>
        <w:t>an intra-assay coefficient of variation &lt;5% and a standard curve R</w:t>
      </w:r>
      <w:r>
        <w:rPr>
          <w:rFonts w:ascii="Arial" w:hAnsi="Arial" w:cs="Arial"/>
          <w:sz w:val="22"/>
          <w:szCs w:val="22"/>
          <w:vertAlign w:val="superscript"/>
        </w:rPr>
        <w:t>2</w:t>
      </w:r>
      <w:r w:rsidRPr="008534A7">
        <w:rPr>
          <w:rFonts w:ascii="Arial" w:hAnsi="Arial" w:cs="Arial"/>
          <w:sz w:val="22"/>
          <w:szCs w:val="22"/>
        </w:rPr>
        <w:t xml:space="preserve"> &gt; 95%</w:t>
      </w:r>
      <w:r>
        <w:rPr>
          <w:rFonts w:ascii="Arial" w:hAnsi="Arial" w:cs="Arial"/>
          <w:sz w:val="22"/>
          <w:szCs w:val="22"/>
        </w:rPr>
        <w:t xml:space="preserve"> for each analyte. </w:t>
      </w:r>
    </w:p>
    <w:p w14:paraId="09301738" w14:textId="6BCA8E6B" w:rsidR="00590512" w:rsidRPr="00AB65F1" w:rsidRDefault="00590512" w:rsidP="00590512">
      <w:pPr>
        <w:spacing w:before="120" w:after="120" w:line="240" w:lineRule="auto"/>
        <w:jc w:val="both"/>
        <w:rPr>
          <w:rFonts w:ascii="Arial" w:hAnsi="Arial" w:cs="Arial"/>
          <w:sz w:val="22"/>
          <w:szCs w:val="22"/>
          <w:u w:val="single"/>
        </w:rPr>
      </w:pPr>
      <w:r w:rsidRPr="00AB65F1">
        <w:rPr>
          <w:rFonts w:ascii="Arial" w:hAnsi="Arial" w:cs="Arial"/>
          <w:sz w:val="22"/>
          <w:szCs w:val="22"/>
          <w:u w:val="single"/>
        </w:rPr>
        <w:t xml:space="preserve">Quantification and </w:t>
      </w:r>
      <w:r w:rsidR="00F00D28">
        <w:rPr>
          <w:rFonts w:ascii="Arial" w:hAnsi="Arial" w:cs="Arial"/>
          <w:sz w:val="22"/>
          <w:szCs w:val="22"/>
          <w:u w:val="single"/>
        </w:rPr>
        <w:t>S</w:t>
      </w:r>
      <w:r w:rsidRPr="00AB65F1">
        <w:rPr>
          <w:rFonts w:ascii="Arial" w:hAnsi="Arial" w:cs="Arial"/>
          <w:sz w:val="22"/>
          <w:szCs w:val="22"/>
          <w:u w:val="single"/>
        </w:rPr>
        <w:t>tructural Characterization of Glycosaminoglycans</w:t>
      </w:r>
      <w:r>
        <w:rPr>
          <w:rFonts w:ascii="Arial" w:hAnsi="Arial" w:cs="Arial"/>
          <w:sz w:val="22"/>
          <w:szCs w:val="22"/>
          <w:u w:val="single"/>
        </w:rPr>
        <w:t xml:space="preserve"> using High-Performance Liquid Chromatography-Tandem Mass Spectrometry (HPLC-MS/MS). </w:t>
      </w:r>
    </w:p>
    <w:p w14:paraId="0F8ECCDE" w14:textId="426F48F4" w:rsidR="00925BFB" w:rsidRDefault="00925BFB" w:rsidP="00925BFB">
      <w:pPr>
        <w:spacing w:before="120" w:after="120" w:line="240" w:lineRule="auto"/>
        <w:jc w:val="both"/>
        <w:rPr>
          <w:rFonts w:ascii="Arial" w:hAnsi="Arial" w:cs="Arial"/>
          <w:sz w:val="22"/>
          <w:szCs w:val="22"/>
        </w:rPr>
      </w:pPr>
      <w:r w:rsidRPr="00925BFB">
        <w:rPr>
          <w:rFonts w:ascii="Arial" w:hAnsi="Arial" w:cs="Arial"/>
          <w:sz w:val="22"/>
          <w:szCs w:val="22"/>
        </w:rPr>
        <w:t>Across the cohort, HPLC</w:t>
      </w:r>
      <w:r w:rsidR="00957CBA">
        <w:rPr>
          <w:rFonts w:ascii="Arial" w:hAnsi="Arial" w:cs="Arial"/>
          <w:sz w:val="22"/>
          <w:szCs w:val="22"/>
        </w:rPr>
        <w:t>-</w:t>
      </w:r>
      <w:r w:rsidRPr="00925BFB">
        <w:rPr>
          <w:rFonts w:ascii="Arial" w:hAnsi="Arial" w:cs="Arial"/>
          <w:sz w:val="22"/>
          <w:szCs w:val="22"/>
        </w:rPr>
        <w:t>MS/MS measurements for HS-TriS, HS-2S, and HS-2SNS were below the limit of detection (LOD) in 6, 3, and 1 patient(s), respectively. For these cases, values were imputed as one-half of the minimum observed value for the corresponding marker (minimum/2).</w:t>
      </w:r>
      <w:r>
        <w:rPr>
          <w:rFonts w:ascii="Arial" w:hAnsi="Arial" w:cs="Arial"/>
          <w:sz w:val="22"/>
          <w:szCs w:val="22"/>
        </w:rPr>
        <w:t xml:space="preserve"> </w:t>
      </w:r>
      <w:r w:rsidRPr="00925BFB">
        <w:rPr>
          <w:rFonts w:ascii="Arial" w:hAnsi="Arial" w:cs="Arial"/>
          <w:sz w:val="22"/>
          <w:szCs w:val="22"/>
        </w:rPr>
        <w:t>At the time of the initial analysis, the HPLC</w:t>
      </w:r>
      <w:r>
        <w:rPr>
          <w:rFonts w:ascii="Arial" w:hAnsi="Arial" w:cs="Arial"/>
          <w:sz w:val="22"/>
          <w:szCs w:val="22"/>
        </w:rPr>
        <w:t>-</w:t>
      </w:r>
      <w:r w:rsidRPr="00925BFB">
        <w:rPr>
          <w:rFonts w:ascii="Arial" w:hAnsi="Arial" w:cs="Arial"/>
          <w:sz w:val="22"/>
          <w:szCs w:val="22"/>
        </w:rPr>
        <w:t>MS/MS method was unable to distinguish between CS-2S4S and HS-2S6S</w:t>
      </w:r>
      <w:r w:rsidR="00B06060">
        <w:rPr>
          <w:rFonts w:ascii="Arial" w:hAnsi="Arial" w:cs="Arial"/>
          <w:sz w:val="22"/>
          <w:szCs w:val="22"/>
        </w:rPr>
        <w:t xml:space="preserve"> disaccharide subtypes</w:t>
      </w:r>
      <w:r w:rsidRPr="00925BFB">
        <w:rPr>
          <w:rFonts w:ascii="Arial" w:hAnsi="Arial" w:cs="Arial"/>
          <w:sz w:val="22"/>
          <w:szCs w:val="22"/>
        </w:rPr>
        <w:t>. These analytes were below the LOD in more than 20% of patients (11/46) and were therefore excluded from further analysis. CS-2S, CS-4S6S, and CS-TriS were also undetectable across the</w:t>
      </w:r>
      <w:r w:rsidR="00063871">
        <w:rPr>
          <w:rFonts w:ascii="Arial" w:hAnsi="Arial" w:cs="Arial"/>
          <w:sz w:val="22"/>
          <w:szCs w:val="22"/>
        </w:rPr>
        <w:t xml:space="preserve"> entire </w:t>
      </w:r>
      <w:r w:rsidRPr="00925BFB">
        <w:rPr>
          <w:rFonts w:ascii="Arial" w:hAnsi="Arial" w:cs="Arial"/>
          <w:sz w:val="22"/>
          <w:szCs w:val="22"/>
        </w:rPr>
        <w:t>cohort and were similarly removed.</w:t>
      </w:r>
      <w:r>
        <w:rPr>
          <w:rFonts w:ascii="Arial" w:hAnsi="Arial" w:cs="Arial"/>
          <w:sz w:val="22"/>
          <w:szCs w:val="22"/>
        </w:rPr>
        <w:t xml:space="preserve"> </w:t>
      </w:r>
      <w:r w:rsidRPr="00925BFB">
        <w:rPr>
          <w:rFonts w:ascii="Arial" w:hAnsi="Arial" w:cs="Arial"/>
          <w:sz w:val="22"/>
          <w:szCs w:val="22"/>
        </w:rPr>
        <w:t>Finally, the HPLC</w:t>
      </w:r>
      <w:r w:rsidR="009674C9">
        <w:rPr>
          <w:rFonts w:ascii="Arial" w:hAnsi="Arial" w:cs="Arial"/>
          <w:sz w:val="22"/>
          <w:szCs w:val="22"/>
        </w:rPr>
        <w:t>-</w:t>
      </w:r>
      <w:r w:rsidRPr="00925BFB">
        <w:rPr>
          <w:rFonts w:ascii="Arial" w:hAnsi="Arial" w:cs="Arial"/>
          <w:sz w:val="22"/>
          <w:szCs w:val="22"/>
        </w:rPr>
        <w:t>MS/MS method used was insensitive to 3-</w:t>
      </w:r>
      <w:r w:rsidRPr="00063871">
        <w:rPr>
          <w:rFonts w:ascii="Arial" w:hAnsi="Arial" w:cs="Arial"/>
          <w:i/>
          <w:iCs/>
          <w:sz w:val="22"/>
          <w:szCs w:val="22"/>
        </w:rPr>
        <w:t>O</w:t>
      </w:r>
      <w:r w:rsidRPr="00925BFB">
        <w:rPr>
          <w:rFonts w:ascii="Arial" w:hAnsi="Arial" w:cs="Arial"/>
          <w:sz w:val="22"/>
          <w:szCs w:val="22"/>
        </w:rPr>
        <w:t>-sulfation of the glucosamine (GlcNAc) residues of heparan sulfate</w:t>
      </w:r>
      <w:r w:rsidR="007C6BB9">
        <w:rPr>
          <w:rFonts w:ascii="Arial" w:hAnsi="Arial" w:cs="Arial"/>
          <w:sz w:val="22"/>
          <w:szCs w:val="22"/>
        </w:rPr>
        <w:t xml:space="preserve"> (HS)</w:t>
      </w:r>
      <w:r w:rsidRPr="00925BFB">
        <w:rPr>
          <w:rFonts w:ascii="Arial" w:hAnsi="Arial" w:cs="Arial"/>
          <w:sz w:val="22"/>
          <w:szCs w:val="22"/>
        </w:rPr>
        <w:t>, a</w:t>
      </w:r>
      <w:r w:rsidR="006718AD">
        <w:rPr>
          <w:rFonts w:ascii="Arial" w:hAnsi="Arial" w:cs="Arial"/>
          <w:sz w:val="22"/>
          <w:szCs w:val="22"/>
        </w:rPr>
        <w:t xml:space="preserve"> rare GlcNAc </w:t>
      </w:r>
      <w:r w:rsidRPr="00925BFB">
        <w:rPr>
          <w:rFonts w:ascii="Arial" w:hAnsi="Arial" w:cs="Arial"/>
          <w:sz w:val="22"/>
          <w:szCs w:val="22"/>
        </w:rPr>
        <w:t>modification that has been implicated in the regulation of</w:t>
      </w:r>
      <w:r w:rsidR="00063871">
        <w:rPr>
          <w:rFonts w:ascii="Arial" w:hAnsi="Arial" w:cs="Arial"/>
          <w:sz w:val="22"/>
          <w:szCs w:val="22"/>
        </w:rPr>
        <w:t xml:space="preserve"> microvascular</w:t>
      </w:r>
      <w:r w:rsidRPr="00925BFB">
        <w:rPr>
          <w:rFonts w:ascii="Arial" w:hAnsi="Arial" w:cs="Arial"/>
          <w:sz w:val="22"/>
          <w:szCs w:val="22"/>
        </w:rPr>
        <w:t xml:space="preserve"> thrombosis</w:t>
      </w:r>
      <w:r w:rsidR="00DD3E1C">
        <w:rPr>
          <w:rFonts w:ascii="Arial" w:hAnsi="Arial" w:cs="Arial"/>
          <w:sz w:val="22"/>
          <w:szCs w:val="22"/>
        </w:rPr>
        <w:t>.</w:t>
      </w:r>
      <w:r w:rsidR="00E526BC">
        <w:rPr>
          <w:rFonts w:ascii="Arial" w:hAnsi="Arial" w:cs="Arial"/>
          <w:sz w:val="22"/>
          <w:szCs w:val="22"/>
        </w:rPr>
        <w:fldChar w:fldCharType="begin">
          <w:fldData xml:space="preserve">PEVuZE5vdGU+PENpdGU+PEF1dGhvcj5YdTwvQXV0aG9yPjxZZWFyPjIwMTQ8L1llYXI+PFJlY051
bT45ODwvUmVjTnVtPjxEaXNwbGF5VGV4dD48c3R5bGUgZmFjZT0ic3VwZXJzY3JpcHQiPjc8L3N0
eWxlPjwvRGlzcGxheVRleHQ+PHJlY29yZD48cmVjLW51bWJlcj45ODwvcmVjLW51bWJlcj48Zm9y
ZWlnbi1rZXlzPjxrZXkgYXBwPSJFTiIgZGItaWQ9Ind2cHYwcDk1MDkwNXN4ZXZyczR2MHBybzJm
c2FyZnJkYXN4MCIgdGltZXN0YW1wPSIxNjc1MjY5NDU3Ij45ODwva2V5PjwvZm9yZWlnbi1rZXlz
PjxyZWYtdHlwZSBuYW1lPSJKb3VybmFsIEFydGljbGUiPjE3PC9yZWYtdHlwZT48Y29udHJpYnV0
b3JzPjxhdXRob3JzPjxhdXRob3I+WHUsIEQuPC9hdXRob3I+PGF1dGhvcj5Fc2tvLCBKLiBELjwv
YXV0aG9yPjwvYXV0aG9ycz48L2NvbnRyaWJ1dG9ycz48YXV0aC1hZGRyZXNzPkRlcGFydG1lbnQg
b2YgQ2VsbHVsYXIgYW5kIE1vbGVjdWxhciBNZWRpY2luZSwgR2x5Y29iaW9sb2d5IFJlc2VhcmNo
IGFuZCBUcmFpbmluZyBDZW50ZXIsIFVuaXZlcnNpdHkgb2YgQ2FsaWZvcm5pYSwgU2FuIERpZWdv
LCBMYSBKb2xsYSwgQ2FsaWZvcm5pYSA5MjA5MzsgZW1haWw6IGR4dUB1Y3NkLmVkdSAsIGplc2tv
QHVjc2QuZWR1LjwvYXV0aC1hZGRyZXNzPjx0aXRsZXM+PHRpdGxlPkRlbXlzdGlmeWluZyBoZXBh
cmFuIHN1bGZhdGUtcHJvdGVpbiBpbnRlcmFjdGlvbnM8L3RpdGxlPjxzZWNvbmRhcnktdGl0bGU+
QW5udSBSZXYgQmlvY2hlbTwvc2Vjb25kYXJ5LXRpdGxlPjwvdGl0bGVzPjxwZXJpb2RpY2FsPjxm
dWxsLXRpdGxlPkFubnUgUmV2IEJpb2NoZW08L2Z1bGwtdGl0bGU+PC9wZXJpb2RpY2FsPjxwYWdl
cz4xMjktNTc8L3BhZ2VzPjx2b2x1bWU+ODM8L3ZvbHVtZT48ZWRpdGlvbj4yMDE0MDMwNjwvZWRp
dGlvbj48a2V5d29yZHM+PGtleXdvcmQ+QW5pbWFsczwva2V5d29yZD48a2V5d29yZD5CaW5kaW5n
IFNpdGVzPC9rZXl3b3JkPjxrZXl3b3JkPkNhcmJvaHlkcmF0ZXMvY2hlbWlzdHJ5PC9rZXl3b3Jk
PjxrZXl3b3JkPkV4dHJhY2VsbHVsYXIgTWF0cml4L21ldGFib2xpc208L2tleXdvcmQ+PGtleXdv
cmQ+R2x1Y3Vyb25pZGFzZS9jaGVtaXN0cnk8L2tleXdvcmQ+PGtleXdvcmQ+SGVwYXJpdGluIFN1
bGZhdGUvKmNoZW1pc3RyeTwva2V5d29yZD48a2V5d29yZD5IdW1hbnM8L2tleXdvcmQ+PGtleXdv
cmQ+SHlkcm9nZW4gQm9uZGluZzwva2V5d29yZD48a2V5d29yZD5MaWdhbmRzPC9rZXl3b3JkPjxr
ZXl3b3JkPk1hY3JvbW9sZWN1bGFyIFN1YnN0YW5jZXM8L2tleXdvcmQ+PGtleXdvcmQ+T2xpZ29z
YWNjaGFyaWRlcy9jaGVtaXN0cnk8L2tleXdvcmQ+PGtleXdvcmQ+UHJvdGVpbiBCaW5kaW5nPC9r
ZXl3b3JkPjxrZXl3b3JkPlByb3RlaW4gSW50ZXJhY3Rpb24gTWFwcGluZzwva2V5d29yZD48a2V5
d29yZD5Qcm90ZWluIFN0cnVjdHVyZSwgU2Vjb25kYXJ5PC9rZXl3b3JkPjxrZXl3b3JkPlByb3Rl
aW5zLypjaGVtaXN0cnk8L2tleXdvcmQ+PGtleXdvcmQ+UHJvdGVvZ2x5Y2Fucy8qY2hlbWlzdHJ5
PC9rZXl3b3JkPjxrZXl3b3JkPmdseWNhbi1wcm90ZWluIGludGVyYWN0aW9uPC9rZXl3b3JkPjxr
ZXl3b3JkPmdseWNvc2FtaW5vZ2x5Y2FuPC9rZXl3b3JkPjxrZXl3b3JkPmhlcGFyYW4gc3VsZmF0
ZS1iaW5kaW5nIGRvbWFpbjwva2V5d29yZD48a2V5d29yZD5oZXBhcmluLWJpbmRpbmcgcHJvdGVp
bjwva2V5d29yZD48a2V5d29yZD5vbGlnb21lcml6YXRpb248L2tleXdvcmQ+PGtleXdvcmQ+cHJv
dGVvZ2x5Y2FuPC9rZXl3b3JkPjwva2V5d29yZHM+PGRhdGVzPjx5ZWFyPjIwMTQ8L3llYXI+PC9k
YXRlcz48aXNibj4xNTQ1LTQ1MDkgKEVsZWN0cm9uaWMpJiN4RDswMDY2LTQxNTQgKFByaW50KSYj
eEQ7MDA2Ni00MTU0IChMaW5raW5nKTwvaXNibj48YWNjZXNzaW9uLW51bT4yNDYwNjEzNTwvYWNj
ZXNzaW9uLW51bT48dXJscz48cmVsYXRlZC11cmxzPjx1cmw+aHR0cHM6Ly93d3cubmNiaS5ubG0u
bmloLmdvdi9wdWJtZWQvMjQ2MDYxMzU8L3VybD48L3JlbGF0ZWQtdXJscz48L3VybHM+PGN1c3Rv
bTI+UE1DNzg1MTgzMjwvY3VzdG9tMj48ZWxlY3Ryb25pYy1yZXNvdXJjZS1udW0+MTAuMTE0Ni9h
bm51cmV2LWJpb2NoZW0tMDYwNzEzLTAzNTMxNDwvZWxlY3Ryb25pYy1yZXNvdXJjZS1udW0+PHJl
bW90ZS1kYXRhYmFzZS1uYW1lPk1lZGxpbmU8L3JlbW90ZS1kYXRhYmFzZS1uYW1lPjxyZW1vdGUt
ZGF0YWJhc2UtcHJvdmlkZXI+TkxNPC9yZW1vdGUtZGF0YWJhc2UtcHJvdmlkZXI+PC9yZWNvcmQ+
PC9DaXRlPjwvRW5kTm90ZT4A
</w:fldData>
        </w:fldChar>
      </w:r>
      <w:r w:rsidR="00E526BC">
        <w:rPr>
          <w:rFonts w:ascii="Arial" w:hAnsi="Arial" w:cs="Arial"/>
          <w:sz w:val="22"/>
          <w:szCs w:val="22"/>
        </w:rPr>
        <w:instrText xml:space="preserve"> ADDIN EN.CITE </w:instrText>
      </w:r>
      <w:r w:rsidR="00E526BC">
        <w:rPr>
          <w:rFonts w:ascii="Arial" w:hAnsi="Arial" w:cs="Arial"/>
          <w:sz w:val="22"/>
          <w:szCs w:val="22"/>
        </w:rPr>
        <w:fldChar w:fldCharType="begin">
          <w:fldData xml:space="preserve">PEVuZE5vdGU+PENpdGU+PEF1dGhvcj5YdTwvQXV0aG9yPjxZZWFyPjIwMTQ8L1llYXI+PFJlY051
bT45ODwvUmVjTnVtPjxEaXNwbGF5VGV4dD48c3R5bGUgZmFjZT0ic3VwZXJzY3JpcHQiPjc8L3N0
eWxlPjwvRGlzcGxheVRleHQ+PHJlY29yZD48cmVjLW51bWJlcj45ODwvcmVjLW51bWJlcj48Zm9y
ZWlnbi1rZXlzPjxrZXkgYXBwPSJFTiIgZGItaWQ9Ind2cHYwcDk1MDkwNXN4ZXZyczR2MHBybzJm
c2FyZnJkYXN4MCIgdGltZXN0YW1wPSIxNjc1MjY5NDU3Ij45ODwva2V5PjwvZm9yZWlnbi1rZXlz
PjxyZWYtdHlwZSBuYW1lPSJKb3VybmFsIEFydGljbGUiPjE3PC9yZWYtdHlwZT48Y29udHJpYnV0
b3JzPjxhdXRob3JzPjxhdXRob3I+WHUsIEQuPC9hdXRob3I+PGF1dGhvcj5Fc2tvLCBKLiBELjwv
YXV0aG9yPjwvYXV0aG9ycz48L2NvbnRyaWJ1dG9ycz48YXV0aC1hZGRyZXNzPkRlcGFydG1lbnQg
b2YgQ2VsbHVsYXIgYW5kIE1vbGVjdWxhciBNZWRpY2luZSwgR2x5Y29iaW9sb2d5IFJlc2VhcmNo
IGFuZCBUcmFpbmluZyBDZW50ZXIsIFVuaXZlcnNpdHkgb2YgQ2FsaWZvcm5pYSwgU2FuIERpZWdv
LCBMYSBKb2xsYSwgQ2FsaWZvcm5pYSA5MjA5MzsgZW1haWw6IGR4dUB1Y3NkLmVkdSAsIGplc2tv
QHVjc2QuZWR1LjwvYXV0aC1hZGRyZXNzPjx0aXRsZXM+PHRpdGxlPkRlbXlzdGlmeWluZyBoZXBh
cmFuIHN1bGZhdGUtcHJvdGVpbiBpbnRlcmFjdGlvbnM8L3RpdGxlPjxzZWNvbmRhcnktdGl0bGU+
QW5udSBSZXYgQmlvY2hlbTwvc2Vjb25kYXJ5LXRpdGxlPjwvdGl0bGVzPjxwZXJpb2RpY2FsPjxm
dWxsLXRpdGxlPkFubnUgUmV2IEJpb2NoZW08L2Z1bGwtdGl0bGU+PC9wZXJpb2RpY2FsPjxwYWdl
cz4xMjktNTc8L3BhZ2VzPjx2b2x1bWU+ODM8L3ZvbHVtZT48ZWRpdGlvbj4yMDE0MDMwNjwvZWRp
dGlvbj48a2V5d29yZHM+PGtleXdvcmQ+QW5pbWFsczwva2V5d29yZD48a2V5d29yZD5CaW5kaW5n
IFNpdGVzPC9rZXl3b3JkPjxrZXl3b3JkPkNhcmJvaHlkcmF0ZXMvY2hlbWlzdHJ5PC9rZXl3b3Jk
PjxrZXl3b3JkPkV4dHJhY2VsbHVsYXIgTWF0cml4L21ldGFib2xpc208L2tleXdvcmQ+PGtleXdv
cmQ+R2x1Y3Vyb25pZGFzZS9jaGVtaXN0cnk8L2tleXdvcmQ+PGtleXdvcmQ+SGVwYXJpdGluIFN1
bGZhdGUvKmNoZW1pc3RyeTwva2V5d29yZD48a2V5d29yZD5IdW1hbnM8L2tleXdvcmQ+PGtleXdv
cmQ+SHlkcm9nZW4gQm9uZGluZzwva2V5d29yZD48a2V5d29yZD5MaWdhbmRzPC9rZXl3b3JkPjxr
ZXl3b3JkPk1hY3JvbW9sZWN1bGFyIFN1YnN0YW5jZXM8L2tleXdvcmQ+PGtleXdvcmQ+T2xpZ29z
YWNjaGFyaWRlcy9jaGVtaXN0cnk8L2tleXdvcmQ+PGtleXdvcmQ+UHJvdGVpbiBCaW5kaW5nPC9r
ZXl3b3JkPjxrZXl3b3JkPlByb3RlaW4gSW50ZXJhY3Rpb24gTWFwcGluZzwva2V5d29yZD48a2V5
d29yZD5Qcm90ZWluIFN0cnVjdHVyZSwgU2Vjb25kYXJ5PC9rZXl3b3JkPjxrZXl3b3JkPlByb3Rl
aW5zLypjaGVtaXN0cnk8L2tleXdvcmQ+PGtleXdvcmQ+UHJvdGVvZ2x5Y2Fucy8qY2hlbWlzdHJ5
PC9rZXl3b3JkPjxrZXl3b3JkPmdseWNhbi1wcm90ZWluIGludGVyYWN0aW9uPC9rZXl3b3JkPjxr
ZXl3b3JkPmdseWNvc2FtaW5vZ2x5Y2FuPC9rZXl3b3JkPjxrZXl3b3JkPmhlcGFyYW4gc3VsZmF0
ZS1iaW5kaW5nIGRvbWFpbjwva2V5d29yZD48a2V5d29yZD5oZXBhcmluLWJpbmRpbmcgcHJvdGVp
bjwva2V5d29yZD48a2V5d29yZD5vbGlnb21lcml6YXRpb248L2tleXdvcmQ+PGtleXdvcmQ+cHJv
dGVvZ2x5Y2FuPC9rZXl3b3JkPjwva2V5d29yZHM+PGRhdGVzPjx5ZWFyPjIwMTQ8L3llYXI+PC9k
YXRlcz48aXNibj4xNTQ1LTQ1MDkgKEVsZWN0cm9uaWMpJiN4RDswMDY2LTQxNTQgKFByaW50KSYj
eEQ7MDA2Ni00MTU0IChMaW5raW5nKTwvaXNibj48YWNjZXNzaW9uLW51bT4yNDYwNjEzNTwvYWNj
ZXNzaW9uLW51bT48dXJscz48cmVsYXRlZC11cmxzPjx1cmw+aHR0cHM6Ly93d3cubmNiaS5ubG0u
bmloLmdvdi9wdWJtZWQvMjQ2MDYxMzU8L3VybD48L3JlbGF0ZWQtdXJscz48L3VybHM+PGN1c3Rv
bTI+UE1DNzg1MTgzMjwvY3VzdG9tMj48ZWxlY3Ryb25pYy1yZXNvdXJjZS1udW0+MTAuMTE0Ni9h
bm51cmV2LWJpb2NoZW0tMDYwNzEzLTAzNTMxNDwvZWxlY3Ryb25pYy1yZXNvdXJjZS1udW0+PHJl
bW90ZS1kYXRhYmFzZS1uYW1lPk1lZGxpbmU8L3JlbW90ZS1kYXRhYmFzZS1uYW1lPjxyZW1vdGUt
ZGF0YWJhc2UtcHJvdmlkZXI+TkxNPC9yZW1vdGUtZGF0YWJhc2UtcHJvdmlkZXI+PC9yZWNvcmQ+
PC9DaXRlPjwvRW5kTm90ZT4A
</w:fldData>
        </w:fldChar>
      </w:r>
      <w:r w:rsidR="00E526BC">
        <w:rPr>
          <w:rFonts w:ascii="Arial" w:hAnsi="Arial" w:cs="Arial"/>
          <w:sz w:val="22"/>
          <w:szCs w:val="22"/>
        </w:rPr>
        <w:instrText xml:space="preserve"> ADDIN EN.CITE.DATA </w:instrText>
      </w:r>
      <w:r w:rsidR="00E526BC">
        <w:rPr>
          <w:rFonts w:ascii="Arial" w:hAnsi="Arial" w:cs="Arial"/>
          <w:sz w:val="22"/>
          <w:szCs w:val="22"/>
        </w:rPr>
      </w:r>
      <w:r w:rsidR="00E526BC">
        <w:rPr>
          <w:rFonts w:ascii="Arial" w:hAnsi="Arial" w:cs="Arial"/>
          <w:sz w:val="22"/>
          <w:szCs w:val="22"/>
        </w:rPr>
        <w:fldChar w:fldCharType="end"/>
      </w:r>
      <w:r w:rsidR="00E526BC">
        <w:rPr>
          <w:rFonts w:ascii="Arial" w:hAnsi="Arial" w:cs="Arial"/>
          <w:sz w:val="22"/>
          <w:szCs w:val="22"/>
        </w:rPr>
      </w:r>
      <w:r w:rsidR="00E526BC">
        <w:rPr>
          <w:rFonts w:ascii="Arial" w:hAnsi="Arial" w:cs="Arial"/>
          <w:sz w:val="22"/>
          <w:szCs w:val="22"/>
        </w:rPr>
        <w:fldChar w:fldCharType="separate"/>
      </w:r>
      <w:r w:rsidR="00E526BC" w:rsidRPr="00E526BC">
        <w:rPr>
          <w:rFonts w:ascii="Arial" w:hAnsi="Arial" w:cs="Arial"/>
          <w:noProof/>
          <w:sz w:val="22"/>
          <w:szCs w:val="22"/>
          <w:vertAlign w:val="superscript"/>
        </w:rPr>
        <w:t>7</w:t>
      </w:r>
      <w:r w:rsidR="00E526BC">
        <w:rPr>
          <w:rFonts w:ascii="Arial" w:hAnsi="Arial" w:cs="Arial"/>
          <w:sz w:val="22"/>
          <w:szCs w:val="22"/>
        </w:rPr>
        <w:fldChar w:fldCharType="end"/>
      </w:r>
      <w:r w:rsidR="00B872B6">
        <w:rPr>
          <w:rFonts w:ascii="Arial" w:hAnsi="Arial" w:cs="Arial"/>
          <w:sz w:val="22"/>
          <w:szCs w:val="22"/>
        </w:rPr>
        <w:t xml:space="preserve"> </w:t>
      </w:r>
    </w:p>
    <w:p w14:paraId="6316DD26" w14:textId="59864841" w:rsidR="003A5028" w:rsidRPr="00AB65F1" w:rsidRDefault="003A5028" w:rsidP="003A5028">
      <w:pPr>
        <w:spacing w:before="120" w:after="120" w:line="240" w:lineRule="auto"/>
        <w:jc w:val="both"/>
        <w:rPr>
          <w:rFonts w:ascii="Arial" w:hAnsi="Arial" w:cs="Arial"/>
          <w:sz w:val="22"/>
          <w:szCs w:val="22"/>
          <w:u w:val="single"/>
        </w:rPr>
      </w:pPr>
      <w:r w:rsidRPr="000D02F6">
        <w:rPr>
          <w:rFonts w:ascii="Arial" w:hAnsi="Arial" w:cs="Arial"/>
          <w:sz w:val="22"/>
          <w:szCs w:val="22"/>
          <w:u w:val="single"/>
        </w:rPr>
        <w:t>Heparanase (HPSE) Activity.</w:t>
      </w:r>
      <w:r w:rsidRPr="00AB65F1">
        <w:rPr>
          <w:rFonts w:ascii="Arial" w:hAnsi="Arial" w:cs="Arial"/>
          <w:sz w:val="22"/>
          <w:szCs w:val="22"/>
          <w:u w:val="single"/>
        </w:rPr>
        <w:t xml:space="preserve"> </w:t>
      </w:r>
    </w:p>
    <w:p w14:paraId="43F1401A" w14:textId="1F0337E9" w:rsidR="005F5FC2" w:rsidRPr="0041616D" w:rsidRDefault="005F5FC2" w:rsidP="003A5028">
      <w:pPr>
        <w:spacing w:before="120" w:after="120" w:line="240" w:lineRule="auto"/>
        <w:jc w:val="both"/>
        <w:rPr>
          <w:rFonts w:ascii="Arial" w:hAnsi="Arial" w:cs="Arial"/>
          <w:sz w:val="22"/>
          <w:szCs w:val="22"/>
        </w:rPr>
      </w:pPr>
      <w:r w:rsidRPr="000A42CD">
        <w:rPr>
          <w:rFonts w:ascii="Arial" w:hAnsi="Arial" w:cs="Arial"/>
          <w:sz w:val="22"/>
          <w:szCs w:val="22"/>
        </w:rPr>
        <w:t xml:space="preserve">The enzymatic activity of HPSE was assessed using 20 μL of human plasma in a total reaction volume of 100 μL using a novel </w:t>
      </w:r>
      <w:r w:rsidR="007416EC">
        <w:rPr>
          <w:rFonts w:ascii="Arial" w:hAnsi="Arial" w:cs="Arial"/>
          <w:sz w:val="22"/>
          <w:szCs w:val="22"/>
        </w:rPr>
        <w:t>HP</w:t>
      </w:r>
      <w:r w:rsidRPr="000A42CD">
        <w:rPr>
          <w:rFonts w:ascii="Arial" w:hAnsi="Arial" w:cs="Arial"/>
          <w:sz w:val="22"/>
          <w:szCs w:val="22"/>
        </w:rPr>
        <w:t xml:space="preserve">LC-MS/MS-based method we have developed (publication under </w:t>
      </w:r>
      <w:r w:rsidR="000A42CD">
        <w:rPr>
          <w:rFonts w:ascii="Arial" w:hAnsi="Arial" w:cs="Arial"/>
          <w:sz w:val="22"/>
          <w:szCs w:val="22"/>
        </w:rPr>
        <w:t xml:space="preserve">peer </w:t>
      </w:r>
      <w:r w:rsidRPr="000A42CD">
        <w:rPr>
          <w:rFonts w:ascii="Arial" w:hAnsi="Arial" w:cs="Arial"/>
          <w:sz w:val="22"/>
          <w:szCs w:val="22"/>
        </w:rPr>
        <w:t xml:space="preserve">review). The reaction mixture consisted of 20 μL plasma, 0.2 nM dekaparin solution, and 73 μL enzymatic buffer composed of 50 mM sodium acetate (pH 5.0) and 0.15 mM sodium chloride. The reaction was incubated at 37°C for 1 hour. Following incubation, enzymatic activity was terminated by heat denaturation. </w:t>
      </w:r>
      <w:r w:rsidRPr="000A42CD">
        <w:rPr>
          <w:rFonts w:ascii="Arial" w:hAnsi="Arial" w:cs="Arial"/>
          <w:sz w:val="22"/>
          <w:szCs w:val="22"/>
          <w:vertAlign w:val="superscript"/>
        </w:rPr>
        <w:t>13</w:t>
      </w:r>
      <w:r w:rsidRPr="000A42CD">
        <w:rPr>
          <w:rFonts w:ascii="Arial" w:hAnsi="Arial" w:cs="Arial"/>
          <w:sz w:val="22"/>
          <w:szCs w:val="22"/>
        </w:rPr>
        <w:t>C-labeled GlcNS6S-GlcA</w:t>
      </w:r>
      <w:r w:rsidR="00DC7EF2">
        <w:rPr>
          <w:rFonts w:ascii="Arial" w:hAnsi="Arial" w:cs="Arial"/>
          <w:sz w:val="22"/>
          <w:szCs w:val="22"/>
        </w:rPr>
        <w:t xml:space="preserve"> (glucuronic acid)</w:t>
      </w:r>
      <w:r w:rsidRPr="000A42CD">
        <w:rPr>
          <w:rFonts w:ascii="Arial" w:hAnsi="Arial" w:cs="Arial"/>
          <w:sz w:val="22"/>
          <w:szCs w:val="22"/>
        </w:rPr>
        <w:t xml:space="preserve"> recovery calibrant was injected into the mixture as an internal standard, and the reaction mixture was passed through a 30 kDa molecular weight cut-off Amicon® Ultra-0.5 centrifugal filter to separate disaccharides from plasma proteins. The filtrate was vacuum-dried, reconstituted in double-distilled water. Samples were then subjected to HPLC-MS/MS analysis to quantify GlcNS6S-GlcA levels relative to the amount of </w:t>
      </w:r>
      <w:r w:rsidRPr="000A42CD">
        <w:rPr>
          <w:rFonts w:ascii="Arial" w:hAnsi="Arial" w:cs="Arial"/>
          <w:sz w:val="22"/>
          <w:szCs w:val="22"/>
          <w:vertAlign w:val="superscript"/>
        </w:rPr>
        <w:t>13</w:t>
      </w:r>
      <w:r w:rsidRPr="000A42CD">
        <w:rPr>
          <w:rFonts w:ascii="Arial" w:hAnsi="Arial" w:cs="Arial"/>
          <w:sz w:val="22"/>
          <w:szCs w:val="22"/>
        </w:rPr>
        <w:t>C-labeled</w:t>
      </w:r>
      <w:r w:rsidRPr="003E66DA">
        <w:rPr>
          <w:rFonts w:ascii="Arial" w:hAnsi="Arial" w:cs="Arial"/>
          <w:sz w:val="22"/>
          <w:szCs w:val="22"/>
        </w:rPr>
        <w:t xml:space="preserve"> GlcNS6S-GlcA calibrant.</w:t>
      </w:r>
      <w:r>
        <w:rPr>
          <w:rFonts w:ascii="Arial" w:hAnsi="Arial" w:cs="Arial"/>
          <w:sz w:val="22"/>
          <w:szCs w:val="22"/>
        </w:rPr>
        <w:t xml:space="preserve"> T</w:t>
      </w:r>
      <w:r w:rsidRPr="008B4847">
        <w:rPr>
          <w:rFonts w:ascii="Arial" w:hAnsi="Arial" w:cs="Arial"/>
          <w:sz w:val="22"/>
          <w:szCs w:val="22"/>
        </w:rPr>
        <w:t xml:space="preserve">he HPSE activity assay </w:t>
      </w:r>
      <w:r w:rsidRPr="008B4847">
        <w:rPr>
          <w:rFonts w:ascii="Arial" w:hAnsi="Arial" w:cs="Arial"/>
          <w:sz w:val="22"/>
          <w:szCs w:val="22"/>
        </w:rPr>
        <w:lastRenderedPageBreak/>
        <w:t>utilizes a specific HS disaccharide readout that is not common to native HS and is thus not impacted by</w:t>
      </w:r>
      <w:r>
        <w:rPr>
          <w:rFonts w:ascii="Arial" w:hAnsi="Arial" w:cs="Arial"/>
          <w:sz w:val="22"/>
          <w:szCs w:val="22"/>
        </w:rPr>
        <w:t xml:space="preserve"> endogenous</w:t>
      </w:r>
      <w:r w:rsidRPr="008B4847">
        <w:rPr>
          <w:rFonts w:ascii="Arial" w:hAnsi="Arial" w:cs="Arial"/>
          <w:sz w:val="22"/>
          <w:szCs w:val="22"/>
        </w:rPr>
        <w:t xml:space="preserve"> circulating HS levels</w:t>
      </w:r>
      <w:r>
        <w:rPr>
          <w:rFonts w:ascii="Arial" w:hAnsi="Arial" w:cs="Arial"/>
          <w:sz w:val="22"/>
          <w:szCs w:val="22"/>
        </w:rPr>
        <w:t xml:space="preserve">. </w:t>
      </w:r>
    </w:p>
    <w:p w14:paraId="450D73AE" w14:textId="3EA1100B" w:rsidR="003A5028" w:rsidRPr="00D81083" w:rsidRDefault="003A5028" w:rsidP="003A5028">
      <w:pPr>
        <w:spacing w:before="120" w:after="120" w:line="240" w:lineRule="auto"/>
        <w:jc w:val="both"/>
        <w:rPr>
          <w:rFonts w:ascii="Arial" w:hAnsi="Arial" w:cs="Arial"/>
          <w:b/>
          <w:bCs/>
          <w:sz w:val="22"/>
          <w:szCs w:val="22"/>
        </w:rPr>
      </w:pPr>
      <w:r>
        <w:rPr>
          <w:rFonts w:ascii="Arial" w:hAnsi="Arial" w:cs="Arial"/>
          <w:b/>
          <w:bCs/>
          <w:sz w:val="22"/>
          <w:szCs w:val="22"/>
        </w:rPr>
        <w:t>Statistical Analysis:</w:t>
      </w:r>
    </w:p>
    <w:p w14:paraId="05280B90" w14:textId="6080A27C" w:rsidR="00FB16AD" w:rsidRDefault="003A5028" w:rsidP="00705EFA">
      <w:pPr>
        <w:spacing w:before="120" w:after="120" w:line="240" w:lineRule="auto"/>
        <w:jc w:val="both"/>
        <w:rPr>
          <w:rFonts w:ascii="Arial" w:hAnsi="Arial" w:cs="Arial"/>
          <w:sz w:val="22"/>
          <w:szCs w:val="22"/>
        </w:rPr>
      </w:pPr>
      <w:r w:rsidRPr="008C0967">
        <w:rPr>
          <w:rFonts w:ascii="Arial" w:hAnsi="Arial" w:cs="Arial"/>
          <w:sz w:val="22"/>
          <w:szCs w:val="22"/>
        </w:rPr>
        <w:t>Categorical variables were summarized with frequency (%) and compared</w:t>
      </w:r>
      <w:r>
        <w:rPr>
          <w:rFonts w:ascii="Arial" w:hAnsi="Arial" w:cs="Arial"/>
          <w:sz w:val="22"/>
          <w:szCs w:val="22"/>
        </w:rPr>
        <w:t xml:space="preserve"> </w:t>
      </w:r>
      <w:r w:rsidRPr="008C0967">
        <w:rPr>
          <w:rFonts w:ascii="Arial" w:hAnsi="Arial" w:cs="Arial"/>
          <w:sz w:val="22"/>
          <w:szCs w:val="22"/>
        </w:rPr>
        <w:t>with chi-square or Fisher’s exact tests, where appropriate. Continuous variables</w:t>
      </w:r>
      <w:r>
        <w:rPr>
          <w:rFonts w:ascii="Arial" w:hAnsi="Arial" w:cs="Arial"/>
          <w:sz w:val="22"/>
          <w:szCs w:val="22"/>
        </w:rPr>
        <w:t xml:space="preserve"> </w:t>
      </w:r>
      <w:r w:rsidRPr="008C0967">
        <w:rPr>
          <w:rFonts w:ascii="Arial" w:hAnsi="Arial" w:cs="Arial"/>
          <w:sz w:val="22"/>
          <w:szCs w:val="22"/>
        </w:rPr>
        <w:t>were presented using median and interquartile range (IQR)</w:t>
      </w:r>
      <w:r w:rsidR="004923CD">
        <w:rPr>
          <w:rFonts w:ascii="Arial" w:hAnsi="Arial" w:cs="Arial"/>
          <w:sz w:val="22"/>
          <w:szCs w:val="22"/>
        </w:rPr>
        <w:t xml:space="preserve"> and evaluated with non-parametric rank-order Spearman correlation. </w:t>
      </w:r>
      <w:r w:rsidRPr="008C0967">
        <w:rPr>
          <w:rFonts w:ascii="Arial" w:hAnsi="Arial" w:cs="Arial"/>
          <w:sz w:val="22"/>
          <w:szCs w:val="22"/>
        </w:rPr>
        <w:t>Comparisons between</w:t>
      </w:r>
      <w:r>
        <w:rPr>
          <w:rFonts w:ascii="Arial" w:hAnsi="Arial" w:cs="Arial"/>
          <w:sz w:val="22"/>
          <w:szCs w:val="22"/>
        </w:rPr>
        <w:t xml:space="preserve"> </w:t>
      </w:r>
      <w:r w:rsidRPr="008C0967">
        <w:rPr>
          <w:rFonts w:ascii="Arial" w:hAnsi="Arial" w:cs="Arial"/>
          <w:sz w:val="22"/>
          <w:szCs w:val="22"/>
        </w:rPr>
        <w:t>2 groups were conducted using nonparametric Wilcoxon rank-sum tests, while</w:t>
      </w:r>
      <w:r>
        <w:rPr>
          <w:rFonts w:ascii="Arial" w:hAnsi="Arial" w:cs="Arial"/>
          <w:sz w:val="22"/>
          <w:szCs w:val="22"/>
        </w:rPr>
        <w:t xml:space="preserve"> </w:t>
      </w:r>
      <w:r w:rsidRPr="008C0967">
        <w:rPr>
          <w:rFonts w:ascii="Arial" w:hAnsi="Arial" w:cs="Arial"/>
          <w:sz w:val="22"/>
          <w:szCs w:val="22"/>
        </w:rPr>
        <w:t>comparisons involving &gt;2 groups were analyzed using Kruskal-Wallis tests followed</w:t>
      </w:r>
      <w:r>
        <w:rPr>
          <w:rFonts w:ascii="Arial" w:hAnsi="Arial" w:cs="Arial"/>
          <w:sz w:val="22"/>
          <w:szCs w:val="22"/>
        </w:rPr>
        <w:t xml:space="preserve"> </w:t>
      </w:r>
      <w:r w:rsidRPr="008C0967">
        <w:rPr>
          <w:rFonts w:ascii="Arial" w:hAnsi="Arial" w:cs="Arial"/>
          <w:sz w:val="22"/>
          <w:szCs w:val="22"/>
        </w:rPr>
        <w:t>by post-hoc Dunn’s tests for multiple comparisons.</w:t>
      </w:r>
    </w:p>
    <w:p w14:paraId="3B760FCC" w14:textId="1A6F12F1" w:rsidR="00303DEC" w:rsidRPr="00303DEC" w:rsidRDefault="00303DEC" w:rsidP="003A5028">
      <w:pPr>
        <w:spacing w:before="120" w:after="120" w:line="240" w:lineRule="auto"/>
        <w:jc w:val="both"/>
        <w:rPr>
          <w:rFonts w:ascii="Arial" w:hAnsi="Arial" w:cs="Arial"/>
          <w:sz w:val="22"/>
          <w:szCs w:val="22"/>
          <w:u w:val="single"/>
        </w:rPr>
      </w:pPr>
      <w:r>
        <w:rPr>
          <w:rFonts w:ascii="Arial" w:hAnsi="Arial" w:cs="Arial"/>
          <w:sz w:val="22"/>
          <w:szCs w:val="22"/>
          <w:u w:val="single"/>
        </w:rPr>
        <w:t>Principal Component Analysis:</w:t>
      </w:r>
    </w:p>
    <w:p w14:paraId="00A8AC77" w14:textId="48CC8522" w:rsidR="003A5028" w:rsidRPr="00025E31" w:rsidRDefault="00DB5428" w:rsidP="003A5028">
      <w:pPr>
        <w:spacing w:before="120" w:after="120" w:line="240" w:lineRule="auto"/>
        <w:jc w:val="both"/>
        <w:rPr>
          <w:rFonts w:ascii="Arial" w:hAnsi="Arial" w:cs="Arial"/>
          <w:sz w:val="22"/>
          <w:szCs w:val="22"/>
        </w:rPr>
      </w:pPr>
      <w:r w:rsidRPr="00025E31">
        <w:rPr>
          <w:rFonts w:ascii="Arial" w:hAnsi="Arial" w:cs="Arial"/>
          <w:sz w:val="22"/>
          <w:szCs w:val="22"/>
        </w:rPr>
        <w:t>Biomarker concentrations were natural</w:t>
      </w:r>
      <w:r w:rsidR="005D5787">
        <w:rPr>
          <w:rFonts w:ascii="Arial" w:hAnsi="Arial" w:cs="Arial"/>
          <w:sz w:val="22"/>
          <w:szCs w:val="22"/>
        </w:rPr>
        <w:t xml:space="preserve"> (ln(</w:t>
      </w:r>
      <w:r w:rsidR="00432383">
        <w:rPr>
          <w:rFonts w:ascii="Arial" w:hAnsi="Arial" w:cs="Arial"/>
          <w:i/>
          <w:iCs/>
          <w:sz w:val="22"/>
          <w:szCs w:val="22"/>
        </w:rPr>
        <w:t>x</w:t>
      </w:r>
      <w:r w:rsidR="00432383">
        <w:rPr>
          <w:rFonts w:ascii="Arial" w:hAnsi="Arial" w:cs="Arial"/>
          <w:sz w:val="22"/>
          <w:szCs w:val="22"/>
        </w:rPr>
        <w:t>)</w:t>
      </w:r>
      <w:r w:rsidR="00C16DF0">
        <w:rPr>
          <w:rFonts w:ascii="Arial" w:hAnsi="Arial" w:cs="Arial"/>
          <w:sz w:val="22"/>
          <w:szCs w:val="22"/>
        </w:rPr>
        <w:t>)</w:t>
      </w:r>
      <w:r w:rsidRPr="00025E31">
        <w:rPr>
          <w:rFonts w:ascii="Arial" w:hAnsi="Arial" w:cs="Arial"/>
          <w:sz w:val="22"/>
          <w:szCs w:val="22"/>
        </w:rPr>
        <w:t xml:space="preserve"> log-transformed to address right skewness and standardized (mean = 0, standard deviation = 1) to enable comparisons across assays. </w:t>
      </w:r>
      <w:r w:rsidR="003A5028" w:rsidRPr="00025E31">
        <w:rPr>
          <w:rFonts w:ascii="Arial" w:hAnsi="Arial" w:cs="Arial"/>
          <w:sz w:val="22"/>
          <w:szCs w:val="22"/>
        </w:rPr>
        <w:t>Retained principal components (PCs) were interpreted as candidate biological axes and were based upon a combination of scree plots</w:t>
      </w:r>
      <w:r w:rsidR="00B11046" w:rsidRPr="00025E31">
        <w:rPr>
          <w:rFonts w:ascii="Arial" w:hAnsi="Arial" w:cs="Arial"/>
          <w:sz w:val="22"/>
          <w:szCs w:val="22"/>
        </w:rPr>
        <w:t xml:space="preserve"> (eigenvalue &gt;1.0 using </w:t>
      </w:r>
      <w:r w:rsidR="00C2463C" w:rsidRPr="00025E31">
        <w:rPr>
          <w:rFonts w:ascii="Arial" w:hAnsi="Arial" w:cs="Arial"/>
          <w:sz w:val="22"/>
          <w:szCs w:val="22"/>
        </w:rPr>
        <w:t>the</w:t>
      </w:r>
      <w:r w:rsidR="002C10AF" w:rsidRPr="00025E31">
        <w:rPr>
          <w:rFonts w:ascii="Arial" w:hAnsi="Arial" w:cs="Arial"/>
          <w:sz w:val="22"/>
          <w:szCs w:val="22"/>
        </w:rPr>
        <w:t xml:space="preserve"> Kaiser-Guttman rule</w:t>
      </w:r>
      <w:r w:rsidR="00C2463C" w:rsidRPr="00025E31">
        <w:rPr>
          <w:rFonts w:ascii="Arial" w:hAnsi="Arial" w:cs="Arial"/>
          <w:sz w:val="22"/>
          <w:szCs w:val="22"/>
        </w:rPr>
        <w:t>)</w:t>
      </w:r>
      <w:r w:rsidR="003A5028" w:rsidRPr="00025E31">
        <w:rPr>
          <w:rFonts w:ascii="Arial" w:hAnsi="Arial" w:cs="Arial"/>
          <w:sz w:val="22"/>
          <w:szCs w:val="22"/>
        </w:rPr>
        <w:t xml:space="preserve"> and permutation testing. </w:t>
      </w:r>
      <w:r w:rsidR="007C1444" w:rsidRPr="00025E31">
        <w:rPr>
          <w:rFonts w:ascii="Arial" w:hAnsi="Arial" w:cs="Arial"/>
          <w:sz w:val="22"/>
          <w:szCs w:val="22"/>
        </w:rPr>
        <w:t>To assess the statistical significance of principal components, 1,000 permutation iterations were conducted. For each iteration, values within each variable were randomly permuted independently to disrupt the multivariate correlation structure while preserving the marginal distribution of each variable. PCA was recomputed for each permuted dataset to generate an empirical null distribution of eigenvalues. Observed eigenvalues were compared to their corresponding null distributions, and components were considered statistically significant if the observed eigenvalue exceeded the 95</w:t>
      </w:r>
      <w:r w:rsidR="007427D5" w:rsidRPr="007427D5">
        <w:rPr>
          <w:rFonts w:ascii="Arial" w:hAnsi="Arial" w:cs="Arial"/>
          <w:sz w:val="22"/>
          <w:szCs w:val="22"/>
          <w:vertAlign w:val="superscript"/>
        </w:rPr>
        <w:t>th</w:t>
      </w:r>
      <w:r w:rsidR="007427D5">
        <w:rPr>
          <w:rFonts w:ascii="Arial" w:hAnsi="Arial" w:cs="Arial"/>
          <w:sz w:val="22"/>
          <w:szCs w:val="22"/>
        </w:rPr>
        <w:t xml:space="preserve"> </w:t>
      </w:r>
      <w:r w:rsidR="007C1444" w:rsidRPr="00025E31">
        <w:rPr>
          <w:rFonts w:ascii="Arial" w:hAnsi="Arial" w:cs="Arial"/>
          <w:sz w:val="22"/>
          <w:szCs w:val="22"/>
        </w:rPr>
        <w:t>percentile of the permutation-derived distribution</w:t>
      </w:r>
      <w:r w:rsidR="007427D5">
        <w:rPr>
          <w:rFonts w:ascii="Arial" w:hAnsi="Arial" w:cs="Arial"/>
          <w:sz w:val="22"/>
          <w:szCs w:val="22"/>
        </w:rPr>
        <w:t xml:space="preserve">. </w:t>
      </w:r>
    </w:p>
    <w:p w14:paraId="61ECF724" w14:textId="6D73ED66" w:rsidR="003A5028" w:rsidRDefault="003A5028" w:rsidP="003A5028">
      <w:pPr>
        <w:spacing w:before="120" w:after="120" w:line="240" w:lineRule="auto"/>
        <w:jc w:val="both"/>
        <w:rPr>
          <w:rFonts w:ascii="Arial" w:hAnsi="Arial" w:cs="Arial"/>
          <w:sz w:val="22"/>
          <w:szCs w:val="22"/>
        </w:rPr>
      </w:pPr>
      <w:r w:rsidRPr="00025E31">
        <w:rPr>
          <w:rFonts w:ascii="Arial" w:hAnsi="Arial" w:cs="Arial"/>
          <w:sz w:val="22"/>
          <w:szCs w:val="22"/>
        </w:rPr>
        <w:t>Mahalanobis distance was calculated in the two-dimensional space defined by PC1 and PC2 to quantify multivariate deviation from the sample distribution. This metric incorporates the variance-covariance structure of the PC scores, providing a standardized measure of distance from the multivariate centroid. Observations (patients) with squared Mahalanobis distances exceeding the 9</w:t>
      </w:r>
      <w:r w:rsidR="002A562D" w:rsidRPr="00025E31">
        <w:rPr>
          <w:rFonts w:ascii="Arial" w:hAnsi="Arial" w:cs="Arial"/>
          <w:sz w:val="22"/>
          <w:szCs w:val="22"/>
        </w:rPr>
        <w:t>7.5</w:t>
      </w:r>
      <w:r w:rsidR="00A75042" w:rsidRPr="00025E31">
        <w:rPr>
          <w:rFonts w:ascii="Arial" w:hAnsi="Arial" w:cs="Arial"/>
          <w:sz w:val="22"/>
          <w:szCs w:val="22"/>
          <w:vertAlign w:val="superscript"/>
        </w:rPr>
        <w:t>th</w:t>
      </w:r>
      <w:r w:rsidR="00303DEC" w:rsidRPr="00025E31">
        <w:rPr>
          <w:rFonts w:ascii="Arial" w:hAnsi="Arial" w:cs="Arial"/>
          <w:sz w:val="22"/>
          <w:szCs w:val="22"/>
          <w:vertAlign w:val="superscript"/>
        </w:rPr>
        <w:t xml:space="preserve"> </w:t>
      </w:r>
      <w:r w:rsidR="00303DEC" w:rsidRPr="00025E31">
        <w:rPr>
          <w:rFonts w:ascii="Arial" w:hAnsi="Arial" w:cs="Arial"/>
          <w:sz w:val="22"/>
          <w:szCs w:val="22"/>
        </w:rPr>
        <w:t>percentile</w:t>
      </w:r>
      <w:r w:rsidRPr="00025E31">
        <w:rPr>
          <w:rFonts w:ascii="Arial" w:hAnsi="Arial" w:cs="Arial"/>
          <w:sz w:val="22"/>
          <w:szCs w:val="22"/>
        </w:rPr>
        <w:t xml:space="preserve"> of the chi-square distribution</w:t>
      </w:r>
      <w:r w:rsidR="004340C0">
        <w:rPr>
          <w:rFonts w:ascii="Arial" w:hAnsi="Arial" w:cs="Arial"/>
          <w:sz w:val="22"/>
          <w:szCs w:val="22"/>
        </w:rPr>
        <w:t xml:space="preserve"> (2 degrees of freedom)</w:t>
      </w:r>
      <w:r w:rsidR="007427D5">
        <w:rPr>
          <w:rFonts w:ascii="Arial" w:hAnsi="Arial" w:cs="Arial"/>
          <w:sz w:val="22"/>
          <w:szCs w:val="22"/>
        </w:rPr>
        <w:t xml:space="preserve"> </w:t>
      </w:r>
      <w:r w:rsidRPr="00025E31">
        <w:rPr>
          <w:rFonts w:ascii="Arial" w:hAnsi="Arial" w:cs="Arial"/>
          <w:sz w:val="22"/>
          <w:szCs w:val="22"/>
        </w:rPr>
        <w:t>were flagged as potential multivariate outliers</w:t>
      </w:r>
      <w:r w:rsidR="007427D5">
        <w:rPr>
          <w:rFonts w:ascii="Arial" w:hAnsi="Arial" w:cs="Arial"/>
          <w:sz w:val="22"/>
          <w:szCs w:val="22"/>
        </w:rPr>
        <w:t xml:space="preserve">. </w:t>
      </w:r>
    </w:p>
    <w:p w14:paraId="1E616DA6" w14:textId="2E2B0C3F" w:rsidR="00303DEC" w:rsidRPr="00303DEC" w:rsidRDefault="00303DEC" w:rsidP="003A5028">
      <w:pPr>
        <w:spacing w:line="240" w:lineRule="auto"/>
        <w:jc w:val="both"/>
        <w:rPr>
          <w:rFonts w:ascii="Arial" w:hAnsi="Arial" w:cs="Arial"/>
          <w:sz w:val="22"/>
          <w:szCs w:val="22"/>
          <w:u w:val="single"/>
        </w:rPr>
      </w:pPr>
      <w:r w:rsidRPr="00303DEC">
        <w:rPr>
          <w:rFonts w:ascii="Arial" w:hAnsi="Arial" w:cs="Arial"/>
          <w:sz w:val="22"/>
          <w:szCs w:val="22"/>
          <w:u w:val="single"/>
        </w:rPr>
        <w:t>Regression Analyses:</w:t>
      </w:r>
    </w:p>
    <w:p w14:paraId="49A90D3E" w14:textId="2CF1C7BD" w:rsidR="003A5028" w:rsidRDefault="00792069" w:rsidP="002C07FA">
      <w:pPr>
        <w:spacing w:line="240" w:lineRule="auto"/>
        <w:jc w:val="both"/>
        <w:rPr>
          <w:rFonts w:ascii="Arial" w:hAnsi="Arial" w:cs="Arial"/>
          <w:sz w:val="22"/>
          <w:szCs w:val="22"/>
        </w:rPr>
      </w:pPr>
      <w:r w:rsidRPr="00792069">
        <w:rPr>
          <w:rFonts w:ascii="Arial" w:hAnsi="Arial" w:cs="Arial"/>
          <w:sz w:val="22"/>
          <w:szCs w:val="22"/>
        </w:rPr>
        <w:t>Due to the relatively small sample size and to avoid reliance on strict parametric assumptions we employed bootstrap resampling methods, where appropriate, to generate bias-corrected 95% confidence intervals. This approach provides more robust inference under distributional uncertainty. In addition, we assessed the influence of individual observations using Cook’s distance</w:t>
      </w:r>
      <w:r w:rsidR="00105FEE">
        <w:rPr>
          <w:rFonts w:ascii="Arial" w:hAnsi="Arial" w:cs="Arial"/>
          <w:sz w:val="22"/>
          <w:szCs w:val="22"/>
        </w:rPr>
        <w:t xml:space="preserve"> (4/n criterion)</w:t>
      </w:r>
      <w:r w:rsidRPr="00792069">
        <w:rPr>
          <w:rFonts w:ascii="Arial" w:hAnsi="Arial" w:cs="Arial"/>
          <w:sz w:val="22"/>
          <w:szCs w:val="22"/>
        </w:rPr>
        <w:t xml:space="preserve"> and </w:t>
      </w:r>
      <w:r w:rsidR="00105FEE">
        <w:rPr>
          <w:rFonts w:ascii="Arial" w:hAnsi="Arial" w:cs="Arial"/>
          <w:sz w:val="22"/>
          <w:szCs w:val="22"/>
        </w:rPr>
        <w:t>difference in beta (</w:t>
      </w:r>
      <w:r w:rsidRPr="00792069">
        <w:rPr>
          <w:rFonts w:ascii="Arial" w:hAnsi="Arial" w:cs="Arial"/>
          <w:sz w:val="22"/>
          <w:szCs w:val="22"/>
        </w:rPr>
        <w:t>DFBETA</w:t>
      </w:r>
      <w:r w:rsidR="00105FEE">
        <w:rPr>
          <w:rFonts w:ascii="Arial" w:hAnsi="Arial" w:cs="Arial"/>
          <w:sz w:val="22"/>
          <w:szCs w:val="22"/>
        </w:rPr>
        <w:t>)</w:t>
      </w:r>
      <w:r w:rsidRPr="00792069">
        <w:rPr>
          <w:rFonts w:ascii="Arial" w:hAnsi="Arial" w:cs="Arial"/>
          <w:sz w:val="22"/>
          <w:szCs w:val="22"/>
        </w:rPr>
        <w:t xml:space="preserve"> statistics</w:t>
      </w:r>
      <w:r w:rsidR="00105FEE">
        <w:rPr>
          <w:rFonts w:ascii="Arial" w:hAnsi="Arial" w:cs="Arial"/>
          <w:sz w:val="22"/>
          <w:szCs w:val="22"/>
        </w:rPr>
        <w:t xml:space="preserve"> (2</w:t>
      </w:r>
      <w:r w:rsidR="00872CEF">
        <w:rPr>
          <w:rFonts w:ascii="Arial" w:hAnsi="Arial" w:cs="Arial"/>
          <w:sz w:val="22"/>
          <w:szCs w:val="22"/>
        </w:rPr>
        <w:t>/</w:t>
      </w:r>
      <w:r w:rsidR="00872CEF" w:rsidRPr="00872CEF">
        <w:rPr>
          <w:rFonts w:ascii="Arial" w:hAnsi="Arial" w:cs="Arial"/>
          <w:sz w:val="22"/>
          <w:szCs w:val="22"/>
        </w:rPr>
        <w:t>√</w:t>
      </w:r>
      <w:r w:rsidR="00872CEF">
        <w:rPr>
          <w:rFonts w:ascii="Arial" w:hAnsi="Arial" w:cs="Arial"/>
          <w:sz w:val="22"/>
          <w:szCs w:val="22"/>
        </w:rPr>
        <w:t>n criterion)</w:t>
      </w:r>
      <w:r w:rsidRPr="00792069">
        <w:rPr>
          <w:rFonts w:ascii="Arial" w:hAnsi="Arial" w:cs="Arial"/>
          <w:sz w:val="22"/>
          <w:szCs w:val="22"/>
        </w:rPr>
        <w:t xml:space="preserve"> to identify points that could disproportionately affect model estimates</w:t>
      </w:r>
      <w:r w:rsidR="00872CEF">
        <w:rPr>
          <w:rFonts w:ascii="Arial" w:hAnsi="Arial" w:cs="Arial"/>
          <w:sz w:val="22"/>
          <w:szCs w:val="22"/>
        </w:rPr>
        <w:t xml:space="preserve">. </w:t>
      </w:r>
      <w:r w:rsidRPr="00792069">
        <w:rPr>
          <w:rFonts w:ascii="Arial" w:hAnsi="Arial" w:cs="Arial"/>
          <w:sz w:val="22"/>
          <w:szCs w:val="22"/>
        </w:rPr>
        <w:t>Analyses were evaluated both with and without influential observations to ensure the stability and robustness of the findings.</w:t>
      </w:r>
      <w:r w:rsidR="002C07FA">
        <w:rPr>
          <w:rFonts w:ascii="Arial" w:hAnsi="Arial" w:cs="Arial"/>
          <w:sz w:val="22"/>
          <w:szCs w:val="22"/>
        </w:rPr>
        <w:t xml:space="preserve"> </w:t>
      </w:r>
    </w:p>
    <w:p w14:paraId="0592DD9B" w14:textId="77777777" w:rsidR="003A5028" w:rsidRDefault="003A5028" w:rsidP="003A5028">
      <w:pPr>
        <w:spacing w:line="240" w:lineRule="auto"/>
        <w:jc w:val="both"/>
        <w:rPr>
          <w:rFonts w:ascii="Arial" w:hAnsi="Arial" w:cs="Arial"/>
          <w:sz w:val="22"/>
          <w:szCs w:val="22"/>
        </w:rPr>
      </w:pPr>
    </w:p>
    <w:p w14:paraId="6E4C494A" w14:textId="77777777" w:rsidR="003A5028" w:rsidRDefault="003A5028" w:rsidP="003A5028">
      <w:pPr>
        <w:spacing w:line="240" w:lineRule="auto"/>
        <w:jc w:val="both"/>
        <w:rPr>
          <w:rFonts w:ascii="Arial" w:hAnsi="Arial" w:cs="Arial"/>
          <w:sz w:val="22"/>
          <w:szCs w:val="22"/>
        </w:rPr>
      </w:pPr>
    </w:p>
    <w:p w14:paraId="51FD6834" w14:textId="77777777" w:rsidR="00970FF7" w:rsidRDefault="00970FF7" w:rsidP="00B30293">
      <w:pPr>
        <w:spacing w:before="120" w:after="120" w:line="240" w:lineRule="auto"/>
        <w:rPr>
          <w:rFonts w:ascii="Arial" w:hAnsi="Arial" w:cs="Arial"/>
          <w:sz w:val="22"/>
          <w:szCs w:val="22"/>
        </w:rPr>
      </w:pPr>
    </w:p>
    <w:p w14:paraId="13CA36E2" w14:textId="77777777" w:rsidR="004D3B3A" w:rsidRDefault="004D3B3A" w:rsidP="00B30293">
      <w:pPr>
        <w:spacing w:before="120" w:after="120" w:line="240" w:lineRule="auto"/>
        <w:rPr>
          <w:rFonts w:ascii="Arial" w:hAnsi="Arial" w:cs="Arial"/>
          <w:sz w:val="22"/>
          <w:szCs w:val="22"/>
        </w:rPr>
      </w:pPr>
    </w:p>
    <w:p w14:paraId="05F06781" w14:textId="77777777" w:rsidR="004D3B3A" w:rsidRDefault="004D3B3A" w:rsidP="00B30293">
      <w:pPr>
        <w:spacing w:before="120" w:after="120" w:line="240" w:lineRule="auto"/>
        <w:rPr>
          <w:rFonts w:ascii="Arial" w:hAnsi="Arial" w:cs="Arial"/>
          <w:sz w:val="22"/>
          <w:szCs w:val="22"/>
        </w:rPr>
      </w:pPr>
    </w:p>
    <w:p w14:paraId="3795CCCF" w14:textId="77777777" w:rsidR="004D3B3A" w:rsidRDefault="004D3B3A" w:rsidP="00B30293">
      <w:pPr>
        <w:spacing w:before="120" w:after="120" w:line="240" w:lineRule="auto"/>
        <w:rPr>
          <w:rFonts w:ascii="Arial" w:hAnsi="Arial" w:cs="Arial"/>
          <w:sz w:val="22"/>
          <w:szCs w:val="22"/>
        </w:rPr>
      </w:pPr>
    </w:p>
    <w:p w14:paraId="5CB4B21E" w14:textId="77777777" w:rsidR="001503A2" w:rsidRDefault="001503A2" w:rsidP="00B30293">
      <w:pPr>
        <w:spacing w:before="120" w:after="120" w:line="240" w:lineRule="auto"/>
        <w:rPr>
          <w:rFonts w:ascii="Arial" w:hAnsi="Arial" w:cs="Arial"/>
          <w:sz w:val="22"/>
          <w:szCs w:val="22"/>
        </w:rPr>
      </w:pPr>
    </w:p>
    <w:p w14:paraId="2C7B6BFF" w14:textId="77777777" w:rsidR="00120515" w:rsidRDefault="00120515" w:rsidP="00727B09">
      <w:pPr>
        <w:spacing w:line="240" w:lineRule="auto"/>
        <w:jc w:val="both"/>
        <w:rPr>
          <w:rFonts w:ascii="Arial" w:hAnsi="Arial" w:cs="Arial"/>
          <w:b/>
          <w:bCs/>
          <w:sz w:val="22"/>
          <w:szCs w:val="22"/>
          <w:u w:val="single"/>
        </w:rPr>
      </w:pPr>
    </w:p>
    <w:p w14:paraId="516820C8" w14:textId="2D86EE94" w:rsidR="00727B09" w:rsidRPr="000F4F14" w:rsidRDefault="00727B09" w:rsidP="00727B09">
      <w:pPr>
        <w:spacing w:line="240" w:lineRule="auto"/>
        <w:jc w:val="both"/>
        <w:rPr>
          <w:rFonts w:ascii="Arial" w:hAnsi="Arial" w:cs="Arial"/>
          <w:b/>
          <w:bCs/>
          <w:sz w:val="22"/>
          <w:szCs w:val="22"/>
          <w:u w:val="single"/>
        </w:rPr>
      </w:pPr>
      <w:r w:rsidRPr="000F4F14">
        <w:rPr>
          <w:rFonts w:ascii="Arial" w:hAnsi="Arial" w:cs="Arial"/>
          <w:b/>
          <w:bCs/>
          <w:sz w:val="22"/>
          <w:szCs w:val="22"/>
          <w:u w:val="single"/>
        </w:rPr>
        <w:lastRenderedPageBreak/>
        <w:t>RESULTS:</w:t>
      </w:r>
    </w:p>
    <w:p w14:paraId="22BE7006" w14:textId="54F041B2" w:rsidR="00727B09" w:rsidRPr="00970FF7" w:rsidRDefault="00727B09" w:rsidP="00727B09">
      <w:pPr>
        <w:spacing w:line="240" w:lineRule="auto"/>
        <w:jc w:val="both"/>
        <w:rPr>
          <w:rFonts w:ascii="Arial" w:hAnsi="Arial" w:cs="Arial"/>
          <w:sz w:val="22"/>
          <w:szCs w:val="22"/>
          <w:u w:val="single"/>
        </w:rPr>
      </w:pPr>
      <w:r w:rsidRPr="00970FF7">
        <w:rPr>
          <w:rFonts w:ascii="Arial" w:hAnsi="Arial" w:cs="Arial"/>
          <w:sz w:val="22"/>
          <w:szCs w:val="22"/>
          <w:u w:val="single"/>
        </w:rPr>
        <w:t>Sensitivity Analyses</w:t>
      </w:r>
      <w:r w:rsidR="007B1896">
        <w:rPr>
          <w:rFonts w:ascii="Arial" w:hAnsi="Arial" w:cs="Arial"/>
          <w:sz w:val="22"/>
          <w:szCs w:val="22"/>
          <w:u w:val="single"/>
        </w:rPr>
        <w:t xml:space="preserve"> for Principal Component Analysis (PCA); Regression and HPSE analyses</w:t>
      </w:r>
      <w:r w:rsidRPr="00970FF7">
        <w:rPr>
          <w:rFonts w:ascii="Arial" w:hAnsi="Arial" w:cs="Arial"/>
          <w:sz w:val="22"/>
          <w:szCs w:val="22"/>
          <w:u w:val="single"/>
        </w:rPr>
        <w:t>:</w:t>
      </w:r>
    </w:p>
    <w:p w14:paraId="7EDC6813" w14:textId="070B032B" w:rsidR="00727B09" w:rsidRDefault="00727B09" w:rsidP="00727B09">
      <w:pPr>
        <w:spacing w:before="120" w:after="120" w:line="240" w:lineRule="auto"/>
        <w:jc w:val="both"/>
        <w:rPr>
          <w:rFonts w:ascii="Arial" w:hAnsi="Arial" w:cs="Arial"/>
          <w:sz w:val="22"/>
          <w:szCs w:val="22"/>
        </w:rPr>
      </w:pPr>
      <w:r w:rsidRPr="00C739E5">
        <w:rPr>
          <w:rFonts w:ascii="Arial" w:hAnsi="Arial" w:cs="Arial"/>
          <w:sz w:val="22"/>
          <w:szCs w:val="22"/>
        </w:rPr>
        <w:t>Across model specifications, two patients</w:t>
      </w:r>
      <w:r>
        <w:rPr>
          <w:rFonts w:ascii="Arial" w:hAnsi="Arial" w:cs="Arial"/>
          <w:sz w:val="22"/>
          <w:szCs w:val="22"/>
        </w:rPr>
        <w:t xml:space="preserve"> previously contained in </w:t>
      </w:r>
      <w:r w:rsidR="00DF2DE2">
        <w:rPr>
          <w:rFonts w:ascii="Arial" w:hAnsi="Arial" w:cs="Arial"/>
          <w:sz w:val="22"/>
          <w:szCs w:val="22"/>
        </w:rPr>
        <w:t>C</w:t>
      </w:r>
      <w:r>
        <w:rPr>
          <w:rFonts w:ascii="Arial" w:hAnsi="Arial" w:cs="Arial"/>
          <w:sz w:val="22"/>
          <w:szCs w:val="22"/>
        </w:rPr>
        <w:t>luster 3 in our earlier investigations</w:t>
      </w:r>
      <w:r w:rsidR="00DF2DE2">
        <w:rPr>
          <w:rFonts w:ascii="Arial" w:hAnsi="Arial" w:cs="Arial"/>
          <w:sz w:val="22"/>
          <w:szCs w:val="22"/>
        </w:rPr>
        <w:fldChar w:fldCharType="begin">
          <w:fldData xml:space="preserve">PEVuZE5vdGU+PENpdGU+PEF1dGhvcj5TYWxsZWU8L0F1dGhvcj48WWVhcj4yMDI0PC9ZZWFyPjxS
ZWNOdW0+MjgwPC9SZWNOdW0+PERpc3BsYXlUZXh0PjxzdHlsZSBmYWNlPSJzdXBlcnNjcmlwdCI+
ODwvc3R5bGU+PC9EaXNwbGF5VGV4dD48cmVjb3JkPjxyZWMtbnVtYmVyPjI4MDwvcmVjLW51bWJl
cj48Zm9yZWlnbi1rZXlzPjxrZXkgYXBwPSJFTiIgZGItaWQ9Ind2cHYwcDk1MDkwNXN4ZXZyczR2
MHBybzJmc2FyZnJkYXN4MCIgdGltZXN0YW1wPSIxNzMxNDU0MDU4Ij4yODA8L2tleT48L2ZvcmVp
Z24ta2V5cz48cmVmLXR5cGUgbmFtZT0iSm91cm5hbCBBcnRpY2xlIj4xNzwvcmVmLXR5cGU+PGNv
bnRyaWJ1dG9ycz48YXV0aG9ycz48YXV0aG9yPlNhbGxlZSwgQy4gSi48L2F1dGhvcj48YXV0aG9y
Pk1hZGR1eCwgQS4gQi48L2F1dGhvcj48YXV0aG9yPkhpcHBlbnN0ZWVsLCBKLiBBLjwvYXV0aG9y
PjxhdXRob3I+TWFya292aWMsIEQuPC9hdXRob3I+PGF1dGhvcj5Pc2hpbWEsIEsuPC9hdXRob3I+
PGF1dGhvcj5TY2h3aW5nc2hhY2tsLCBBLjwvYXV0aG9yPjxhdXRob3I+TW91cmFuaSwgUC4gTS48
L2F1dGhvcj48YXV0aG9yPlNjaG1pZHQsIEUuIFAuPC9hdXRob3I+PGF1dGhvcj5TYXBydSwgQS48
L2F1dGhvcj48L2F1dGhvcnM+PC9jb250cmlidXRvcnM+PGF1dGgtYWRkcmVzcz5EZXBhcnRtZW50
IG9mIFBlZGlhdHJpY3MsIERpdmlzaW9uIG9mIFBlZGlhdHJpYyBDcml0aWNhbCBDYXJlIE1lZGlj
aW5lLCBEYXZpZCBHZWZmZW4gU2Nob29sIG9mIE1lZGljaW5lIGF0IFVuaXZlcnNpdHkgb2YgQ2Fs
aWZvcm5pYSBMb3MgQW5nZWxlcyBhbmQgTWF0dGVsIENoaWxkcmVuJmFwb3M7cyBIb3NwaXRhbCwg
TG9zIEFuZ2VsZXMsIENhbGlmb3JuaWEuJiN4RDtEZXBhcnRtZW50IG9mIFBlZGlhdHJpY3MsIFNl
Y3Rpb24gb2YgUGVkaWF0cmljIENyaXRpY2FsIENhcmUsIFVuaXZlcnNpdHkgb2YgQ29sb3JhZG8g
U2Nob29sIG9mIE1lZGljaW5lIGFuZCBDaGlsZHJlbiZhcG9zO3MgSG9zcGl0YWwgQ29sb3JhZG8s
IEF1cm9yYSwgQ29sb3JhZG8uJiN4RDtEZXBhcnRtZW50IG9mIE1lZGljaW5lLCBEaXZpc2lvbiBv
ZiBQdWxtb25hcnkgU2NpZW5jZXMgYW5kIENyaXRpY2FsIENhcmUgTWVkaWNpbmUsIFVuaXZlcnNp
dHkgb2YgQ29sb3JhZG8gQW5zY2h1dHogTWVkaWNhbCBDYW1wdXMsIEF1cm9yYSwgQ29sb3JhZG8u
JiN4RDtEZXBhcnRtZW50IG9mIE1lZGljaW5lLCBCaW9zdGF0aXN0aWNzIENvcmUsIFVuaXZlcnNp
dHkgb2YgQ2FsaWZvcm5pYSBMb3MgQW5nZWxlcywgTG9zIEFuZ2VsZXMsIENhbGlmb3JuaWEuJiN4
RDtEZXBhcnRtZW50IG9mIE1lZGljaW5lLCBEaXZpc2lvbiBvZiBQdWxtb25hcnkgYW5kIENyaXRp
Y2FsIENhcmUgTWVkaWNpbmUsIEhhcnZhcmQgTWVkaWNhbCBTY2hvb2wgYW5kIE1hc3NhY2h1c2V0
dHMgR2VuZXJhbCBIb3NwaXRhbCwgQm9zdG9uLCBNYXNzYWNodXNldHRzLiYjeEQ7RGVwYXJ0bWVu
dCBvZiBQZWRpYXRyaWNzLCBEaXZpc2lvbiBvZiBQZWRpYXRyaWMgQ3JpdGljYWwgQ2FyZSBNZWRp
Y2luZSwgVW5pdmVyc2l0eSBvZiBBcmthbnNhcyBmb3IgTWVkaWNhbCBTY2llbmNlcyBhbmQgQXJr
YW5zYXMgQ2hpbGRyZW4mYXBvcztzIEhvc3BpdGFsLCBMaXR0bGUgUm9jaywgQXJrYW5zYXMuPC9h
dXRoLWFkZHJlc3M+PHRpdGxlcz48dGl0bGU+Q2lyY3VsYXRpbmcgSGVwYXJhbiBTdWxmYXRlIFBy
b2ZpbGVzIGluIFBlZGlhdHJpYyBBY3V0ZSBSZXNwaXJhdG9yeSBEaXN0cmVzcyBTeW5kcm9tZTwv
dGl0bGU+PHNlY29uZGFyeS10aXRsZT5TaG9jazwvc2Vjb25kYXJ5LXRpdGxlPjwvdGl0bGVzPjxw
ZXJpb2RpY2FsPjxmdWxsLXRpdGxlPlNob2NrPC9mdWxsLXRpdGxlPjwvcGVyaW9kaWNhbD48cGFn
ZXM+NDk2LTUwNDwvcGFnZXM+PHZvbHVtZT42Mjwvdm9sdW1lPjxudW1iZXI+NDwvbnVtYmVyPjxr
ZXl3b3Jkcz48a2V5d29yZD5IdW1hbnM8L2tleXdvcmQ+PGtleXdvcmQ+KkhlcGFyaXRpbiBTdWxm
YXRlL2Jsb29kPC9rZXl3b3JkPjxrZXl3b3JkPipSZXNwaXJhdG9yeSBEaXN0cmVzcyBTeW5kcm9t
ZS9ibG9vZDwva2V5d29yZD48a2V5d29yZD5DaGlsZDwva2V5d29yZD48a2V5d29yZD5DaGlsZCwg
UHJlc2Nob29sPC9rZXl3b3JkPjxrZXl3b3JkPkZlbWFsZTwva2V5d29yZD48a2V5d29yZD5NYWxl
PC9rZXl3b3JkPjxrZXl3b3JkPipCaW9tYXJrZXJzL2Jsb29kPC9rZXl3b3JkPjxrZXl3b3JkPklu
ZmFudDwva2V5d29yZD48a2V5d29yZD5BZG9sZXNjZW50PC9rZXl3b3JkPjxrZXl3b3JkPlByb3Nw
ZWN0aXZlIFN0dWRpZXM8L2tleXdvcmQ+PGtleXdvcmQ+QW5naW9wb2lldGluLTIvYmxvb2Q8L2tl
eXdvcmQ+PC9rZXl3b3Jkcz48ZGF0ZXM+PHllYXI+MjAyNDwveWVhcj48cHViLWRhdGVzPjxkYXRl
Pk9jdCAxPC9kYXRlPjwvcHViLWRhdGVzPjwvZGF0ZXM+PGlzYm4+MTU0MC0wNTE0IChFbGVjdHJv
bmljKSYjeEQ7MTA3My0yMzIyIChMaW5raW5nKTwvaXNibj48YWNjZXNzaW9uLW51bT4zOTMzMTc5
OTwvYWNjZXNzaW9uLW51bT48dXJscz48cmVsYXRlZC11cmxzPjx1cmw+aHR0cHM6Ly93d3cubmNi
aS5ubG0ubmloLmdvdi9wdWJtZWQvMzkzMzE3OTk8L3VybD48L3JlbGF0ZWQtdXJscz48L3VybHM+
PGN1c3RvbTE+VGhlIGF1dGhvcnMgcmVwb3J0IG5vIGNvbmZsaWN0cyBvZiBpbnRlcmVzdC48L2N1
c3RvbTE+PGVsZWN0cm9uaWMtcmVzb3VyY2UtbnVtPjEwLjEwOTcvU0hLLjAwMDAwMDAwMDAwMDI0
MjE8L2VsZWN0cm9uaWMtcmVzb3VyY2UtbnVtPjxyZW1vdGUtZGF0YWJhc2UtbmFtZT5NZWRsaW5l
PC9yZW1vdGUtZGF0YWJhc2UtbmFtZT48cmVtb3RlLWRhdGFiYXNlLXByb3ZpZGVyPk5MTTwvcmVt
b3RlLWRhdGFiYXNlLXByb3ZpZGVyPjwvcmVjb3JkPjwvQ2l0ZT48L0VuZE5vdGU+
</w:fldData>
        </w:fldChar>
      </w:r>
      <w:r w:rsidR="00DF2DE2">
        <w:rPr>
          <w:rFonts w:ascii="Arial" w:hAnsi="Arial" w:cs="Arial"/>
          <w:sz w:val="22"/>
          <w:szCs w:val="22"/>
        </w:rPr>
        <w:instrText xml:space="preserve"> ADDIN EN.CITE </w:instrText>
      </w:r>
      <w:r w:rsidR="00DF2DE2">
        <w:rPr>
          <w:rFonts w:ascii="Arial" w:hAnsi="Arial" w:cs="Arial"/>
          <w:sz w:val="22"/>
          <w:szCs w:val="22"/>
        </w:rPr>
        <w:fldChar w:fldCharType="begin">
          <w:fldData xml:space="preserve">PEVuZE5vdGU+PENpdGU+PEF1dGhvcj5TYWxsZWU8L0F1dGhvcj48WWVhcj4yMDI0PC9ZZWFyPjxS
ZWNOdW0+MjgwPC9SZWNOdW0+PERpc3BsYXlUZXh0PjxzdHlsZSBmYWNlPSJzdXBlcnNjcmlwdCI+
ODwvc3R5bGU+PC9EaXNwbGF5VGV4dD48cmVjb3JkPjxyZWMtbnVtYmVyPjI4MDwvcmVjLW51bWJl
cj48Zm9yZWlnbi1rZXlzPjxrZXkgYXBwPSJFTiIgZGItaWQ9Ind2cHYwcDk1MDkwNXN4ZXZyczR2
MHBybzJmc2FyZnJkYXN4MCIgdGltZXN0YW1wPSIxNzMxNDU0MDU4Ij4yODA8L2tleT48L2ZvcmVp
Z24ta2V5cz48cmVmLXR5cGUgbmFtZT0iSm91cm5hbCBBcnRpY2xlIj4xNzwvcmVmLXR5cGU+PGNv
bnRyaWJ1dG9ycz48YXV0aG9ycz48YXV0aG9yPlNhbGxlZSwgQy4gSi48L2F1dGhvcj48YXV0aG9y
Pk1hZGR1eCwgQS4gQi48L2F1dGhvcj48YXV0aG9yPkhpcHBlbnN0ZWVsLCBKLiBBLjwvYXV0aG9y
PjxhdXRob3I+TWFya292aWMsIEQuPC9hdXRob3I+PGF1dGhvcj5Pc2hpbWEsIEsuPC9hdXRob3I+
PGF1dGhvcj5TY2h3aW5nc2hhY2tsLCBBLjwvYXV0aG9yPjxhdXRob3I+TW91cmFuaSwgUC4gTS48
L2F1dGhvcj48YXV0aG9yPlNjaG1pZHQsIEUuIFAuPC9hdXRob3I+PGF1dGhvcj5TYXBydSwgQS48
L2F1dGhvcj48L2F1dGhvcnM+PC9jb250cmlidXRvcnM+PGF1dGgtYWRkcmVzcz5EZXBhcnRtZW50
IG9mIFBlZGlhdHJpY3MsIERpdmlzaW9uIG9mIFBlZGlhdHJpYyBDcml0aWNhbCBDYXJlIE1lZGlj
aW5lLCBEYXZpZCBHZWZmZW4gU2Nob29sIG9mIE1lZGljaW5lIGF0IFVuaXZlcnNpdHkgb2YgQ2Fs
aWZvcm5pYSBMb3MgQW5nZWxlcyBhbmQgTWF0dGVsIENoaWxkcmVuJmFwb3M7cyBIb3NwaXRhbCwg
TG9zIEFuZ2VsZXMsIENhbGlmb3JuaWEuJiN4RDtEZXBhcnRtZW50IG9mIFBlZGlhdHJpY3MsIFNl
Y3Rpb24gb2YgUGVkaWF0cmljIENyaXRpY2FsIENhcmUsIFVuaXZlcnNpdHkgb2YgQ29sb3JhZG8g
U2Nob29sIG9mIE1lZGljaW5lIGFuZCBDaGlsZHJlbiZhcG9zO3MgSG9zcGl0YWwgQ29sb3JhZG8s
IEF1cm9yYSwgQ29sb3JhZG8uJiN4RDtEZXBhcnRtZW50IG9mIE1lZGljaW5lLCBEaXZpc2lvbiBv
ZiBQdWxtb25hcnkgU2NpZW5jZXMgYW5kIENyaXRpY2FsIENhcmUgTWVkaWNpbmUsIFVuaXZlcnNp
dHkgb2YgQ29sb3JhZG8gQW5zY2h1dHogTWVkaWNhbCBDYW1wdXMsIEF1cm9yYSwgQ29sb3JhZG8u
JiN4RDtEZXBhcnRtZW50IG9mIE1lZGljaW5lLCBCaW9zdGF0aXN0aWNzIENvcmUsIFVuaXZlcnNp
dHkgb2YgQ2FsaWZvcm5pYSBMb3MgQW5nZWxlcywgTG9zIEFuZ2VsZXMsIENhbGlmb3JuaWEuJiN4
RDtEZXBhcnRtZW50IG9mIE1lZGljaW5lLCBEaXZpc2lvbiBvZiBQdWxtb25hcnkgYW5kIENyaXRp
Y2FsIENhcmUgTWVkaWNpbmUsIEhhcnZhcmQgTWVkaWNhbCBTY2hvb2wgYW5kIE1hc3NhY2h1c2V0
dHMgR2VuZXJhbCBIb3NwaXRhbCwgQm9zdG9uLCBNYXNzYWNodXNldHRzLiYjeEQ7RGVwYXJ0bWVu
dCBvZiBQZWRpYXRyaWNzLCBEaXZpc2lvbiBvZiBQZWRpYXRyaWMgQ3JpdGljYWwgQ2FyZSBNZWRp
Y2luZSwgVW5pdmVyc2l0eSBvZiBBcmthbnNhcyBmb3IgTWVkaWNhbCBTY2llbmNlcyBhbmQgQXJr
YW5zYXMgQ2hpbGRyZW4mYXBvcztzIEhvc3BpdGFsLCBMaXR0bGUgUm9jaywgQXJrYW5zYXMuPC9h
dXRoLWFkZHJlc3M+PHRpdGxlcz48dGl0bGU+Q2lyY3VsYXRpbmcgSGVwYXJhbiBTdWxmYXRlIFBy
b2ZpbGVzIGluIFBlZGlhdHJpYyBBY3V0ZSBSZXNwaXJhdG9yeSBEaXN0cmVzcyBTeW5kcm9tZTwv
dGl0bGU+PHNlY29uZGFyeS10aXRsZT5TaG9jazwvc2Vjb25kYXJ5LXRpdGxlPjwvdGl0bGVzPjxw
ZXJpb2RpY2FsPjxmdWxsLXRpdGxlPlNob2NrPC9mdWxsLXRpdGxlPjwvcGVyaW9kaWNhbD48cGFn
ZXM+NDk2LTUwNDwvcGFnZXM+PHZvbHVtZT42Mjwvdm9sdW1lPjxudW1iZXI+NDwvbnVtYmVyPjxr
ZXl3b3Jkcz48a2V5d29yZD5IdW1hbnM8L2tleXdvcmQ+PGtleXdvcmQ+KkhlcGFyaXRpbiBTdWxm
YXRlL2Jsb29kPC9rZXl3b3JkPjxrZXl3b3JkPipSZXNwaXJhdG9yeSBEaXN0cmVzcyBTeW5kcm9t
ZS9ibG9vZDwva2V5d29yZD48a2V5d29yZD5DaGlsZDwva2V5d29yZD48a2V5d29yZD5DaGlsZCwg
UHJlc2Nob29sPC9rZXl3b3JkPjxrZXl3b3JkPkZlbWFsZTwva2V5d29yZD48a2V5d29yZD5NYWxl
PC9rZXl3b3JkPjxrZXl3b3JkPipCaW9tYXJrZXJzL2Jsb29kPC9rZXl3b3JkPjxrZXl3b3JkPklu
ZmFudDwva2V5d29yZD48a2V5d29yZD5BZG9sZXNjZW50PC9rZXl3b3JkPjxrZXl3b3JkPlByb3Nw
ZWN0aXZlIFN0dWRpZXM8L2tleXdvcmQ+PGtleXdvcmQ+QW5naW9wb2lldGluLTIvYmxvb2Q8L2tl
eXdvcmQ+PC9rZXl3b3Jkcz48ZGF0ZXM+PHllYXI+MjAyNDwveWVhcj48cHViLWRhdGVzPjxkYXRl
Pk9jdCAxPC9kYXRlPjwvcHViLWRhdGVzPjwvZGF0ZXM+PGlzYm4+MTU0MC0wNTE0IChFbGVjdHJv
bmljKSYjeEQ7MTA3My0yMzIyIChMaW5raW5nKTwvaXNibj48YWNjZXNzaW9uLW51bT4zOTMzMTc5
OTwvYWNjZXNzaW9uLW51bT48dXJscz48cmVsYXRlZC11cmxzPjx1cmw+aHR0cHM6Ly93d3cubmNi
aS5ubG0ubmloLmdvdi9wdWJtZWQvMzkzMzE3OTk8L3VybD48L3JlbGF0ZWQtdXJscz48L3VybHM+
PGN1c3RvbTE+VGhlIGF1dGhvcnMgcmVwb3J0IG5vIGNvbmZsaWN0cyBvZiBpbnRlcmVzdC48L2N1
c3RvbTE+PGVsZWN0cm9uaWMtcmVzb3VyY2UtbnVtPjEwLjEwOTcvU0hLLjAwMDAwMDAwMDAwMDI0
MjE8L2VsZWN0cm9uaWMtcmVzb3VyY2UtbnVtPjxyZW1vdGUtZGF0YWJhc2UtbmFtZT5NZWRsaW5l
PC9yZW1vdGUtZGF0YWJhc2UtbmFtZT48cmVtb3RlLWRhdGFiYXNlLXByb3ZpZGVyPk5MTTwvcmVt
b3RlLWRhdGFiYXNlLXByb3ZpZGVyPjwvcmVjb3JkPjwvQ2l0ZT48L0VuZE5vdGU+
</w:fldData>
        </w:fldChar>
      </w:r>
      <w:r w:rsidR="00DF2DE2">
        <w:rPr>
          <w:rFonts w:ascii="Arial" w:hAnsi="Arial" w:cs="Arial"/>
          <w:sz w:val="22"/>
          <w:szCs w:val="22"/>
        </w:rPr>
        <w:instrText xml:space="preserve"> ADDIN EN.CITE.DATA </w:instrText>
      </w:r>
      <w:r w:rsidR="00DF2DE2">
        <w:rPr>
          <w:rFonts w:ascii="Arial" w:hAnsi="Arial" w:cs="Arial"/>
          <w:sz w:val="22"/>
          <w:szCs w:val="22"/>
        </w:rPr>
      </w:r>
      <w:r w:rsidR="00DF2DE2">
        <w:rPr>
          <w:rFonts w:ascii="Arial" w:hAnsi="Arial" w:cs="Arial"/>
          <w:sz w:val="22"/>
          <w:szCs w:val="22"/>
        </w:rPr>
        <w:fldChar w:fldCharType="end"/>
      </w:r>
      <w:r w:rsidR="00DF2DE2">
        <w:rPr>
          <w:rFonts w:ascii="Arial" w:hAnsi="Arial" w:cs="Arial"/>
          <w:sz w:val="22"/>
          <w:szCs w:val="22"/>
        </w:rPr>
      </w:r>
      <w:r w:rsidR="00DF2DE2">
        <w:rPr>
          <w:rFonts w:ascii="Arial" w:hAnsi="Arial" w:cs="Arial"/>
          <w:sz w:val="22"/>
          <w:szCs w:val="22"/>
        </w:rPr>
        <w:fldChar w:fldCharType="separate"/>
      </w:r>
      <w:r w:rsidR="00DF2DE2" w:rsidRPr="00DF2DE2">
        <w:rPr>
          <w:rFonts w:ascii="Arial" w:hAnsi="Arial" w:cs="Arial"/>
          <w:noProof/>
          <w:sz w:val="22"/>
          <w:szCs w:val="22"/>
          <w:vertAlign w:val="superscript"/>
        </w:rPr>
        <w:t>8</w:t>
      </w:r>
      <w:r w:rsidR="00DF2DE2">
        <w:rPr>
          <w:rFonts w:ascii="Arial" w:hAnsi="Arial" w:cs="Arial"/>
          <w:sz w:val="22"/>
          <w:szCs w:val="22"/>
        </w:rPr>
        <w:fldChar w:fldCharType="end"/>
      </w:r>
      <w:r>
        <w:rPr>
          <w:rFonts w:ascii="Arial" w:hAnsi="Arial" w:cs="Arial"/>
          <w:sz w:val="22"/>
          <w:szCs w:val="22"/>
        </w:rPr>
        <w:t>,</w:t>
      </w:r>
      <w:r w:rsidRPr="00C739E5">
        <w:rPr>
          <w:rFonts w:ascii="Arial" w:hAnsi="Arial" w:cs="Arial"/>
          <w:sz w:val="22"/>
          <w:szCs w:val="22"/>
        </w:rPr>
        <w:t xml:space="preserve"> were consistently identified as potentially influential based on Mahalanobis distance criteria for PCA and Cook’s distance and DFBETA criteria for regression analyses. Sensitivity analyses excluding these observations yielded substantively similar results in the </w:t>
      </w:r>
      <w:r>
        <w:rPr>
          <w:rFonts w:ascii="Arial" w:hAnsi="Arial" w:cs="Arial"/>
          <w:sz w:val="22"/>
          <w:szCs w:val="22"/>
        </w:rPr>
        <w:t xml:space="preserve">PCA analyses and analyses of sulfation enrichment across children with and without PARDS, </w:t>
      </w:r>
      <w:r w:rsidRPr="00C739E5">
        <w:rPr>
          <w:rFonts w:ascii="Arial" w:hAnsi="Arial" w:cs="Arial"/>
          <w:sz w:val="22"/>
          <w:szCs w:val="22"/>
        </w:rPr>
        <w:t xml:space="preserve">suggesting that </w:t>
      </w:r>
      <w:r>
        <w:rPr>
          <w:rFonts w:ascii="Arial" w:hAnsi="Arial" w:cs="Arial"/>
          <w:sz w:val="22"/>
          <w:szCs w:val="22"/>
        </w:rPr>
        <w:t xml:space="preserve">our </w:t>
      </w:r>
      <w:r w:rsidRPr="00C739E5">
        <w:rPr>
          <w:rFonts w:ascii="Arial" w:hAnsi="Arial" w:cs="Arial"/>
          <w:sz w:val="22"/>
          <w:szCs w:val="22"/>
        </w:rPr>
        <w:t>findings were robust to</w:t>
      </w:r>
      <w:r>
        <w:rPr>
          <w:rFonts w:ascii="Arial" w:hAnsi="Arial" w:cs="Arial"/>
          <w:sz w:val="22"/>
          <w:szCs w:val="22"/>
        </w:rPr>
        <w:t xml:space="preserve"> potential</w:t>
      </w:r>
      <w:r w:rsidRPr="00C739E5">
        <w:rPr>
          <w:rFonts w:ascii="Arial" w:hAnsi="Arial" w:cs="Arial"/>
          <w:sz w:val="22"/>
          <w:szCs w:val="22"/>
        </w:rPr>
        <w:t xml:space="preserve"> influential data points. However, in exploratory analyses using our novel HPSE activity assay, observed associations were sensitive to their inclusion.</w:t>
      </w:r>
      <w:r>
        <w:rPr>
          <w:rFonts w:ascii="Arial" w:hAnsi="Arial" w:cs="Arial"/>
          <w:sz w:val="22"/>
          <w:szCs w:val="22"/>
        </w:rPr>
        <w:t xml:space="preserve"> </w:t>
      </w:r>
      <w:r w:rsidRPr="0098068B">
        <w:rPr>
          <w:rFonts w:ascii="Arial" w:hAnsi="Arial" w:cs="Arial"/>
          <w:sz w:val="22"/>
          <w:szCs w:val="22"/>
        </w:rPr>
        <w:t>These two observations</w:t>
      </w:r>
      <w:r>
        <w:rPr>
          <w:rFonts w:ascii="Arial" w:hAnsi="Arial" w:cs="Arial"/>
          <w:sz w:val="22"/>
          <w:szCs w:val="22"/>
        </w:rPr>
        <w:t xml:space="preserve"> </w:t>
      </w:r>
      <w:r w:rsidRPr="0098068B">
        <w:rPr>
          <w:rFonts w:ascii="Arial" w:hAnsi="Arial" w:cs="Arial"/>
          <w:sz w:val="22"/>
          <w:szCs w:val="22"/>
        </w:rPr>
        <w:t>had the highest circulating total HS concentrations, yet exhibited the sixth and eighth lowest HPSE activity</w:t>
      </w:r>
      <w:r>
        <w:rPr>
          <w:rFonts w:ascii="Arial" w:hAnsi="Arial" w:cs="Arial"/>
          <w:sz w:val="22"/>
          <w:szCs w:val="22"/>
        </w:rPr>
        <w:t xml:space="preserve"> in the entire cohort. Indeed, after exclusion of these patients, increasing higher HPSE activity exhibited a robust linear association with total HS levels (β per log-HPSE increase = 0.22, 95% CI 0.10, 0.34, p=0.014). </w:t>
      </w:r>
    </w:p>
    <w:p w14:paraId="332F5964" w14:textId="77777777" w:rsidR="00727B09" w:rsidRDefault="00727B09" w:rsidP="00727B09">
      <w:pPr>
        <w:spacing w:before="120" w:after="120" w:line="240" w:lineRule="auto"/>
        <w:jc w:val="both"/>
        <w:rPr>
          <w:rFonts w:ascii="Arial" w:hAnsi="Arial" w:cs="Arial"/>
          <w:sz w:val="22"/>
          <w:szCs w:val="22"/>
        </w:rPr>
      </w:pPr>
    </w:p>
    <w:p w14:paraId="1FE498AB" w14:textId="77777777" w:rsidR="00727B09" w:rsidRDefault="00727B09" w:rsidP="00727B09">
      <w:pPr>
        <w:spacing w:before="120" w:after="120" w:line="240" w:lineRule="auto"/>
        <w:jc w:val="both"/>
        <w:rPr>
          <w:rFonts w:ascii="Arial" w:hAnsi="Arial" w:cs="Arial"/>
          <w:sz w:val="22"/>
          <w:szCs w:val="22"/>
        </w:rPr>
      </w:pPr>
    </w:p>
    <w:p w14:paraId="625F785C" w14:textId="77777777" w:rsidR="00727B09" w:rsidRDefault="00727B09" w:rsidP="00727B09">
      <w:pPr>
        <w:spacing w:before="120" w:after="120" w:line="240" w:lineRule="auto"/>
        <w:jc w:val="both"/>
        <w:rPr>
          <w:rFonts w:ascii="Arial" w:hAnsi="Arial" w:cs="Arial"/>
          <w:sz w:val="22"/>
          <w:szCs w:val="22"/>
        </w:rPr>
      </w:pPr>
    </w:p>
    <w:p w14:paraId="33F85838" w14:textId="77777777" w:rsidR="00176E4F" w:rsidRDefault="00176E4F" w:rsidP="00727B09">
      <w:pPr>
        <w:spacing w:before="120" w:after="120" w:line="240" w:lineRule="auto"/>
        <w:jc w:val="both"/>
        <w:rPr>
          <w:rFonts w:ascii="Arial" w:hAnsi="Arial" w:cs="Arial"/>
          <w:sz w:val="22"/>
          <w:szCs w:val="22"/>
        </w:rPr>
      </w:pPr>
    </w:p>
    <w:p w14:paraId="63BE8B3E" w14:textId="77777777" w:rsidR="00176E4F" w:rsidRDefault="00176E4F" w:rsidP="00727B09">
      <w:pPr>
        <w:spacing w:before="120" w:after="120" w:line="240" w:lineRule="auto"/>
        <w:jc w:val="both"/>
        <w:rPr>
          <w:rFonts w:ascii="Arial" w:hAnsi="Arial" w:cs="Arial"/>
          <w:sz w:val="22"/>
          <w:szCs w:val="22"/>
        </w:rPr>
      </w:pPr>
    </w:p>
    <w:p w14:paraId="6F47867A" w14:textId="77777777" w:rsidR="00176E4F" w:rsidRDefault="00176E4F" w:rsidP="00727B09">
      <w:pPr>
        <w:spacing w:before="120" w:after="120" w:line="240" w:lineRule="auto"/>
        <w:jc w:val="both"/>
        <w:rPr>
          <w:rFonts w:ascii="Arial" w:hAnsi="Arial" w:cs="Arial"/>
          <w:sz w:val="22"/>
          <w:szCs w:val="22"/>
        </w:rPr>
      </w:pPr>
    </w:p>
    <w:p w14:paraId="4197A09A" w14:textId="77777777" w:rsidR="00176E4F" w:rsidRDefault="00176E4F" w:rsidP="00727B09">
      <w:pPr>
        <w:spacing w:before="120" w:after="120" w:line="240" w:lineRule="auto"/>
        <w:jc w:val="both"/>
        <w:rPr>
          <w:rFonts w:ascii="Arial" w:hAnsi="Arial" w:cs="Arial"/>
          <w:sz w:val="22"/>
          <w:szCs w:val="22"/>
        </w:rPr>
      </w:pPr>
    </w:p>
    <w:p w14:paraId="1CD7D21A" w14:textId="77777777" w:rsidR="00176E4F" w:rsidRDefault="00176E4F" w:rsidP="00727B09">
      <w:pPr>
        <w:spacing w:before="120" w:after="120" w:line="240" w:lineRule="auto"/>
        <w:jc w:val="both"/>
        <w:rPr>
          <w:rFonts w:ascii="Arial" w:hAnsi="Arial" w:cs="Arial"/>
          <w:sz w:val="22"/>
          <w:szCs w:val="22"/>
        </w:rPr>
      </w:pPr>
    </w:p>
    <w:p w14:paraId="101D0B38" w14:textId="77777777" w:rsidR="00176E4F" w:rsidRDefault="00176E4F" w:rsidP="00727B09">
      <w:pPr>
        <w:spacing w:before="120" w:after="120" w:line="240" w:lineRule="auto"/>
        <w:jc w:val="both"/>
        <w:rPr>
          <w:rFonts w:ascii="Arial" w:hAnsi="Arial" w:cs="Arial"/>
          <w:sz w:val="22"/>
          <w:szCs w:val="22"/>
        </w:rPr>
      </w:pPr>
    </w:p>
    <w:p w14:paraId="6300A75E" w14:textId="77777777" w:rsidR="00176E4F" w:rsidRDefault="00176E4F" w:rsidP="00727B09">
      <w:pPr>
        <w:spacing w:before="120" w:after="120" w:line="240" w:lineRule="auto"/>
        <w:jc w:val="both"/>
        <w:rPr>
          <w:rFonts w:ascii="Arial" w:hAnsi="Arial" w:cs="Arial"/>
          <w:sz w:val="22"/>
          <w:szCs w:val="22"/>
        </w:rPr>
      </w:pPr>
    </w:p>
    <w:p w14:paraId="2B774900" w14:textId="77777777" w:rsidR="00727B09" w:rsidRDefault="00727B09" w:rsidP="00727B09">
      <w:pPr>
        <w:spacing w:before="120" w:after="120" w:line="240" w:lineRule="auto"/>
        <w:jc w:val="both"/>
        <w:rPr>
          <w:rFonts w:ascii="Arial" w:hAnsi="Arial" w:cs="Arial"/>
          <w:sz w:val="22"/>
          <w:szCs w:val="22"/>
        </w:rPr>
      </w:pPr>
    </w:p>
    <w:p w14:paraId="7E17213C" w14:textId="77777777" w:rsidR="00727B09" w:rsidRDefault="00727B09" w:rsidP="00727B09">
      <w:pPr>
        <w:spacing w:before="120" w:after="120" w:line="240" w:lineRule="auto"/>
        <w:jc w:val="both"/>
        <w:rPr>
          <w:rFonts w:ascii="Arial" w:hAnsi="Arial" w:cs="Arial"/>
          <w:sz w:val="22"/>
          <w:szCs w:val="22"/>
        </w:rPr>
      </w:pPr>
    </w:p>
    <w:p w14:paraId="6555C293" w14:textId="77777777" w:rsidR="00727B09" w:rsidRDefault="00727B09" w:rsidP="00727B09">
      <w:pPr>
        <w:spacing w:before="120" w:after="120" w:line="240" w:lineRule="auto"/>
        <w:jc w:val="both"/>
        <w:rPr>
          <w:rFonts w:ascii="Arial" w:hAnsi="Arial" w:cs="Arial"/>
          <w:sz w:val="22"/>
          <w:szCs w:val="22"/>
        </w:rPr>
      </w:pPr>
    </w:p>
    <w:p w14:paraId="44F33176" w14:textId="77777777" w:rsidR="00727B09" w:rsidRDefault="00727B09" w:rsidP="00727B09">
      <w:pPr>
        <w:spacing w:before="120" w:after="120" w:line="240" w:lineRule="auto"/>
        <w:jc w:val="both"/>
        <w:rPr>
          <w:rFonts w:ascii="Arial" w:hAnsi="Arial" w:cs="Arial"/>
          <w:sz w:val="22"/>
          <w:szCs w:val="22"/>
        </w:rPr>
      </w:pPr>
    </w:p>
    <w:p w14:paraId="3851CC2A" w14:textId="77777777" w:rsidR="00727B09" w:rsidRDefault="00727B09" w:rsidP="00727B09">
      <w:pPr>
        <w:spacing w:before="120" w:after="120" w:line="240" w:lineRule="auto"/>
        <w:jc w:val="both"/>
        <w:rPr>
          <w:rFonts w:ascii="Arial" w:hAnsi="Arial" w:cs="Arial"/>
          <w:sz w:val="22"/>
          <w:szCs w:val="22"/>
        </w:rPr>
      </w:pPr>
    </w:p>
    <w:p w14:paraId="14B1F7CA" w14:textId="77777777" w:rsidR="00727B09" w:rsidRDefault="00727B09" w:rsidP="00727B09">
      <w:pPr>
        <w:spacing w:before="120" w:after="120" w:line="240" w:lineRule="auto"/>
        <w:jc w:val="both"/>
        <w:rPr>
          <w:rFonts w:ascii="Arial" w:hAnsi="Arial" w:cs="Arial"/>
          <w:sz w:val="22"/>
          <w:szCs w:val="22"/>
        </w:rPr>
      </w:pPr>
    </w:p>
    <w:p w14:paraId="461D3730" w14:textId="77777777" w:rsidR="00727B09" w:rsidRDefault="00727B09" w:rsidP="00727B09">
      <w:pPr>
        <w:spacing w:before="120" w:after="120" w:line="240" w:lineRule="auto"/>
        <w:jc w:val="both"/>
        <w:rPr>
          <w:rFonts w:ascii="Arial" w:hAnsi="Arial" w:cs="Arial"/>
          <w:sz w:val="22"/>
          <w:szCs w:val="22"/>
        </w:rPr>
      </w:pPr>
    </w:p>
    <w:p w14:paraId="153BA48F" w14:textId="77777777" w:rsidR="00727B09" w:rsidRDefault="00727B09" w:rsidP="00727B09">
      <w:pPr>
        <w:spacing w:before="120" w:after="120" w:line="240" w:lineRule="auto"/>
        <w:jc w:val="both"/>
        <w:rPr>
          <w:rFonts w:ascii="Arial" w:hAnsi="Arial" w:cs="Arial"/>
          <w:sz w:val="22"/>
          <w:szCs w:val="22"/>
        </w:rPr>
      </w:pPr>
    </w:p>
    <w:p w14:paraId="191FB373" w14:textId="77777777" w:rsidR="00727B09" w:rsidRDefault="00727B09" w:rsidP="00727B09">
      <w:pPr>
        <w:spacing w:before="120" w:after="120" w:line="240" w:lineRule="auto"/>
        <w:jc w:val="both"/>
        <w:rPr>
          <w:rFonts w:ascii="Arial" w:hAnsi="Arial" w:cs="Arial"/>
          <w:sz w:val="22"/>
          <w:szCs w:val="22"/>
        </w:rPr>
      </w:pPr>
    </w:p>
    <w:p w14:paraId="18775F61" w14:textId="77777777" w:rsidR="00727B09" w:rsidRDefault="00727B09" w:rsidP="00727B09">
      <w:pPr>
        <w:spacing w:before="120" w:after="120" w:line="240" w:lineRule="auto"/>
        <w:jc w:val="both"/>
        <w:rPr>
          <w:rFonts w:ascii="Arial" w:hAnsi="Arial" w:cs="Arial"/>
          <w:sz w:val="22"/>
          <w:szCs w:val="22"/>
        </w:rPr>
      </w:pPr>
    </w:p>
    <w:p w14:paraId="35FCEAB9" w14:textId="77777777" w:rsidR="00727B09" w:rsidRDefault="00727B09" w:rsidP="00727B09">
      <w:pPr>
        <w:spacing w:before="120" w:after="120" w:line="240" w:lineRule="auto"/>
        <w:jc w:val="both"/>
        <w:rPr>
          <w:rFonts w:ascii="Arial" w:hAnsi="Arial" w:cs="Arial"/>
          <w:sz w:val="22"/>
          <w:szCs w:val="22"/>
        </w:rPr>
      </w:pPr>
    </w:p>
    <w:p w14:paraId="3097C32C" w14:textId="77777777" w:rsidR="00727B09" w:rsidRDefault="00727B09" w:rsidP="00727B09">
      <w:pPr>
        <w:spacing w:before="120" w:after="120" w:line="240" w:lineRule="auto"/>
        <w:jc w:val="both"/>
        <w:rPr>
          <w:rFonts w:ascii="Arial" w:hAnsi="Arial" w:cs="Arial"/>
          <w:sz w:val="22"/>
          <w:szCs w:val="22"/>
        </w:rPr>
      </w:pPr>
    </w:p>
    <w:p w14:paraId="7FD47E58" w14:textId="77777777" w:rsidR="00727B09" w:rsidRDefault="00727B09" w:rsidP="00727B09">
      <w:pPr>
        <w:spacing w:before="120" w:after="120" w:line="240" w:lineRule="auto"/>
        <w:jc w:val="both"/>
        <w:rPr>
          <w:rFonts w:ascii="Arial" w:hAnsi="Arial" w:cs="Arial"/>
          <w:sz w:val="22"/>
          <w:szCs w:val="22"/>
        </w:rPr>
      </w:pPr>
    </w:p>
    <w:p w14:paraId="5D9A7966" w14:textId="77777777" w:rsidR="00727B09" w:rsidRPr="0098068B" w:rsidRDefault="00727B09" w:rsidP="00727B09">
      <w:pPr>
        <w:spacing w:before="120" w:after="120" w:line="240" w:lineRule="auto"/>
        <w:jc w:val="both"/>
        <w:rPr>
          <w:rFonts w:ascii="Arial" w:hAnsi="Arial" w:cs="Arial"/>
          <w:sz w:val="22"/>
          <w:szCs w:val="22"/>
        </w:rPr>
      </w:pPr>
    </w:p>
    <w:p w14:paraId="4BF8CCD8" w14:textId="77777777" w:rsidR="0054210E" w:rsidRDefault="0054210E" w:rsidP="00B30293">
      <w:pPr>
        <w:spacing w:before="120" w:after="120" w:line="240" w:lineRule="auto"/>
        <w:rPr>
          <w:rFonts w:ascii="Arial" w:hAnsi="Arial" w:cs="Arial"/>
          <w:b/>
          <w:bCs/>
          <w:sz w:val="22"/>
          <w:szCs w:val="22"/>
        </w:rPr>
      </w:pPr>
      <w:r w:rsidRPr="0054210E">
        <w:rPr>
          <w:rFonts w:ascii="Arial" w:hAnsi="Arial" w:cs="Arial"/>
          <w:b/>
          <w:bCs/>
          <w:noProof/>
          <w:sz w:val="22"/>
          <w:szCs w:val="22"/>
        </w:rPr>
        <w:lastRenderedPageBreak/>
        <w:drawing>
          <wp:inline distT="0" distB="0" distL="0" distR="0" wp14:anchorId="51BF294D" wp14:editId="2DA0485D">
            <wp:extent cx="5664491" cy="2578233"/>
            <wp:effectExtent l="0" t="0" r="0" b="0"/>
            <wp:docPr id="1487353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53888" name=""/>
                    <pic:cNvPicPr/>
                  </pic:nvPicPr>
                  <pic:blipFill>
                    <a:blip r:embed="rId7"/>
                    <a:stretch>
                      <a:fillRect/>
                    </a:stretch>
                  </pic:blipFill>
                  <pic:spPr>
                    <a:xfrm>
                      <a:off x="0" y="0"/>
                      <a:ext cx="5664491" cy="2578233"/>
                    </a:xfrm>
                    <a:prstGeom prst="rect">
                      <a:avLst/>
                    </a:prstGeom>
                  </pic:spPr>
                </pic:pic>
              </a:graphicData>
            </a:graphic>
          </wp:inline>
        </w:drawing>
      </w:r>
    </w:p>
    <w:p w14:paraId="066C9F8A" w14:textId="6B478DEF" w:rsidR="008B753B" w:rsidRPr="008B753B" w:rsidRDefault="008B753B" w:rsidP="008B753B">
      <w:pPr>
        <w:pStyle w:val="NormalWeb"/>
        <w:spacing w:before="0" w:beforeAutospacing="0" w:after="0" w:afterAutospacing="0"/>
        <w:jc w:val="both"/>
        <w:rPr>
          <w:rFonts w:ascii="Arial" w:hAnsi="Arial" w:cs="Arial"/>
          <w:sz w:val="22"/>
          <w:szCs w:val="22"/>
        </w:rPr>
      </w:pPr>
      <w:r>
        <w:rPr>
          <w:rFonts w:ascii="Arial" w:eastAsia="+mn-ea" w:hAnsi="Arial" w:cs="Arial"/>
          <w:b/>
          <w:bCs/>
          <w:color w:val="000000"/>
          <w:kern w:val="24"/>
          <w:sz w:val="22"/>
          <w:szCs w:val="22"/>
        </w:rPr>
        <w:t>e</w:t>
      </w:r>
      <w:r w:rsidRPr="008B753B">
        <w:rPr>
          <w:rFonts w:ascii="Arial" w:eastAsia="+mn-ea" w:hAnsi="Arial" w:cs="Arial"/>
          <w:b/>
          <w:bCs/>
          <w:color w:val="000000"/>
          <w:kern w:val="24"/>
          <w:sz w:val="22"/>
          <w:szCs w:val="22"/>
        </w:rPr>
        <w:t xml:space="preserve">-Figure 1. </w:t>
      </w:r>
      <w:r w:rsidRPr="008B753B">
        <w:rPr>
          <w:rFonts w:ascii="Arial" w:eastAsia="+mn-ea" w:hAnsi="Arial" w:cs="Arial"/>
          <w:color w:val="000000"/>
          <w:kern w:val="24"/>
          <w:sz w:val="22"/>
          <w:szCs w:val="22"/>
        </w:rPr>
        <w:t>Scree plot showing the eigenvalues of the principal components (PC). The Kaiser-Guttman criterion was applied to identify components to retain, with the dashed red line indicating the eigenvalue threshold of 1. Permutation testing was then performed to determine whether the variance explained by each PC exceeded that expected by chance. Based on these analyses, PC1, PC2, and PC3 were retained for further analysis in the main dataset.</w:t>
      </w:r>
    </w:p>
    <w:p w14:paraId="37B9442B" w14:textId="77777777" w:rsidR="0054210E" w:rsidRDefault="0054210E" w:rsidP="00B30293">
      <w:pPr>
        <w:spacing w:before="120" w:after="120" w:line="240" w:lineRule="auto"/>
        <w:rPr>
          <w:rFonts w:ascii="Arial" w:hAnsi="Arial" w:cs="Arial"/>
          <w:b/>
          <w:bCs/>
          <w:sz w:val="22"/>
          <w:szCs w:val="22"/>
        </w:rPr>
      </w:pPr>
    </w:p>
    <w:p w14:paraId="5E0DF6AE" w14:textId="77777777" w:rsidR="002C59C1" w:rsidRDefault="002C59C1" w:rsidP="00B30293">
      <w:pPr>
        <w:spacing w:before="120" w:after="120" w:line="240" w:lineRule="auto"/>
        <w:rPr>
          <w:rFonts w:ascii="Arial" w:hAnsi="Arial" w:cs="Arial"/>
          <w:b/>
          <w:bCs/>
          <w:sz w:val="22"/>
          <w:szCs w:val="22"/>
        </w:rPr>
      </w:pPr>
    </w:p>
    <w:p w14:paraId="744D9CDA" w14:textId="77777777" w:rsidR="002C59C1" w:rsidRDefault="002C59C1" w:rsidP="00B30293">
      <w:pPr>
        <w:spacing w:before="120" w:after="120" w:line="240" w:lineRule="auto"/>
        <w:rPr>
          <w:rFonts w:ascii="Arial" w:hAnsi="Arial" w:cs="Arial"/>
          <w:b/>
          <w:bCs/>
          <w:sz w:val="22"/>
          <w:szCs w:val="22"/>
        </w:rPr>
      </w:pPr>
    </w:p>
    <w:p w14:paraId="430E375A" w14:textId="77777777" w:rsidR="002C59C1" w:rsidRDefault="002C59C1" w:rsidP="00B30293">
      <w:pPr>
        <w:spacing w:before="120" w:after="120" w:line="240" w:lineRule="auto"/>
        <w:rPr>
          <w:rFonts w:ascii="Arial" w:hAnsi="Arial" w:cs="Arial"/>
          <w:b/>
          <w:bCs/>
          <w:sz w:val="22"/>
          <w:szCs w:val="22"/>
        </w:rPr>
      </w:pPr>
    </w:p>
    <w:p w14:paraId="0CDE480E" w14:textId="77777777" w:rsidR="002C59C1" w:rsidRDefault="002C59C1" w:rsidP="00B30293">
      <w:pPr>
        <w:spacing w:before="120" w:after="120" w:line="240" w:lineRule="auto"/>
        <w:rPr>
          <w:rFonts w:ascii="Arial" w:hAnsi="Arial" w:cs="Arial"/>
          <w:b/>
          <w:bCs/>
          <w:sz w:val="22"/>
          <w:szCs w:val="22"/>
        </w:rPr>
      </w:pPr>
    </w:p>
    <w:p w14:paraId="0E007AEE" w14:textId="77777777" w:rsidR="002C59C1" w:rsidRDefault="002C59C1" w:rsidP="00B30293">
      <w:pPr>
        <w:spacing w:before="120" w:after="120" w:line="240" w:lineRule="auto"/>
        <w:rPr>
          <w:rFonts w:ascii="Arial" w:hAnsi="Arial" w:cs="Arial"/>
          <w:b/>
          <w:bCs/>
          <w:sz w:val="22"/>
          <w:szCs w:val="22"/>
        </w:rPr>
      </w:pPr>
    </w:p>
    <w:p w14:paraId="085B77DB" w14:textId="77777777" w:rsidR="002C59C1" w:rsidRDefault="002C59C1" w:rsidP="00B30293">
      <w:pPr>
        <w:spacing w:before="120" w:after="120" w:line="240" w:lineRule="auto"/>
        <w:rPr>
          <w:rFonts w:ascii="Arial" w:hAnsi="Arial" w:cs="Arial"/>
          <w:b/>
          <w:bCs/>
          <w:sz w:val="22"/>
          <w:szCs w:val="22"/>
        </w:rPr>
      </w:pPr>
    </w:p>
    <w:p w14:paraId="1A09E193" w14:textId="77777777" w:rsidR="002C59C1" w:rsidRDefault="002C59C1" w:rsidP="00B30293">
      <w:pPr>
        <w:spacing w:before="120" w:after="120" w:line="240" w:lineRule="auto"/>
        <w:rPr>
          <w:rFonts w:ascii="Arial" w:hAnsi="Arial" w:cs="Arial"/>
          <w:b/>
          <w:bCs/>
          <w:sz w:val="22"/>
          <w:szCs w:val="22"/>
        </w:rPr>
      </w:pPr>
    </w:p>
    <w:p w14:paraId="3ECD304B" w14:textId="77777777" w:rsidR="002C59C1" w:rsidRDefault="002C59C1" w:rsidP="00B30293">
      <w:pPr>
        <w:spacing w:before="120" w:after="120" w:line="240" w:lineRule="auto"/>
        <w:rPr>
          <w:rFonts w:ascii="Arial" w:hAnsi="Arial" w:cs="Arial"/>
          <w:b/>
          <w:bCs/>
          <w:sz w:val="22"/>
          <w:szCs w:val="22"/>
        </w:rPr>
      </w:pPr>
    </w:p>
    <w:p w14:paraId="20079CB6" w14:textId="77777777" w:rsidR="002C59C1" w:rsidRDefault="002C59C1" w:rsidP="00B30293">
      <w:pPr>
        <w:spacing w:before="120" w:after="120" w:line="240" w:lineRule="auto"/>
        <w:rPr>
          <w:rFonts w:ascii="Arial" w:hAnsi="Arial" w:cs="Arial"/>
          <w:b/>
          <w:bCs/>
          <w:sz w:val="22"/>
          <w:szCs w:val="22"/>
        </w:rPr>
      </w:pPr>
    </w:p>
    <w:p w14:paraId="13707F9B" w14:textId="77777777" w:rsidR="002C59C1" w:rsidRDefault="002C59C1" w:rsidP="00B30293">
      <w:pPr>
        <w:spacing w:before="120" w:after="120" w:line="240" w:lineRule="auto"/>
        <w:rPr>
          <w:rFonts w:ascii="Arial" w:hAnsi="Arial" w:cs="Arial"/>
          <w:b/>
          <w:bCs/>
          <w:sz w:val="22"/>
          <w:szCs w:val="22"/>
        </w:rPr>
      </w:pPr>
    </w:p>
    <w:p w14:paraId="5DB0A9DF" w14:textId="77777777" w:rsidR="002C59C1" w:rsidRDefault="002C59C1" w:rsidP="00B30293">
      <w:pPr>
        <w:spacing w:before="120" w:after="120" w:line="240" w:lineRule="auto"/>
        <w:rPr>
          <w:rFonts w:ascii="Arial" w:hAnsi="Arial" w:cs="Arial"/>
          <w:b/>
          <w:bCs/>
          <w:sz w:val="22"/>
          <w:szCs w:val="22"/>
        </w:rPr>
      </w:pPr>
    </w:p>
    <w:p w14:paraId="70175920" w14:textId="77777777" w:rsidR="002C59C1" w:rsidRDefault="002C59C1" w:rsidP="00B30293">
      <w:pPr>
        <w:spacing w:before="120" w:after="120" w:line="240" w:lineRule="auto"/>
        <w:rPr>
          <w:rFonts w:ascii="Arial" w:hAnsi="Arial" w:cs="Arial"/>
          <w:b/>
          <w:bCs/>
          <w:sz w:val="22"/>
          <w:szCs w:val="22"/>
        </w:rPr>
      </w:pPr>
    </w:p>
    <w:p w14:paraId="3BAC8CBB" w14:textId="77777777" w:rsidR="002C59C1" w:rsidRDefault="002C59C1" w:rsidP="00B30293">
      <w:pPr>
        <w:spacing w:before="120" w:after="120" w:line="240" w:lineRule="auto"/>
        <w:rPr>
          <w:rFonts w:ascii="Arial" w:hAnsi="Arial" w:cs="Arial"/>
          <w:b/>
          <w:bCs/>
          <w:sz w:val="22"/>
          <w:szCs w:val="22"/>
        </w:rPr>
      </w:pPr>
    </w:p>
    <w:p w14:paraId="3A529F5B" w14:textId="77777777" w:rsidR="002C59C1" w:rsidRDefault="002C59C1" w:rsidP="00B30293">
      <w:pPr>
        <w:spacing w:before="120" w:after="120" w:line="240" w:lineRule="auto"/>
        <w:rPr>
          <w:rFonts w:ascii="Arial" w:hAnsi="Arial" w:cs="Arial"/>
          <w:b/>
          <w:bCs/>
          <w:sz w:val="22"/>
          <w:szCs w:val="22"/>
        </w:rPr>
      </w:pPr>
    </w:p>
    <w:p w14:paraId="4AF72911" w14:textId="77777777" w:rsidR="002C59C1" w:rsidRDefault="002C59C1" w:rsidP="00B30293">
      <w:pPr>
        <w:spacing w:before="120" w:after="120" w:line="240" w:lineRule="auto"/>
        <w:rPr>
          <w:rFonts w:ascii="Arial" w:hAnsi="Arial" w:cs="Arial"/>
          <w:b/>
          <w:bCs/>
          <w:sz w:val="22"/>
          <w:szCs w:val="22"/>
        </w:rPr>
      </w:pPr>
    </w:p>
    <w:p w14:paraId="24CA4DE1" w14:textId="77777777" w:rsidR="002C59C1" w:rsidRDefault="002C59C1" w:rsidP="00B30293">
      <w:pPr>
        <w:spacing w:before="120" w:after="120" w:line="240" w:lineRule="auto"/>
        <w:rPr>
          <w:rFonts w:ascii="Arial" w:hAnsi="Arial" w:cs="Arial"/>
          <w:b/>
          <w:bCs/>
          <w:sz w:val="22"/>
          <w:szCs w:val="22"/>
        </w:rPr>
      </w:pPr>
    </w:p>
    <w:p w14:paraId="101BBCCD" w14:textId="77777777" w:rsidR="002C59C1" w:rsidRDefault="002C59C1" w:rsidP="00B30293">
      <w:pPr>
        <w:spacing w:before="120" w:after="120" w:line="240" w:lineRule="auto"/>
        <w:rPr>
          <w:rFonts w:ascii="Arial" w:hAnsi="Arial" w:cs="Arial"/>
          <w:b/>
          <w:bCs/>
          <w:sz w:val="22"/>
          <w:szCs w:val="22"/>
        </w:rPr>
      </w:pPr>
    </w:p>
    <w:p w14:paraId="511DD1CA" w14:textId="77777777" w:rsidR="002C59C1" w:rsidRDefault="002C59C1" w:rsidP="00B30293">
      <w:pPr>
        <w:spacing w:before="120" w:after="120" w:line="240" w:lineRule="auto"/>
        <w:rPr>
          <w:rFonts w:ascii="Arial" w:hAnsi="Arial" w:cs="Arial"/>
          <w:b/>
          <w:bCs/>
          <w:sz w:val="22"/>
          <w:szCs w:val="22"/>
        </w:rPr>
      </w:pPr>
    </w:p>
    <w:p w14:paraId="6D4B36B3" w14:textId="189533F1" w:rsidR="003418F5" w:rsidRPr="003418F5" w:rsidRDefault="003418F5" w:rsidP="006E2452">
      <w:pPr>
        <w:spacing w:before="120" w:after="120" w:line="240" w:lineRule="auto"/>
        <w:jc w:val="both"/>
        <w:rPr>
          <w:rFonts w:ascii="Arial" w:hAnsi="Arial" w:cs="Arial"/>
          <w:b/>
          <w:bCs/>
          <w:sz w:val="22"/>
          <w:szCs w:val="22"/>
        </w:rPr>
      </w:pPr>
      <w:r w:rsidRPr="003418F5">
        <w:rPr>
          <w:rFonts w:ascii="Arial" w:hAnsi="Arial" w:cs="Arial"/>
          <w:b/>
          <w:bCs/>
          <w:noProof/>
          <w:sz w:val="22"/>
          <w:szCs w:val="22"/>
        </w:rPr>
        <w:drawing>
          <wp:anchor distT="0" distB="0" distL="114300" distR="114300" simplePos="0" relativeHeight="251658240" behindDoc="1" locked="0" layoutInCell="1" allowOverlap="1" wp14:anchorId="1198282F" wp14:editId="5F36BC5C">
            <wp:simplePos x="0" y="0"/>
            <wp:positionH relativeFrom="margin">
              <wp:align>right</wp:align>
            </wp:positionH>
            <wp:positionV relativeFrom="paragraph">
              <wp:posOffset>6545</wp:posOffset>
            </wp:positionV>
            <wp:extent cx="5943600" cy="2299335"/>
            <wp:effectExtent l="0" t="0" r="0" b="5715"/>
            <wp:wrapTight wrapText="bothSides">
              <wp:wrapPolygon edited="0">
                <wp:start x="0" y="0"/>
                <wp:lineTo x="0" y="21475"/>
                <wp:lineTo x="21531" y="21475"/>
                <wp:lineTo x="21531" y="0"/>
                <wp:lineTo x="0" y="0"/>
              </wp:wrapPolygon>
            </wp:wrapTight>
            <wp:docPr id="1301076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76992"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2299335"/>
                    </a:xfrm>
                    <a:prstGeom prst="rect">
                      <a:avLst/>
                    </a:prstGeom>
                  </pic:spPr>
                </pic:pic>
              </a:graphicData>
            </a:graphic>
          </wp:anchor>
        </w:drawing>
      </w:r>
      <w:r>
        <w:rPr>
          <w:rFonts w:ascii="Arial" w:eastAsia="+mn-ea" w:hAnsi="Arial" w:cs="Arial"/>
          <w:b/>
          <w:bCs/>
          <w:color w:val="000000"/>
          <w:kern w:val="24"/>
          <w:sz w:val="22"/>
          <w:szCs w:val="22"/>
        </w:rPr>
        <w:t>e-</w:t>
      </w:r>
      <w:r w:rsidRPr="003418F5">
        <w:rPr>
          <w:rFonts w:ascii="Arial" w:eastAsia="+mn-ea" w:hAnsi="Arial" w:cs="Arial"/>
          <w:b/>
          <w:bCs/>
          <w:color w:val="000000"/>
          <w:kern w:val="24"/>
          <w:sz w:val="22"/>
          <w:szCs w:val="22"/>
        </w:rPr>
        <w:t>Figure 2</w:t>
      </w:r>
      <w:r w:rsidR="006E2452">
        <w:rPr>
          <w:rFonts w:ascii="Arial" w:eastAsia="+mn-ea" w:hAnsi="Arial" w:cs="Arial"/>
          <w:b/>
          <w:bCs/>
          <w:color w:val="000000"/>
          <w:kern w:val="24"/>
          <w:sz w:val="22"/>
          <w:szCs w:val="22"/>
        </w:rPr>
        <w:t>.</w:t>
      </w:r>
      <w:r w:rsidRPr="003418F5">
        <w:rPr>
          <w:rFonts w:ascii="Arial" w:eastAsia="+mn-ea" w:hAnsi="Arial" w:cs="Arial"/>
          <w:b/>
          <w:bCs/>
          <w:color w:val="000000"/>
          <w:kern w:val="24"/>
          <w:sz w:val="22"/>
          <w:szCs w:val="22"/>
        </w:rPr>
        <w:t xml:space="preserve"> </w:t>
      </w:r>
      <w:r w:rsidR="00004926">
        <w:rPr>
          <w:rFonts w:ascii="Arial" w:eastAsia="+mn-ea" w:hAnsi="Arial" w:cs="Arial"/>
          <w:b/>
          <w:bCs/>
          <w:color w:val="000000"/>
          <w:kern w:val="24"/>
          <w:sz w:val="22"/>
          <w:szCs w:val="22"/>
        </w:rPr>
        <w:t xml:space="preserve">(A) </w:t>
      </w:r>
      <w:r w:rsidRPr="00004926">
        <w:rPr>
          <w:rFonts w:ascii="Arial" w:eastAsia="+mn-ea" w:hAnsi="Arial" w:cs="Arial"/>
          <w:b/>
          <w:bCs/>
          <w:color w:val="000000"/>
          <w:kern w:val="24"/>
          <w:sz w:val="22"/>
          <w:szCs w:val="22"/>
        </w:rPr>
        <w:t>Mahalanobis distance</w:t>
      </w:r>
      <w:r w:rsidR="0048798E">
        <w:rPr>
          <w:rFonts w:ascii="Arial" w:eastAsia="+mn-ea" w:hAnsi="Arial" w:cs="Arial"/>
          <w:color w:val="000000"/>
          <w:kern w:val="24"/>
          <w:sz w:val="22"/>
          <w:szCs w:val="22"/>
        </w:rPr>
        <w:t>. Mahalanobis distance-based</w:t>
      </w:r>
      <w:r w:rsidRPr="003418F5">
        <w:rPr>
          <w:rFonts w:ascii="Arial" w:eastAsia="+mn-ea" w:hAnsi="Arial" w:cs="Arial"/>
          <w:color w:val="000000"/>
          <w:kern w:val="24"/>
          <w:sz w:val="22"/>
          <w:szCs w:val="22"/>
        </w:rPr>
        <w:t xml:space="preserve"> </w:t>
      </w:r>
      <w:r w:rsidR="0048798E">
        <w:rPr>
          <w:rFonts w:ascii="Arial" w:eastAsia="+mn-ea" w:hAnsi="Arial" w:cs="Arial"/>
          <w:color w:val="000000"/>
          <w:kern w:val="24"/>
          <w:sz w:val="22"/>
          <w:szCs w:val="22"/>
        </w:rPr>
        <w:t xml:space="preserve">outlier </w:t>
      </w:r>
      <w:r w:rsidRPr="003418F5">
        <w:rPr>
          <w:rFonts w:ascii="Arial" w:eastAsia="+mn-ea" w:hAnsi="Arial" w:cs="Arial"/>
          <w:color w:val="000000"/>
          <w:kern w:val="24"/>
          <w:sz w:val="22"/>
          <w:szCs w:val="22"/>
        </w:rPr>
        <w:t>detection identified two samples (highlighted in red) as outliers in the two-dimensional principal component (PC) space.</w:t>
      </w:r>
      <w:r w:rsidR="0048798E">
        <w:rPr>
          <w:rFonts w:ascii="Arial" w:eastAsia="+mn-ea" w:hAnsi="Arial" w:cs="Arial"/>
          <w:color w:val="000000"/>
          <w:kern w:val="24"/>
          <w:sz w:val="22"/>
          <w:szCs w:val="22"/>
        </w:rPr>
        <w:t xml:space="preserve"> </w:t>
      </w:r>
      <w:r w:rsidR="0048798E">
        <w:rPr>
          <w:rFonts w:ascii="Arial" w:eastAsia="+mn-ea" w:hAnsi="Arial" w:cs="Arial"/>
          <w:b/>
          <w:bCs/>
          <w:color w:val="000000"/>
          <w:kern w:val="24"/>
          <w:sz w:val="22"/>
          <w:szCs w:val="22"/>
        </w:rPr>
        <w:t>(B)</w:t>
      </w:r>
      <w:r w:rsidR="00FF462A">
        <w:rPr>
          <w:rFonts w:ascii="Arial" w:eastAsia="+mn-ea" w:hAnsi="Arial" w:cs="Arial"/>
          <w:b/>
          <w:bCs/>
          <w:color w:val="000000"/>
          <w:kern w:val="24"/>
          <w:sz w:val="22"/>
          <w:szCs w:val="22"/>
        </w:rPr>
        <w:t xml:space="preserve"> </w:t>
      </w:r>
      <w:r w:rsidRPr="0048798E">
        <w:rPr>
          <w:rFonts w:ascii="Arial" w:eastAsia="+mn-ea" w:hAnsi="Arial" w:cs="Arial"/>
          <w:b/>
          <w:bCs/>
          <w:color w:val="000000"/>
          <w:kern w:val="24"/>
          <w:sz w:val="22"/>
          <w:szCs w:val="22"/>
        </w:rPr>
        <w:t>Comparison of PC1 loadings before and after outlier removal</w:t>
      </w:r>
      <w:r w:rsidR="0048798E" w:rsidRPr="0048798E">
        <w:rPr>
          <w:rFonts w:ascii="Arial" w:eastAsia="+mn-ea" w:hAnsi="Arial" w:cs="Arial"/>
          <w:b/>
          <w:bCs/>
          <w:color w:val="000000"/>
          <w:kern w:val="24"/>
          <w:sz w:val="22"/>
          <w:szCs w:val="22"/>
        </w:rPr>
        <w:t>.</w:t>
      </w:r>
      <w:r w:rsidRPr="003418F5">
        <w:rPr>
          <w:rFonts w:ascii="Arial" w:eastAsia="+mn-ea" w:hAnsi="Arial" w:cs="Arial"/>
          <w:color w:val="000000"/>
          <w:kern w:val="24"/>
          <w:sz w:val="22"/>
          <w:szCs w:val="22"/>
        </w:rPr>
        <w:t xml:space="preserve"> </w:t>
      </w:r>
      <w:r w:rsidR="009B50D6">
        <w:rPr>
          <w:rFonts w:ascii="Arial" w:eastAsia="+mn-ea" w:hAnsi="Arial" w:cs="Arial"/>
          <w:color w:val="000000"/>
          <w:kern w:val="24"/>
          <w:sz w:val="22"/>
          <w:szCs w:val="22"/>
        </w:rPr>
        <w:t xml:space="preserve">Figure </w:t>
      </w:r>
      <w:r w:rsidR="006E2452">
        <w:rPr>
          <w:rFonts w:ascii="Arial" w:eastAsia="+mn-ea" w:hAnsi="Arial" w:cs="Arial"/>
          <w:color w:val="000000"/>
          <w:kern w:val="24"/>
          <w:sz w:val="22"/>
          <w:szCs w:val="22"/>
        </w:rPr>
        <w:t xml:space="preserve">demonstrates </w:t>
      </w:r>
      <w:r w:rsidRPr="003418F5">
        <w:rPr>
          <w:rFonts w:ascii="Arial" w:eastAsia="+mn-ea" w:hAnsi="Arial" w:cs="Arial"/>
          <w:color w:val="000000"/>
          <w:kern w:val="24"/>
          <w:sz w:val="22"/>
          <w:szCs w:val="22"/>
        </w:rPr>
        <w:t>that the loading coefficients remain largely unchanged</w:t>
      </w:r>
      <w:r w:rsidR="009B50D6">
        <w:rPr>
          <w:rFonts w:ascii="Arial" w:eastAsia="+mn-ea" w:hAnsi="Arial" w:cs="Arial"/>
          <w:color w:val="000000"/>
          <w:kern w:val="24"/>
          <w:sz w:val="22"/>
          <w:szCs w:val="22"/>
        </w:rPr>
        <w:t xml:space="preserve"> after outlier removal.</w:t>
      </w:r>
      <w:r w:rsidRPr="003418F5">
        <w:rPr>
          <w:rFonts w:ascii="Arial" w:eastAsia="+mn-ea" w:hAnsi="Arial" w:cs="Arial"/>
          <w:color w:val="000000"/>
          <w:kern w:val="24"/>
          <w:sz w:val="22"/>
          <w:szCs w:val="22"/>
        </w:rPr>
        <w:t xml:space="preserve"> In both cases, 6-</w:t>
      </w:r>
      <w:r w:rsidRPr="002161A6">
        <w:rPr>
          <w:rFonts w:ascii="Arial" w:eastAsia="+mn-ea" w:hAnsi="Arial" w:cs="Arial"/>
          <w:i/>
          <w:iCs/>
          <w:color w:val="000000"/>
          <w:kern w:val="24"/>
          <w:sz w:val="22"/>
          <w:szCs w:val="22"/>
        </w:rPr>
        <w:t>O</w:t>
      </w:r>
      <w:r w:rsidRPr="003418F5">
        <w:rPr>
          <w:rFonts w:ascii="Arial" w:eastAsia="+mn-ea" w:hAnsi="Arial" w:cs="Arial"/>
          <w:color w:val="000000"/>
          <w:kern w:val="24"/>
          <w:sz w:val="22"/>
          <w:szCs w:val="22"/>
        </w:rPr>
        <w:t xml:space="preserve">- and </w:t>
      </w:r>
      <w:r w:rsidRPr="002161A6">
        <w:rPr>
          <w:rFonts w:ascii="Arial" w:eastAsia="+mn-ea" w:hAnsi="Arial" w:cs="Arial"/>
          <w:i/>
          <w:iCs/>
          <w:color w:val="000000"/>
          <w:kern w:val="24"/>
          <w:sz w:val="22"/>
          <w:szCs w:val="22"/>
        </w:rPr>
        <w:t>N</w:t>
      </w:r>
      <w:r w:rsidRPr="003418F5">
        <w:rPr>
          <w:rFonts w:ascii="Arial" w:eastAsia="+mn-ea" w:hAnsi="Arial" w:cs="Arial"/>
          <w:color w:val="000000"/>
          <w:kern w:val="24"/>
          <w:sz w:val="22"/>
          <w:szCs w:val="22"/>
        </w:rPr>
        <w:t xml:space="preserve">-sulfated HS subtypes </w:t>
      </w:r>
      <w:r w:rsidR="009156AB">
        <w:rPr>
          <w:rFonts w:ascii="Arial" w:eastAsia="+mn-ea" w:hAnsi="Arial" w:cs="Arial"/>
          <w:color w:val="000000"/>
          <w:kern w:val="24"/>
          <w:sz w:val="22"/>
          <w:szCs w:val="22"/>
        </w:rPr>
        <w:t>were</w:t>
      </w:r>
      <w:r w:rsidRPr="003418F5">
        <w:rPr>
          <w:rFonts w:ascii="Arial" w:eastAsia="+mn-ea" w:hAnsi="Arial" w:cs="Arial"/>
          <w:color w:val="000000"/>
          <w:kern w:val="24"/>
          <w:sz w:val="22"/>
          <w:szCs w:val="22"/>
        </w:rPr>
        <w:t xml:space="preserve"> the primary contributors to the variance captured by PC1.</w:t>
      </w:r>
    </w:p>
    <w:p w14:paraId="4F4CC892" w14:textId="202958B7" w:rsidR="002C59C1" w:rsidRDefault="002C59C1" w:rsidP="00B30293">
      <w:pPr>
        <w:spacing w:before="120" w:after="120" w:line="240" w:lineRule="auto"/>
        <w:rPr>
          <w:rFonts w:ascii="Arial" w:hAnsi="Arial" w:cs="Arial"/>
          <w:b/>
          <w:bCs/>
          <w:sz w:val="22"/>
          <w:szCs w:val="22"/>
        </w:rPr>
      </w:pPr>
    </w:p>
    <w:p w14:paraId="1082F3D6" w14:textId="77777777" w:rsidR="0054210E" w:rsidRDefault="0054210E" w:rsidP="00B30293">
      <w:pPr>
        <w:spacing w:before="120" w:after="120" w:line="240" w:lineRule="auto"/>
        <w:rPr>
          <w:rFonts w:ascii="Arial" w:hAnsi="Arial" w:cs="Arial"/>
          <w:b/>
          <w:bCs/>
          <w:sz w:val="22"/>
          <w:szCs w:val="22"/>
        </w:rPr>
      </w:pPr>
    </w:p>
    <w:p w14:paraId="13D0EF5C" w14:textId="77777777" w:rsidR="0054210E" w:rsidRDefault="0054210E" w:rsidP="00B30293">
      <w:pPr>
        <w:spacing w:before="120" w:after="120" w:line="240" w:lineRule="auto"/>
        <w:rPr>
          <w:rFonts w:ascii="Arial" w:hAnsi="Arial" w:cs="Arial"/>
          <w:b/>
          <w:bCs/>
          <w:sz w:val="22"/>
          <w:szCs w:val="22"/>
        </w:rPr>
      </w:pPr>
    </w:p>
    <w:p w14:paraId="03DA2F0A" w14:textId="77777777" w:rsidR="0054210E" w:rsidRDefault="0054210E" w:rsidP="00B30293">
      <w:pPr>
        <w:spacing w:before="120" w:after="120" w:line="240" w:lineRule="auto"/>
        <w:rPr>
          <w:rFonts w:ascii="Arial" w:hAnsi="Arial" w:cs="Arial"/>
          <w:b/>
          <w:bCs/>
          <w:sz w:val="22"/>
          <w:szCs w:val="22"/>
        </w:rPr>
      </w:pPr>
    </w:p>
    <w:p w14:paraId="36FB6FC6" w14:textId="77777777" w:rsidR="0054210E" w:rsidRDefault="0054210E" w:rsidP="00B30293">
      <w:pPr>
        <w:spacing w:before="120" w:after="120" w:line="240" w:lineRule="auto"/>
        <w:rPr>
          <w:rFonts w:ascii="Arial" w:hAnsi="Arial" w:cs="Arial"/>
          <w:b/>
          <w:bCs/>
          <w:sz w:val="22"/>
          <w:szCs w:val="22"/>
        </w:rPr>
      </w:pPr>
    </w:p>
    <w:p w14:paraId="0084BEB8" w14:textId="77777777" w:rsidR="0003623C" w:rsidRDefault="0003623C" w:rsidP="00B30293">
      <w:pPr>
        <w:spacing w:before="120" w:after="120" w:line="240" w:lineRule="auto"/>
        <w:rPr>
          <w:rFonts w:ascii="Arial" w:hAnsi="Arial" w:cs="Arial"/>
          <w:b/>
          <w:bCs/>
          <w:sz w:val="22"/>
          <w:szCs w:val="22"/>
        </w:rPr>
      </w:pPr>
    </w:p>
    <w:p w14:paraId="1DDA14C0" w14:textId="77777777" w:rsidR="0003623C" w:rsidRDefault="0003623C" w:rsidP="00B30293">
      <w:pPr>
        <w:spacing w:before="120" w:after="120" w:line="240" w:lineRule="auto"/>
        <w:rPr>
          <w:rFonts w:ascii="Arial" w:hAnsi="Arial" w:cs="Arial"/>
          <w:b/>
          <w:bCs/>
          <w:sz w:val="22"/>
          <w:szCs w:val="22"/>
        </w:rPr>
      </w:pPr>
    </w:p>
    <w:p w14:paraId="7E4DE969" w14:textId="77777777" w:rsidR="0003623C" w:rsidRDefault="0003623C" w:rsidP="00B30293">
      <w:pPr>
        <w:spacing w:before="120" w:after="120" w:line="240" w:lineRule="auto"/>
        <w:rPr>
          <w:rFonts w:ascii="Arial" w:hAnsi="Arial" w:cs="Arial"/>
          <w:b/>
          <w:bCs/>
          <w:sz w:val="22"/>
          <w:szCs w:val="22"/>
        </w:rPr>
      </w:pPr>
    </w:p>
    <w:p w14:paraId="3FF3E175" w14:textId="77777777" w:rsidR="0003623C" w:rsidRDefault="0003623C" w:rsidP="00B30293">
      <w:pPr>
        <w:spacing w:before="120" w:after="120" w:line="240" w:lineRule="auto"/>
        <w:rPr>
          <w:rFonts w:ascii="Arial" w:hAnsi="Arial" w:cs="Arial"/>
          <w:b/>
          <w:bCs/>
          <w:sz w:val="22"/>
          <w:szCs w:val="22"/>
        </w:rPr>
      </w:pPr>
    </w:p>
    <w:p w14:paraId="1B36D9E9" w14:textId="77777777" w:rsidR="0003623C" w:rsidRDefault="0003623C" w:rsidP="00B30293">
      <w:pPr>
        <w:spacing w:before="120" w:after="120" w:line="240" w:lineRule="auto"/>
        <w:rPr>
          <w:rFonts w:ascii="Arial" w:hAnsi="Arial" w:cs="Arial"/>
          <w:b/>
          <w:bCs/>
          <w:sz w:val="22"/>
          <w:szCs w:val="22"/>
        </w:rPr>
      </w:pPr>
    </w:p>
    <w:p w14:paraId="50819926" w14:textId="77777777" w:rsidR="0003623C" w:rsidRDefault="0003623C" w:rsidP="00B30293">
      <w:pPr>
        <w:spacing w:before="120" w:after="120" w:line="240" w:lineRule="auto"/>
        <w:rPr>
          <w:rFonts w:ascii="Arial" w:hAnsi="Arial" w:cs="Arial"/>
          <w:b/>
          <w:bCs/>
          <w:sz w:val="22"/>
          <w:szCs w:val="22"/>
        </w:rPr>
      </w:pPr>
    </w:p>
    <w:p w14:paraId="3C4E4AB5" w14:textId="77777777" w:rsidR="0003623C" w:rsidRDefault="0003623C" w:rsidP="00B30293">
      <w:pPr>
        <w:spacing w:before="120" w:after="120" w:line="240" w:lineRule="auto"/>
        <w:rPr>
          <w:rFonts w:ascii="Arial" w:hAnsi="Arial" w:cs="Arial"/>
          <w:b/>
          <w:bCs/>
          <w:sz w:val="22"/>
          <w:szCs w:val="22"/>
        </w:rPr>
      </w:pPr>
    </w:p>
    <w:p w14:paraId="4514F83E" w14:textId="77777777" w:rsidR="0003623C" w:rsidRDefault="0003623C" w:rsidP="00B30293">
      <w:pPr>
        <w:spacing w:before="120" w:after="120" w:line="240" w:lineRule="auto"/>
        <w:rPr>
          <w:rFonts w:ascii="Arial" w:hAnsi="Arial" w:cs="Arial"/>
          <w:b/>
          <w:bCs/>
          <w:sz w:val="22"/>
          <w:szCs w:val="22"/>
        </w:rPr>
      </w:pPr>
    </w:p>
    <w:p w14:paraId="7BFE2E1A" w14:textId="77777777" w:rsidR="0003623C" w:rsidRDefault="0003623C" w:rsidP="00B30293">
      <w:pPr>
        <w:spacing w:before="120" w:after="120" w:line="240" w:lineRule="auto"/>
        <w:rPr>
          <w:rFonts w:ascii="Arial" w:hAnsi="Arial" w:cs="Arial"/>
          <w:b/>
          <w:bCs/>
          <w:sz w:val="22"/>
          <w:szCs w:val="22"/>
        </w:rPr>
      </w:pPr>
    </w:p>
    <w:p w14:paraId="44148067" w14:textId="77777777" w:rsidR="0003623C" w:rsidRDefault="0003623C" w:rsidP="00B30293">
      <w:pPr>
        <w:spacing w:before="120" w:after="120" w:line="240" w:lineRule="auto"/>
        <w:rPr>
          <w:rFonts w:ascii="Arial" w:hAnsi="Arial" w:cs="Arial"/>
          <w:b/>
          <w:bCs/>
          <w:sz w:val="22"/>
          <w:szCs w:val="22"/>
        </w:rPr>
      </w:pPr>
    </w:p>
    <w:p w14:paraId="3E52D492" w14:textId="77777777" w:rsidR="0003623C" w:rsidRDefault="0003623C" w:rsidP="00B30293">
      <w:pPr>
        <w:spacing w:before="120" w:after="120" w:line="240" w:lineRule="auto"/>
        <w:rPr>
          <w:rFonts w:ascii="Arial" w:hAnsi="Arial" w:cs="Arial"/>
          <w:b/>
          <w:bCs/>
          <w:sz w:val="22"/>
          <w:szCs w:val="22"/>
        </w:rPr>
      </w:pPr>
    </w:p>
    <w:p w14:paraId="5F9B736B" w14:textId="77777777" w:rsidR="0003623C" w:rsidRDefault="0003623C" w:rsidP="00B30293">
      <w:pPr>
        <w:spacing w:before="120" w:after="120" w:line="240" w:lineRule="auto"/>
        <w:rPr>
          <w:rFonts w:ascii="Arial" w:hAnsi="Arial" w:cs="Arial"/>
          <w:b/>
          <w:bCs/>
          <w:sz w:val="22"/>
          <w:szCs w:val="22"/>
        </w:rPr>
      </w:pPr>
    </w:p>
    <w:p w14:paraId="61FB07B5" w14:textId="77777777" w:rsidR="0003623C" w:rsidRDefault="0003623C" w:rsidP="00B30293">
      <w:pPr>
        <w:spacing w:before="120" w:after="120" w:line="240" w:lineRule="auto"/>
        <w:rPr>
          <w:rFonts w:ascii="Arial" w:hAnsi="Arial" w:cs="Arial"/>
          <w:b/>
          <w:bCs/>
          <w:sz w:val="22"/>
          <w:szCs w:val="22"/>
        </w:rPr>
      </w:pPr>
    </w:p>
    <w:p w14:paraId="65A2CD34" w14:textId="77777777" w:rsidR="0003623C" w:rsidRDefault="0003623C" w:rsidP="00B30293">
      <w:pPr>
        <w:spacing w:before="120" w:after="120" w:line="240" w:lineRule="auto"/>
        <w:rPr>
          <w:rFonts w:ascii="Arial" w:hAnsi="Arial" w:cs="Arial"/>
          <w:b/>
          <w:bCs/>
          <w:sz w:val="22"/>
          <w:szCs w:val="22"/>
        </w:rPr>
      </w:pPr>
    </w:p>
    <w:p w14:paraId="7709341D" w14:textId="77777777" w:rsidR="0003623C" w:rsidRDefault="0003623C" w:rsidP="00B30293">
      <w:pPr>
        <w:spacing w:before="120" w:after="120" w:line="240" w:lineRule="auto"/>
        <w:rPr>
          <w:rFonts w:ascii="Arial" w:hAnsi="Arial" w:cs="Arial"/>
          <w:b/>
          <w:bCs/>
          <w:sz w:val="22"/>
          <w:szCs w:val="22"/>
        </w:rPr>
      </w:pPr>
    </w:p>
    <w:p w14:paraId="1157AE15" w14:textId="77777777" w:rsidR="0003623C" w:rsidRDefault="0003623C" w:rsidP="00B30293">
      <w:pPr>
        <w:spacing w:before="120" w:after="120" w:line="240" w:lineRule="auto"/>
        <w:rPr>
          <w:rFonts w:ascii="Arial" w:hAnsi="Arial" w:cs="Arial"/>
          <w:b/>
          <w:bCs/>
          <w:sz w:val="22"/>
          <w:szCs w:val="22"/>
        </w:rPr>
      </w:pPr>
    </w:p>
    <w:p w14:paraId="566626AF" w14:textId="6980C2CA" w:rsidR="00004926" w:rsidRPr="00004926" w:rsidRDefault="00004926" w:rsidP="00004926">
      <w:pPr>
        <w:pStyle w:val="NormalWeb"/>
        <w:spacing w:before="0" w:beforeAutospacing="0" w:after="0" w:afterAutospacing="0"/>
        <w:jc w:val="both"/>
        <w:rPr>
          <w:rFonts w:ascii="Arial" w:hAnsi="Arial" w:cs="Arial"/>
          <w:sz w:val="22"/>
          <w:szCs w:val="22"/>
        </w:rPr>
      </w:pPr>
      <w:r w:rsidRPr="00004926">
        <w:rPr>
          <w:rFonts w:ascii="Arial" w:hAnsi="Arial" w:cs="Arial"/>
          <w:noProof/>
          <w:sz w:val="22"/>
          <w:szCs w:val="22"/>
        </w:rPr>
        <w:drawing>
          <wp:anchor distT="0" distB="0" distL="114300" distR="114300" simplePos="0" relativeHeight="251659264" behindDoc="1" locked="0" layoutInCell="1" allowOverlap="1" wp14:anchorId="23965CD0" wp14:editId="4FF8A253">
            <wp:simplePos x="0" y="0"/>
            <wp:positionH relativeFrom="margin">
              <wp:posOffset>-9331</wp:posOffset>
            </wp:positionH>
            <wp:positionV relativeFrom="paragraph">
              <wp:posOffset>39</wp:posOffset>
            </wp:positionV>
            <wp:extent cx="5943600" cy="2971800"/>
            <wp:effectExtent l="0" t="0" r="0" b="0"/>
            <wp:wrapTight wrapText="bothSides">
              <wp:wrapPolygon edited="0">
                <wp:start x="0" y="0"/>
                <wp:lineTo x="0" y="21462"/>
                <wp:lineTo x="21531" y="21462"/>
                <wp:lineTo x="21531" y="0"/>
                <wp:lineTo x="0" y="0"/>
              </wp:wrapPolygon>
            </wp:wrapTight>
            <wp:docPr id="4" name="Picture 3" descr="A close-up of a graph&#10;&#10;AI-generated content may be incorrect.">
              <a:extLst xmlns:a="http://schemas.openxmlformats.org/drawingml/2006/main">
                <a:ext uri="{FF2B5EF4-FFF2-40B4-BE49-F238E27FC236}">
                  <a16:creationId xmlns:a16="http://schemas.microsoft.com/office/drawing/2014/main" id="{9C562BF1-9104-C85A-C0A5-C95447F070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a graph&#10;&#10;AI-generated content may be incorrect.">
                      <a:extLst>
                        <a:ext uri="{FF2B5EF4-FFF2-40B4-BE49-F238E27FC236}">
                          <a16:creationId xmlns:a16="http://schemas.microsoft.com/office/drawing/2014/main" id="{9C562BF1-9104-C85A-C0A5-C95447F0701C}"/>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14:sizeRelH relativeFrom="margin">
              <wp14:pctWidth>0</wp14:pctWidth>
            </wp14:sizeRelH>
            <wp14:sizeRelV relativeFrom="margin">
              <wp14:pctHeight>0</wp14:pctHeight>
            </wp14:sizeRelV>
          </wp:anchor>
        </w:drawing>
      </w:r>
      <w:r w:rsidRPr="00004926">
        <w:rPr>
          <w:rFonts w:ascii="Arial" w:eastAsia="+mn-ea" w:hAnsi="Arial" w:cs="Arial"/>
          <w:b/>
          <w:bCs/>
          <w:color w:val="000000"/>
          <w:kern w:val="24"/>
          <w:sz w:val="22"/>
          <w:szCs w:val="22"/>
        </w:rPr>
        <w:t xml:space="preserve">e-Figure 3. (A) PC Loadings Heatmap (PARDS and no PARDS). </w:t>
      </w:r>
      <w:r w:rsidRPr="00004926">
        <w:rPr>
          <w:rFonts w:ascii="Arial" w:eastAsia="+mn-ea" w:hAnsi="Arial" w:cs="Arial"/>
          <w:color w:val="000000"/>
          <w:kern w:val="24"/>
          <w:sz w:val="22"/>
          <w:szCs w:val="22"/>
        </w:rPr>
        <w:t xml:space="preserve">Biomarker loadings across PC1, PC2, and PC3. </w:t>
      </w:r>
      <w:r w:rsidRPr="00004926">
        <w:rPr>
          <w:rFonts w:ascii="Arial" w:eastAsia="+mn-ea" w:hAnsi="Arial" w:cs="Arial"/>
          <w:b/>
          <w:bCs/>
          <w:color w:val="000000"/>
          <w:kern w:val="24"/>
          <w:sz w:val="22"/>
          <w:szCs w:val="22"/>
        </w:rPr>
        <w:t xml:space="preserve">(B) PCA Biplot (PARDS and no PARDS). </w:t>
      </w:r>
      <w:r w:rsidRPr="00004926">
        <w:rPr>
          <w:rFonts w:ascii="Arial" w:eastAsia="+mn-ea" w:hAnsi="Arial" w:cs="Arial"/>
          <w:color w:val="000000"/>
          <w:kern w:val="24"/>
          <w:sz w:val="22"/>
          <w:szCs w:val="22"/>
        </w:rPr>
        <w:t xml:space="preserve">PCA biplot of PC1 (Dim1, </w:t>
      </w:r>
      <w:r w:rsidR="0048528B">
        <w:rPr>
          <w:rFonts w:ascii="Arial" w:eastAsia="+mn-ea" w:hAnsi="Arial" w:cs="Arial"/>
          <w:color w:val="000000"/>
          <w:kern w:val="24"/>
          <w:sz w:val="22"/>
          <w:szCs w:val="22"/>
        </w:rPr>
        <w:t>“glycocalyx axis”</w:t>
      </w:r>
      <w:r w:rsidRPr="00004926">
        <w:rPr>
          <w:rFonts w:ascii="Arial" w:eastAsia="+mn-ea" w:hAnsi="Arial" w:cs="Arial"/>
          <w:color w:val="000000"/>
          <w:kern w:val="24"/>
          <w:sz w:val="22"/>
          <w:szCs w:val="22"/>
        </w:rPr>
        <w:t xml:space="preserve">) and PC2 (Dim 2, </w:t>
      </w:r>
      <w:r w:rsidR="0048528B">
        <w:rPr>
          <w:rFonts w:ascii="Arial" w:eastAsia="+mn-ea" w:hAnsi="Arial" w:cs="Arial"/>
          <w:color w:val="000000"/>
          <w:kern w:val="24"/>
          <w:sz w:val="22"/>
          <w:szCs w:val="22"/>
        </w:rPr>
        <w:t>“inflammatory axis”</w:t>
      </w:r>
      <w:r w:rsidRPr="00004926">
        <w:rPr>
          <w:rFonts w:ascii="Arial" w:eastAsia="+mn-ea" w:hAnsi="Arial" w:cs="Arial"/>
          <w:color w:val="000000"/>
          <w:kern w:val="24"/>
          <w:sz w:val="22"/>
          <w:szCs w:val="22"/>
        </w:rPr>
        <w:t xml:space="preserve">) across children with (black dots) and without PARDS (grey dots). Arrows represent variables with the highest loading coefficients for a given PC. PCA = principal component analysis; PC = principal component; PARDS = pediatric acute respiratory distress syndrome. </w:t>
      </w:r>
    </w:p>
    <w:p w14:paraId="76B220D4" w14:textId="37E6FBE8" w:rsidR="0003623C" w:rsidRDefault="0003623C" w:rsidP="00B30293">
      <w:pPr>
        <w:spacing w:before="120" w:after="120" w:line="240" w:lineRule="auto"/>
        <w:rPr>
          <w:rFonts w:ascii="Arial" w:hAnsi="Arial" w:cs="Arial"/>
          <w:b/>
          <w:bCs/>
          <w:sz w:val="22"/>
          <w:szCs w:val="22"/>
        </w:rPr>
      </w:pPr>
    </w:p>
    <w:p w14:paraId="68447D64" w14:textId="77777777" w:rsidR="0054210E" w:rsidRDefault="0054210E" w:rsidP="00B30293">
      <w:pPr>
        <w:spacing w:before="120" w:after="120" w:line="240" w:lineRule="auto"/>
        <w:rPr>
          <w:rFonts w:ascii="Arial" w:hAnsi="Arial" w:cs="Arial"/>
          <w:b/>
          <w:bCs/>
          <w:sz w:val="22"/>
          <w:szCs w:val="22"/>
        </w:rPr>
      </w:pPr>
    </w:p>
    <w:p w14:paraId="47F49B6E" w14:textId="77777777" w:rsidR="0054210E" w:rsidRDefault="0054210E" w:rsidP="00B30293">
      <w:pPr>
        <w:spacing w:before="120" w:after="120" w:line="240" w:lineRule="auto"/>
        <w:rPr>
          <w:rFonts w:ascii="Arial" w:hAnsi="Arial" w:cs="Arial"/>
          <w:b/>
          <w:bCs/>
          <w:sz w:val="22"/>
          <w:szCs w:val="22"/>
        </w:rPr>
      </w:pPr>
    </w:p>
    <w:p w14:paraId="09BA607A" w14:textId="77777777" w:rsidR="0054210E" w:rsidRDefault="0054210E" w:rsidP="00B30293">
      <w:pPr>
        <w:spacing w:before="120" w:after="120" w:line="240" w:lineRule="auto"/>
        <w:rPr>
          <w:rFonts w:ascii="Arial" w:hAnsi="Arial" w:cs="Arial"/>
          <w:b/>
          <w:bCs/>
          <w:sz w:val="22"/>
          <w:szCs w:val="22"/>
        </w:rPr>
      </w:pPr>
    </w:p>
    <w:p w14:paraId="6A70F7F4" w14:textId="77777777" w:rsidR="0054210E" w:rsidRDefault="0054210E" w:rsidP="00B30293">
      <w:pPr>
        <w:spacing w:before="120" w:after="120" w:line="240" w:lineRule="auto"/>
        <w:rPr>
          <w:rFonts w:ascii="Arial" w:hAnsi="Arial" w:cs="Arial"/>
          <w:b/>
          <w:bCs/>
          <w:sz w:val="22"/>
          <w:szCs w:val="22"/>
        </w:rPr>
      </w:pPr>
    </w:p>
    <w:p w14:paraId="157F5E7A" w14:textId="77777777" w:rsidR="0054210E" w:rsidRDefault="0054210E" w:rsidP="00B30293">
      <w:pPr>
        <w:spacing w:before="120" w:after="120" w:line="240" w:lineRule="auto"/>
        <w:rPr>
          <w:rFonts w:ascii="Arial" w:hAnsi="Arial" w:cs="Arial"/>
          <w:b/>
          <w:bCs/>
          <w:sz w:val="22"/>
          <w:szCs w:val="22"/>
        </w:rPr>
      </w:pPr>
    </w:p>
    <w:p w14:paraId="1BD5CC9C" w14:textId="77777777" w:rsidR="0054210E" w:rsidRDefault="0054210E" w:rsidP="00B30293">
      <w:pPr>
        <w:spacing w:before="120" w:after="120" w:line="240" w:lineRule="auto"/>
        <w:rPr>
          <w:rFonts w:ascii="Arial" w:hAnsi="Arial" w:cs="Arial"/>
          <w:b/>
          <w:bCs/>
          <w:sz w:val="22"/>
          <w:szCs w:val="22"/>
        </w:rPr>
      </w:pPr>
    </w:p>
    <w:p w14:paraId="39F22437" w14:textId="77777777" w:rsidR="0054210E" w:rsidRDefault="0054210E" w:rsidP="00B30293">
      <w:pPr>
        <w:spacing w:before="120" w:after="120" w:line="240" w:lineRule="auto"/>
        <w:rPr>
          <w:rFonts w:ascii="Arial" w:hAnsi="Arial" w:cs="Arial"/>
          <w:b/>
          <w:bCs/>
          <w:sz w:val="22"/>
          <w:szCs w:val="22"/>
        </w:rPr>
      </w:pPr>
    </w:p>
    <w:p w14:paraId="34BDD445" w14:textId="77777777" w:rsidR="0054210E" w:rsidRDefault="0054210E" w:rsidP="00B30293">
      <w:pPr>
        <w:spacing w:before="120" w:after="120" w:line="240" w:lineRule="auto"/>
        <w:rPr>
          <w:rFonts w:ascii="Arial" w:hAnsi="Arial" w:cs="Arial"/>
          <w:b/>
          <w:bCs/>
          <w:sz w:val="22"/>
          <w:szCs w:val="22"/>
        </w:rPr>
      </w:pPr>
    </w:p>
    <w:p w14:paraId="1D264726" w14:textId="77777777" w:rsidR="0054210E" w:rsidRDefault="0054210E" w:rsidP="00B30293">
      <w:pPr>
        <w:spacing w:before="120" w:after="120" w:line="240" w:lineRule="auto"/>
        <w:rPr>
          <w:rFonts w:ascii="Arial" w:hAnsi="Arial" w:cs="Arial"/>
          <w:b/>
          <w:bCs/>
          <w:sz w:val="22"/>
          <w:szCs w:val="22"/>
        </w:rPr>
      </w:pPr>
    </w:p>
    <w:p w14:paraId="49EC8F73" w14:textId="77777777" w:rsidR="0054210E" w:rsidRDefault="0054210E" w:rsidP="00B30293">
      <w:pPr>
        <w:spacing w:before="120" w:after="120" w:line="240" w:lineRule="auto"/>
        <w:rPr>
          <w:rFonts w:ascii="Arial" w:hAnsi="Arial" w:cs="Arial"/>
          <w:b/>
          <w:bCs/>
          <w:sz w:val="22"/>
          <w:szCs w:val="22"/>
        </w:rPr>
      </w:pPr>
    </w:p>
    <w:p w14:paraId="4D79A754" w14:textId="77777777" w:rsidR="0054210E" w:rsidRDefault="0054210E" w:rsidP="00B30293">
      <w:pPr>
        <w:spacing w:before="120" w:after="120" w:line="240" w:lineRule="auto"/>
        <w:rPr>
          <w:rFonts w:ascii="Arial" w:hAnsi="Arial" w:cs="Arial"/>
          <w:b/>
          <w:bCs/>
          <w:sz w:val="22"/>
          <w:szCs w:val="22"/>
        </w:rPr>
      </w:pPr>
    </w:p>
    <w:p w14:paraId="78F23647" w14:textId="77777777" w:rsidR="0054210E" w:rsidRDefault="0054210E" w:rsidP="00B30293">
      <w:pPr>
        <w:spacing w:before="120" w:after="120" w:line="240" w:lineRule="auto"/>
        <w:rPr>
          <w:rFonts w:ascii="Arial" w:hAnsi="Arial" w:cs="Arial"/>
          <w:b/>
          <w:bCs/>
          <w:sz w:val="22"/>
          <w:szCs w:val="22"/>
        </w:rPr>
      </w:pPr>
    </w:p>
    <w:p w14:paraId="05F7718B" w14:textId="77777777" w:rsidR="0054210E" w:rsidRDefault="0054210E" w:rsidP="00B30293">
      <w:pPr>
        <w:spacing w:before="120" w:after="120" w:line="240" w:lineRule="auto"/>
        <w:rPr>
          <w:rFonts w:ascii="Arial" w:hAnsi="Arial" w:cs="Arial"/>
          <w:b/>
          <w:bCs/>
          <w:sz w:val="22"/>
          <w:szCs w:val="22"/>
        </w:rPr>
      </w:pPr>
    </w:p>
    <w:p w14:paraId="1EAB9449" w14:textId="77777777" w:rsidR="0054210E" w:rsidRDefault="0054210E" w:rsidP="00B30293">
      <w:pPr>
        <w:spacing w:before="120" w:after="120" w:line="240" w:lineRule="auto"/>
        <w:rPr>
          <w:rFonts w:ascii="Arial" w:hAnsi="Arial" w:cs="Arial"/>
          <w:b/>
          <w:bCs/>
          <w:sz w:val="22"/>
          <w:szCs w:val="22"/>
        </w:rPr>
      </w:pPr>
    </w:p>
    <w:p w14:paraId="6D5712F9" w14:textId="77777777" w:rsidR="0003623C" w:rsidRDefault="0003623C" w:rsidP="00B30293">
      <w:pPr>
        <w:spacing w:before="120" w:after="120" w:line="240" w:lineRule="auto"/>
        <w:rPr>
          <w:rFonts w:ascii="Arial" w:hAnsi="Arial" w:cs="Arial"/>
          <w:b/>
          <w:bCs/>
          <w:sz w:val="22"/>
          <w:szCs w:val="22"/>
        </w:rPr>
      </w:pPr>
    </w:p>
    <w:p w14:paraId="60D8509A" w14:textId="77777777" w:rsidR="003418F5" w:rsidRDefault="003418F5" w:rsidP="00B30293">
      <w:pPr>
        <w:spacing w:before="120" w:after="120" w:line="240" w:lineRule="auto"/>
        <w:rPr>
          <w:rFonts w:ascii="Arial" w:hAnsi="Arial" w:cs="Arial"/>
          <w:b/>
          <w:bCs/>
          <w:sz w:val="22"/>
          <w:szCs w:val="22"/>
        </w:rPr>
      </w:pPr>
    </w:p>
    <w:p w14:paraId="2903A7BE" w14:textId="6E8FDC29" w:rsidR="009E6E1B" w:rsidRPr="00BC3B5D" w:rsidRDefault="002A2A78" w:rsidP="009E6E1B">
      <w:pPr>
        <w:pStyle w:val="NormalWeb"/>
        <w:spacing w:before="0" w:beforeAutospacing="0" w:after="0" w:afterAutospacing="0"/>
        <w:jc w:val="both"/>
        <w:rPr>
          <w:rFonts w:ascii="Arial" w:hAnsi="Arial" w:cs="Arial"/>
          <w:sz w:val="22"/>
          <w:szCs w:val="22"/>
        </w:rPr>
      </w:pPr>
      <w:r w:rsidRPr="009E6E1B">
        <w:rPr>
          <w:rFonts w:ascii="Arial" w:hAnsi="Arial" w:cs="Arial"/>
          <w:b/>
          <w:bCs/>
          <w:noProof/>
          <w:sz w:val="22"/>
          <w:szCs w:val="22"/>
        </w:rPr>
        <w:drawing>
          <wp:anchor distT="0" distB="0" distL="114300" distR="114300" simplePos="0" relativeHeight="251660288" behindDoc="1" locked="0" layoutInCell="1" allowOverlap="1" wp14:anchorId="1CD4DBC5" wp14:editId="637118E5">
            <wp:simplePos x="0" y="0"/>
            <wp:positionH relativeFrom="column">
              <wp:posOffset>0</wp:posOffset>
            </wp:positionH>
            <wp:positionV relativeFrom="paragraph">
              <wp:posOffset>0</wp:posOffset>
            </wp:positionV>
            <wp:extent cx="5943600" cy="2635885"/>
            <wp:effectExtent l="0" t="0" r="0" b="0"/>
            <wp:wrapTight wrapText="bothSides">
              <wp:wrapPolygon edited="0">
                <wp:start x="0" y="0"/>
                <wp:lineTo x="0" y="21387"/>
                <wp:lineTo x="21531" y="21387"/>
                <wp:lineTo x="21531" y="0"/>
                <wp:lineTo x="0" y="0"/>
              </wp:wrapPolygon>
            </wp:wrapTight>
            <wp:docPr id="716228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228366" name=""/>
                    <pic:cNvPicPr/>
                  </pic:nvPicPr>
                  <pic:blipFill>
                    <a:blip r:embed="rId10">
                      <a:extLst>
                        <a:ext uri="{28A0092B-C50C-407E-A947-70E740481C1C}">
                          <a14:useLocalDpi xmlns:a14="http://schemas.microsoft.com/office/drawing/2010/main" val="0"/>
                        </a:ext>
                      </a:extLst>
                    </a:blip>
                    <a:stretch>
                      <a:fillRect/>
                    </a:stretch>
                  </pic:blipFill>
                  <pic:spPr>
                    <a:xfrm>
                      <a:off x="0" y="0"/>
                      <a:ext cx="5943600" cy="2635885"/>
                    </a:xfrm>
                    <a:prstGeom prst="rect">
                      <a:avLst/>
                    </a:prstGeom>
                  </pic:spPr>
                </pic:pic>
              </a:graphicData>
            </a:graphic>
          </wp:anchor>
        </w:drawing>
      </w:r>
      <w:r w:rsidR="009E6E1B" w:rsidRPr="009E6E1B">
        <w:rPr>
          <w:rFonts w:ascii="Arial" w:eastAsia="+mn-ea" w:hAnsi="Arial" w:cs="Arial"/>
          <w:b/>
          <w:bCs/>
          <w:color w:val="000000"/>
          <w:kern w:val="24"/>
          <w:sz w:val="22"/>
          <w:szCs w:val="22"/>
        </w:rPr>
        <w:t>e-Figure 4</w:t>
      </w:r>
      <w:r w:rsidR="00AA0B54">
        <w:rPr>
          <w:rFonts w:ascii="Arial" w:eastAsia="+mn-ea" w:hAnsi="Arial" w:cs="Arial"/>
          <w:b/>
          <w:bCs/>
          <w:color w:val="000000"/>
          <w:kern w:val="24"/>
          <w:sz w:val="22"/>
          <w:szCs w:val="22"/>
        </w:rPr>
        <w:t xml:space="preserve">. (A) </w:t>
      </w:r>
      <w:r w:rsidR="009E6E1B" w:rsidRPr="009E6E1B">
        <w:rPr>
          <w:rFonts w:ascii="Arial" w:eastAsia="+mn-ea" w:hAnsi="Arial" w:cs="Arial"/>
          <w:b/>
          <w:bCs/>
          <w:color w:val="000000"/>
          <w:kern w:val="24"/>
          <w:sz w:val="22"/>
          <w:szCs w:val="22"/>
        </w:rPr>
        <w:t xml:space="preserve">Proportion of 6-O- and </w:t>
      </w:r>
      <w:r w:rsidR="009E6E1B" w:rsidRPr="00AA0B54">
        <w:rPr>
          <w:rFonts w:ascii="Arial" w:eastAsia="+mn-ea" w:hAnsi="Arial" w:cs="Arial"/>
          <w:b/>
          <w:bCs/>
          <w:i/>
          <w:iCs/>
          <w:color w:val="000000"/>
          <w:kern w:val="24"/>
          <w:sz w:val="22"/>
          <w:szCs w:val="22"/>
        </w:rPr>
        <w:t>N</w:t>
      </w:r>
      <w:r w:rsidR="009E6E1B" w:rsidRPr="009E6E1B">
        <w:rPr>
          <w:rFonts w:ascii="Arial" w:eastAsia="+mn-ea" w:hAnsi="Arial" w:cs="Arial"/>
          <w:b/>
          <w:bCs/>
          <w:color w:val="000000"/>
          <w:kern w:val="24"/>
          <w:sz w:val="22"/>
          <w:szCs w:val="22"/>
        </w:rPr>
        <w:t>-sulfated HS and total HS by PARDS status.</w:t>
      </w:r>
      <w:r w:rsidR="00AA0B54">
        <w:rPr>
          <w:rFonts w:ascii="Arial" w:eastAsia="+mn-ea" w:hAnsi="Arial" w:cs="Arial"/>
          <w:b/>
          <w:bCs/>
          <w:color w:val="000000"/>
          <w:kern w:val="24"/>
          <w:sz w:val="22"/>
          <w:szCs w:val="22"/>
        </w:rPr>
        <w:t xml:space="preserve"> </w:t>
      </w:r>
      <w:r w:rsidR="00BC3B5D" w:rsidRPr="00974C7A">
        <w:rPr>
          <w:rFonts w:ascii="Arial" w:hAnsi="Arial" w:cs="Arial"/>
          <w:sz w:val="22"/>
          <w:szCs w:val="22"/>
        </w:rPr>
        <w:t xml:space="preserve">Among children with PARDS, higher total HS levels were associated with increased </w:t>
      </w:r>
      <w:r w:rsidR="00BC3B5D">
        <w:rPr>
          <w:rFonts w:ascii="Arial" w:hAnsi="Arial" w:cs="Arial"/>
          <w:sz w:val="22"/>
          <w:szCs w:val="22"/>
        </w:rPr>
        <w:t xml:space="preserve">proportion </w:t>
      </w:r>
      <w:r w:rsidR="00BC3B5D" w:rsidRPr="00974C7A">
        <w:rPr>
          <w:rFonts w:ascii="Arial" w:hAnsi="Arial" w:cs="Arial"/>
          <w:sz w:val="22"/>
          <w:szCs w:val="22"/>
        </w:rPr>
        <w:t xml:space="preserve">of </w:t>
      </w:r>
      <w:r w:rsidR="00BC3B5D">
        <w:rPr>
          <w:rFonts w:ascii="Arial" w:eastAsia="+mn-ea" w:hAnsi="Arial" w:cs="Arial"/>
          <w:color w:val="000000"/>
          <w:kern w:val="24"/>
          <w:sz w:val="22"/>
          <w:szCs w:val="22"/>
        </w:rPr>
        <w:t>6-</w:t>
      </w:r>
      <w:r w:rsidR="00BC3B5D">
        <w:rPr>
          <w:rFonts w:ascii="Arial" w:eastAsia="+mn-ea" w:hAnsi="Arial" w:cs="Arial"/>
          <w:i/>
          <w:iCs/>
          <w:color w:val="000000"/>
          <w:kern w:val="24"/>
          <w:sz w:val="22"/>
          <w:szCs w:val="22"/>
        </w:rPr>
        <w:t>O-</w:t>
      </w:r>
      <w:r w:rsidR="00BC3B5D">
        <w:rPr>
          <w:rFonts w:ascii="Arial" w:eastAsia="+mn-ea" w:hAnsi="Arial" w:cs="Arial"/>
          <w:color w:val="000000"/>
          <w:kern w:val="24"/>
          <w:sz w:val="22"/>
          <w:szCs w:val="22"/>
        </w:rPr>
        <w:t xml:space="preserve"> and </w:t>
      </w:r>
      <w:r w:rsidR="00BC3B5D">
        <w:rPr>
          <w:rFonts w:ascii="Arial" w:eastAsia="+mn-ea" w:hAnsi="Arial" w:cs="Arial"/>
          <w:i/>
          <w:iCs/>
          <w:color w:val="000000"/>
          <w:kern w:val="24"/>
          <w:sz w:val="22"/>
          <w:szCs w:val="22"/>
        </w:rPr>
        <w:t>N-</w:t>
      </w:r>
      <w:r w:rsidR="00BC3B5D">
        <w:rPr>
          <w:rFonts w:ascii="Arial" w:eastAsia="+mn-ea" w:hAnsi="Arial" w:cs="Arial"/>
          <w:color w:val="000000"/>
          <w:kern w:val="24"/>
          <w:sz w:val="22"/>
          <w:szCs w:val="22"/>
        </w:rPr>
        <w:t>sulfated</w:t>
      </w:r>
      <w:r w:rsidR="00BC3B5D" w:rsidRPr="00690876">
        <w:rPr>
          <w:rFonts w:ascii="Arial" w:eastAsia="+mn-ea" w:hAnsi="Arial" w:cs="Arial"/>
          <w:color w:val="000000"/>
          <w:kern w:val="24"/>
          <w:sz w:val="22"/>
          <w:szCs w:val="22"/>
        </w:rPr>
        <w:t xml:space="preserve"> HS</w:t>
      </w:r>
      <w:r w:rsidR="00BC3B5D">
        <w:rPr>
          <w:rFonts w:ascii="Arial" w:eastAsia="+mn-ea" w:hAnsi="Arial" w:cs="Arial"/>
          <w:color w:val="000000"/>
          <w:kern w:val="24"/>
          <w:sz w:val="22"/>
          <w:szCs w:val="22"/>
        </w:rPr>
        <w:t xml:space="preserve"> subtypes </w:t>
      </w:r>
      <w:r w:rsidR="00BC3B5D" w:rsidRPr="00974C7A">
        <w:rPr>
          <w:rFonts w:ascii="Arial" w:hAnsi="Arial" w:cs="Arial"/>
          <w:sz w:val="22"/>
          <w:szCs w:val="22"/>
        </w:rPr>
        <w:t>whereas the opposite pattern was observed in non-PARDS</w:t>
      </w:r>
      <w:r w:rsidR="00BC3B5D">
        <w:rPr>
          <w:rFonts w:ascii="Arial" w:hAnsi="Arial" w:cs="Arial"/>
          <w:sz w:val="22"/>
          <w:szCs w:val="22"/>
        </w:rPr>
        <w:t xml:space="preserve">. </w:t>
      </w:r>
      <w:r w:rsidR="005618BB" w:rsidRPr="00690876">
        <w:rPr>
          <w:rFonts w:ascii="Arial" w:eastAsia="+mn-ea" w:hAnsi="Arial" w:cs="Arial"/>
          <w:color w:val="000000"/>
          <w:kern w:val="24"/>
          <w:sz w:val="22"/>
          <w:szCs w:val="22"/>
        </w:rPr>
        <w:t xml:space="preserve">A linear model including the interaction term: Proportion </w:t>
      </w:r>
      <w:r w:rsidR="005618BB">
        <w:rPr>
          <w:rFonts w:ascii="Arial" w:eastAsia="+mn-ea" w:hAnsi="Arial" w:cs="Arial"/>
          <w:color w:val="000000"/>
          <w:kern w:val="24"/>
          <w:sz w:val="22"/>
          <w:szCs w:val="22"/>
        </w:rPr>
        <w:t>6</w:t>
      </w:r>
      <w:r w:rsidR="00026461">
        <w:rPr>
          <w:rFonts w:ascii="Arial" w:eastAsia="+mn-ea" w:hAnsi="Arial" w:cs="Arial"/>
          <w:color w:val="000000"/>
          <w:kern w:val="24"/>
          <w:sz w:val="22"/>
          <w:szCs w:val="22"/>
        </w:rPr>
        <w:t>-</w:t>
      </w:r>
      <w:r w:rsidR="00026461">
        <w:rPr>
          <w:rFonts w:ascii="Arial" w:eastAsia="+mn-ea" w:hAnsi="Arial" w:cs="Arial"/>
          <w:i/>
          <w:iCs/>
          <w:color w:val="000000"/>
          <w:kern w:val="24"/>
          <w:sz w:val="22"/>
          <w:szCs w:val="22"/>
        </w:rPr>
        <w:t>O-</w:t>
      </w:r>
      <w:r w:rsidR="00026461">
        <w:rPr>
          <w:rFonts w:ascii="Arial" w:eastAsia="+mn-ea" w:hAnsi="Arial" w:cs="Arial"/>
          <w:color w:val="000000"/>
          <w:kern w:val="24"/>
          <w:sz w:val="22"/>
          <w:szCs w:val="22"/>
        </w:rPr>
        <w:t xml:space="preserve"> and </w:t>
      </w:r>
      <w:r w:rsidR="00026461">
        <w:rPr>
          <w:rFonts w:ascii="Arial" w:eastAsia="+mn-ea" w:hAnsi="Arial" w:cs="Arial"/>
          <w:i/>
          <w:iCs/>
          <w:color w:val="000000"/>
          <w:kern w:val="24"/>
          <w:sz w:val="22"/>
          <w:szCs w:val="22"/>
        </w:rPr>
        <w:t>N-</w:t>
      </w:r>
      <w:r w:rsidR="00026461">
        <w:rPr>
          <w:rFonts w:ascii="Arial" w:eastAsia="+mn-ea" w:hAnsi="Arial" w:cs="Arial"/>
          <w:color w:val="000000"/>
          <w:kern w:val="24"/>
          <w:sz w:val="22"/>
          <w:szCs w:val="22"/>
        </w:rPr>
        <w:t>sulfated</w:t>
      </w:r>
      <w:r w:rsidR="005618BB" w:rsidRPr="00690876">
        <w:rPr>
          <w:rFonts w:ascii="Arial" w:eastAsia="+mn-ea" w:hAnsi="Arial" w:cs="Arial"/>
          <w:color w:val="000000"/>
          <w:kern w:val="24"/>
          <w:sz w:val="22"/>
          <w:szCs w:val="22"/>
        </w:rPr>
        <w:t xml:space="preserve"> HS ~ Total HS * PARDS status demonstrated that the slopes differed significantly between groups</w:t>
      </w:r>
      <w:r w:rsidR="00BC3B5D">
        <w:rPr>
          <w:rFonts w:ascii="Arial" w:eastAsia="+mn-ea" w:hAnsi="Arial" w:cs="Arial"/>
          <w:color w:val="000000"/>
          <w:kern w:val="24"/>
          <w:sz w:val="22"/>
          <w:szCs w:val="22"/>
        </w:rPr>
        <w:t xml:space="preserve"> (interaction </w:t>
      </w:r>
      <w:r w:rsidR="00CD0B1F">
        <w:rPr>
          <w:rFonts w:ascii="Arial" w:eastAsia="+mn-ea" w:hAnsi="Arial" w:cs="Arial"/>
          <w:color w:val="000000"/>
          <w:kern w:val="24"/>
          <w:sz w:val="22"/>
          <w:szCs w:val="22"/>
        </w:rPr>
        <w:t>p</w:t>
      </w:r>
      <w:r w:rsidR="00BC3B5D">
        <w:rPr>
          <w:rFonts w:ascii="Arial" w:eastAsia="+mn-ea" w:hAnsi="Arial" w:cs="Arial"/>
          <w:color w:val="000000"/>
          <w:kern w:val="24"/>
          <w:sz w:val="22"/>
          <w:szCs w:val="22"/>
        </w:rPr>
        <w:t>=0.012)</w:t>
      </w:r>
      <w:r w:rsidR="005618BB" w:rsidRPr="00690876">
        <w:rPr>
          <w:rFonts w:ascii="Arial" w:eastAsia="+mn-ea" w:hAnsi="Arial" w:cs="Arial"/>
          <w:color w:val="000000"/>
          <w:kern w:val="24"/>
          <w:sz w:val="22"/>
          <w:szCs w:val="22"/>
        </w:rPr>
        <w:t>.</w:t>
      </w:r>
      <w:r w:rsidR="00D85807">
        <w:rPr>
          <w:rFonts w:ascii="Arial" w:eastAsia="+mn-ea" w:hAnsi="Arial" w:cs="Arial"/>
          <w:color w:val="000000"/>
          <w:kern w:val="24"/>
          <w:sz w:val="22"/>
          <w:szCs w:val="22"/>
        </w:rPr>
        <w:t xml:space="preserve"> </w:t>
      </w:r>
      <w:r w:rsidR="00745947">
        <w:rPr>
          <w:rFonts w:ascii="Arial" w:eastAsia="+mn-ea" w:hAnsi="Arial" w:cs="Arial"/>
          <w:b/>
          <w:bCs/>
          <w:color w:val="000000"/>
          <w:kern w:val="24"/>
          <w:sz w:val="22"/>
          <w:szCs w:val="22"/>
        </w:rPr>
        <w:t xml:space="preserve">(B) </w:t>
      </w:r>
      <w:r w:rsidR="009E6E1B" w:rsidRPr="009E6E1B">
        <w:rPr>
          <w:rFonts w:ascii="Arial" w:eastAsia="+mn-ea" w:hAnsi="Arial" w:cs="Arial"/>
          <w:b/>
          <w:bCs/>
          <w:color w:val="000000"/>
          <w:kern w:val="24"/>
          <w:sz w:val="22"/>
          <w:szCs w:val="22"/>
        </w:rPr>
        <w:t>Proportion of 6-</w:t>
      </w:r>
      <w:r w:rsidR="009E6E1B" w:rsidRPr="00745947">
        <w:rPr>
          <w:rFonts w:ascii="Arial" w:eastAsia="+mn-ea" w:hAnsi="Arial" w:cs="Arial"/>
          <w:b/>
          <w:bCs/>
          <w:i/>
          <w:iCs/>
          <w:color w:val="000000"/>
          <w:kern w:val="24"/>
          <w:sz w:val="22"/>
          <w:szCs w:val="22"/>
        </w:rPr>
        <w:t>O</w:t>
      </w:r>
      <w:r w:rsidR="009E6E1B" w:rsidRPr="009E6E1B">
        <w:rPr>
          <w:rFonts w:ascii="Arial" w:eastAsia="+mn-ea" w:hAnsi="Arial" w:cs="Arial"/>
          <w:b/>
          <w:bCs/>
          <w:color w:val="000000"/>
          <w:kern w:val="24"/>
          <w:sz w:val="22"/>
          <w:szCs w:val="22"/>
        </w:rPr>
        <w:t xml:space="preserve">- and </w:t>
      </w:r>
      <w:r w:rsidR="009E6E1B" w:rsidRPr="00745947">
        <w:rPr>
          <w:rFonts w:ascii="Arial" w:eastAsia="+mn-ea" w:hAnsi="Arial" w:cs="Arial"/>
          <w:b/>
          <w:bCs/>
          <w:i/>
          <w:iCs/>
          <w:color w:val="000000"/>
          <w:kern w:val="24"/>
          <w:sz w:val="22"/>
          <w:szCs w:val="22"/>
        </w:rPr>
        <w:t>N</w:t>
      </w:r>
      <w:r w:rsidR="009E6E1B" w:rsidRPr="009E6E1B">
        <w:rPr>
          <w:rFonts w:ascii="Arial" w:eastAsia="+mn-ea" w:hAnsi="Arial" w:cs="Arial"/>
          <w:b/>
          <w:bCs/>
          <w:color w:val="000000"/>
          <w:kern w:val="24"/>
          <w:sz w:val="22"/>
          <w:szCs w:val="22"/>
        </w:rPr>
        <w:t>-sulfated HS</w:t>
      </w:r>
      <w:r w:rsidR="00745947">
        <w:rPr>
          <w:rFonts w:ascii="Arial" w:eastAsia="+mn-ea" w:hAnsi="Arial" w:cs="Arial"/>
          <w:b/>
          <w:bCs/>
          <w:color w:val="000000"/>
          <w:kern w:val="24"/>
          <w:sz w:val="22"/>
          <w:szCs w:val="22"/>
        </w:rPr>
        <w:t xml:space="preserve"> subtypes</w:t>
      </w:r>
      <w:r w:rsidR="009E6E1B" w:rsidRPr="009E6E1B">
        <w:rPr>
          <w:rFonts w:ascii="Arial" w:eastAsia="+mn-ea" w:hAnsi="Arial" w:cs="Arial"/>
          <w:b/>
          <w:bCs/>
          <w:color w:val="000000"/>
          <w:kern w:val="24"/>
          <w:sz w:val="22"/>
          <w:szCs w:val="22"/>
        </w:rPr>
        <w:t xml:space="preserve"> by PARDS clusters.</w:t>
      </w:r>
      <w:r w:rsidR="00243133">
        <w:rPr>
          <w:rFonts w:ascii="Arial" w:eastAsia="+mn-ea" w:hAnsi="Arial" w:cs="Arial"/>
          <w:b/>
          <w:bCs/>
          <w:color w:val="000000"/>
          <w:kern w:val="24"/>
          <w:sz w:val="22"/>
          <w:szCs w:val="22"/>
        </w:rPr>
        <w:t xml:space="preserve"> </w:t>
      </w:r>
      <w:r w:rsidR="00243133">
        <w:rPr>
          <w:rFonts w:ascii="Arial" w:eastAsia="+mn-ea" w:hAnsi="Arial" w:cs="Arial"/>
          <w:color w:val="000000"/>
          <w:kern w:val="24"/>
          <w:sz w:val="22"/>
          <w:szCs w:val="22"/>
        </w:rPr>
        <w:t>Proportion of 6-</w:t>
      </w:r>
      <w:r w:rsidR="00243133">
        <w:rPr>
          <w:rFonts w:ascii="Arial" w:eastAsia="+mn-ea" w:hAnsi="Arial" w:cs="Arial"/>
          <w:i/>
          <w:iCs/>
          <w:color w:val="000000"/>
          <w:kern w:val="24"/>
          <w:sz w:val="22"/>
          <w:szCs w:val="22"/>
        </w:rPr>
        <w:t>O-</w:t>
      </w:r>
      <w:r w:rsidR="00243133">
        <w:rPr>
          <w:rFonts w:ascii="Arial" w:eastAsia="+mn-ea" w:hAnsi="Arial" w:cs="Arial"/>
          <w:color w:val="000000"/>
          <w:kern w:val="24"/>
          <w:sz w:val="22"/>
          <w:szCs w:val="22"/>
        </w:rPr>
        <w:t xml:space="preserve"> and </w:t>
      </w:r>
      <w:r w:rsidR="00243133">
        <w:rPr>
          <w:rFonts w:ascii="Arial" w:eastAsia="+mn-ea" w:hAnsi="Arial" w:cs="Arial"/>
          <w:i/>
          <w:iCs/>
          <w:color w:val="000000"/>
          <w:kern w:val="24"/>
          <w:sz w:val="22"/>
          <w:szCs w:val="22"/>
        </w:rPr>
        <w:t>N-</w:t>
      </w:r>
      <w:r w:rsidR="00243133">
        <w:rPr>
          <w:rFonts w:ascii="Arial" w:eastAsia="+mn-ea" w:hAnsi="Arial" w:cs="Arial"/>
          <w:color w:val="000000"/>
          <w:kern w:val="24"/>
          <w:sz w:val="22"/>
          <w:szCs w:val="22"/>
        </w:rPr>
        <w:t>sulfated</w:t>
      </w:r>
      <w:r w:rsidR="00243133" w:rsidRPr="00690876">
        <w:rPr>
          <w:rFonts w:ascii="Arial" w:eastAsia="+mn-ea" w:hAnsi="Arial" w:cs="Arial"/>
          <w:color w:val="000000"/>
          <w:kern w:val="24"/>
          <w:sz w:val="22"/>
          <w:szCs w:val="22"/>
        </w:rPr>
        <w:t xml:space="preserve"> HS</w:t>
      </w:r>
      <w:r w:rsidR="00243133">
        <w:rPr>
          <w:rFonts w:ascii="Arial" w:eastAsia="+mn-ea" w:hAnsi="Arial" w:cs="Arial"/>
          <w:color w:val="000000"/>
          <w:kern w:val="24"/>
          <w:sz w:val="22"/>
          <w:szCs w:val="22"/>
        </w:rPr>
        <w:t xml:space="preserve"> subtypes increased stepwise across PARD clusters.</w:t>
      </w:r>
      <w:r w:rsidR="00243133">
        <w:rPr>
          <w:rFonts w:ascii="Arial" w:eastAsia="+mn-ea" w:hAnsi="Arial" w:cs="Arial"/>
          <w:b/>
          <w:bCs/>
          <w:color w:val="000000"/>
          <w:kern w:val="24"/>
          <w:sz w:val="22"/>
          <w:szCs w:val="22"/>
        </w:rPr>
        <w:t xml:space="preserve"> </w:t>
      </w:r>
      <w:r w:rsidR="00CD0B1F">
        <w:rPr>
          <w:rFonts w:ascii="Arial" w:eastAsia="+mn-ea" w:hAnsi="Arial" w:cs="Arial"/>
          <w:color w:val="000000"/>
          <w:kern w:val="24"/>
          <w:sz w:val="22"/>
          <w:szCs w:val="22"/>
        </w:rPr>
        <w:t>p</w:t>
      </w:r>
      <w:r w:rsidR="00BC3B5D">
        <w:rPr>
          <w:rFonts w:ascii="Arial" w:eastAsia="+mn-ea" w:hAnsi="Arial" w:cs="Arial"/>
          <w:color w:val="000000"/>
          <w:kern w:val="24"/>
          <w:sz w:val="22"/>
          <w:szCs w:val="22"/>
        </w:rPr>
        <w:t xml:space="preserve">&lt;0.05 was statistically significant. </w:t>
      </w:r>
      <w:r w:rsidR="0057059B">
        <w:rPr>
          <w:rFonts w:ascii="Arial" w:eastAsia="+mn-ea" w:hAnsi="Arial" w:cs="Arial"/>
          <w:color w:val="000000"/>
          <w:kern w:val="24"/>
          <w:sz w:val="22"/>
          <w:szCs w:val="22"/>
        </w:rPr>
        <w:t xml:space="preserve">HS = heparan sulfate; PARDS = pediatric acute respiratory distress syndrome. </w:t>
      </w:r>
    </w:p>
    <w:p w14:paraId="2667F878" w14:textId="0C46F27A" w:rsidR="00C05A4D" w:rsidRDefault="00C05A4D" w:rsidP="00B30293">
      <w:pPr>
        <w:spacing w:before="120" w:after="120" w:line="240" w:lineRule="auto"/>
        <w:rPr>
          <w:rFonts w:ascii="Arial" w:hAnsi="Arial" w:cs="Arial"/>
          <w:b/>
          <w:bCs/>
          <w:sz w:val="22"/>
          <w:szCs w:val="22"/>
        </w:rPr>
      </w:pPr>
    </w:p>
    <w:p w14:paraId="774D13A9" w14:textId="77777777" w:rsidR="00C05A4D" w:rsidRDefault="00C05A4D" w:rsidP="00B30293">
      <w:pPr>
        <w:spacing w:before="120" w:after="120" w:line="240" w:lineRule="auto"/>
        <w:rPr>
          <w:rFonts w:ascii="Arial" w:hAnsi="Arial" w:cs="Arial"/>
          <w:b/>
          <w:bCs/>
          <w:sz w:val="22"/>
          <w:szCs w:val="22"/>
        </w:rPr>
      </w:pPr>
    </w:p>
    <w:p w14:paraId="688DCA16" w14:textId="77777777" w:rsidR="00C05A4D" w:rsidRDefault="00C05A4D" w:rsidP="00B30293">
      <w:pPr>
        <w:spacing w:before="120" w:after="120" w:line="240" w:lineRule="auto"/>
        <w:rPr>
          <w:rFonts w:ascii="Arial" w:hAnsi="Arial" w:cs="Arial"/>
          <w:b/>
          <w:bCs/>
          <w:sz w:val="22"/>
          <w:szCs w:val="22"/>
        </w:rPr>
      </w:pPr>
    </w:p>
    <w:p w14:paraId="51E0DDD5" w14:textId="77777777" w:rsidR="00C05A4D" w:rsidRDefault="00C05A4D" w:rsidP="00B30293">
      <w:pPr>
        <w:spacing w:before="120" w:after="120" w:line="240" w:lineRule="auto"/>
        <w:rPr>
          <w:rFonts w:ascii="Arial" w:hAnsi="Arial" w:cs="Arial"/>
          <w:b/>
          <w:bCs/>
          <w:sz w:val="22"/>
          <w:szCs w:val="22"/>
        </w:rPr>
      </w:pPr>
    </w:p>
    <w:p w14:paraId="710CD906" w14:textId="77777777" w:rsidR="0074008D" w:rsidRDefault="0074008D" w:rsidP="00B30293">
      <w:pPr>
        <w:spacing w:before="120" w:after="120" w:line="240" w:lineRule="auto"/>
        <w:rPr>
          <w:rFonts w:ascii="Arial" w:hAnsi="Arial" w:cs="Arial"/>
          <w:b/>
          <w:bCs/>
          <w:sz w:val="22"/>
          <w:szCs w:val="22"/>
        </w:rPr>
      </w:pPr>
    </w:p>
    <w:p w14:paraId="24699E01" w14:textId="77777777" w:rsidR="0074008D" w:rsidRDefault="0074008D" w:rsidP="00B30293">
      <w:pPr>
        <w:spacing w:before="120" w:after="120" w:line="240" w:lineRule="auto"/>
        <w:rPr>
          <w:rFonts w:ascii="Arial" w:hAnsi="Arial" w:cs="Arial"/>
          <w:b/>
          <w:bCs/>
          <w:sz w:val="22"/>
          <w:szCs w:val="22"/>
        </w:rPr>
      </w:pPr>
    </w:p>
    <w:p w14:paraId="4D416301" w14:textId="77777777" w:rsidR="0074008D" w:rsidRDefault="0074008D" w:rsidP="00B30293">
      <w:pPr>
        <w:spacing w:before="120" w:after="120" w:line="240" w:lineRule="auto"/>
        <w:rPr>
          <w:rFonts w:ascii="Arial" w:hAnsi="Arial" w:cs="Arial"/>
          <w:b/>
          <w:bCs/>
          <w:sz w:val="22"/>
          <w:szCs w:val="22"/>
        </w:rPr>
      </w:pPr>
    </w:p>
    <w:p w14:paraId="29E7BB4C" w14:textId="77777777" w:rsidR="0074008D" w:rsidRDefault="0074008D" w:rsidP="00B30293">
      <w:pPr>
        <w:spacing w:before="120" w:after="120" w:line="240" w:lineRule="auto"/>
        <w:rPr>
          <w:rFonts w:ascii="Arial" w:hAnsi="Arial" w:cs="Arial"/>
          <w:b/>
          <w:bCs/>
          <w:sz w:val="22"/>
          <w:szCs w:val="22"/>
        </w:rPr>
      </w:pPr>
    </w:p>
    <w:p w14:paraId="0B855A44" w14:textId="77777777" w:rsidR="0074008D" w:rsidRDefault="0074008D" w:rsidP="00B30293">
      <w:pPr>
        <w:spacing w:before="120" w:after="120" w:line="240" w:lineRule="auto"/>
        <w:rPr>
          <w:rFonts w:ascii="Arial" w:hAnsi="Arial" w:cs="Arial"/>
          <w:b/>
          <w:bCs/>
          <w:sz w:val="22"/>
          <w:szCs w:val="22"/>
        </w:rPr>
      </w:pPr>
    </w:p>
    <w:p w14:paraId="7D1D377C" w14:textId="77777777" w:rsidR="0074008D" w:rsidRDefault="0074008D" w:rsidP="00B30293">
      <w:pPr>
        <w:spacing w:before="120" w:after="120" w:line="240" w:lineRule="auto"/>
        <w:rPr>
          <w:rFonts w:ascii="Arial" w:hAnsi="Arial" w:cs="Arial"/>
          <w:b/>
          <w:bCs/>
          <w:sz w:val="22"/>
          <w:szCs w:val="22"/>
        </w:rPr>
      </w:pPr>
    </w:p>
    <w:p w14:paraId="79BA95B4" w14:textId="77777777" w:rsidR="0074008D" w:rsidRDefault="0074008D" w:rsidP="00B30293">
      <w:pPr>
        <w:spacing w:before="120" w:after="120" w:line="240" w:lineRule="auto"/>
        <w:rPr>
          <w:rFonts w:ascii="Arial" w:hAnsi="Arial" w:cs="Arial"/>
          <w:b/>
          <w:bCs/>
          <w:sz w:val="22"/>
          <w:szCs w:val="22"/>
        </w:rPr>
      </w:pPr>
    </w:p>
    <w:p w14:paraId="6638E9BA" w14:textId="77777777" w:rsidR="0074008D" w:rsidRDefault="0074008D" w:rsidP="00B30293">
      <w:pPr>
        <w:spacing w:before="120" w:after="120" w:line="240" w:lineRule="auto"/>
        <w:rPr>
          <w:rFonts w:ascii="Arial" w:hAnsi="Arial" w:cs="Arial"/>
          <w:b/>
          <w:bCs/>
          <w:sz w:val="22"/>
          <w:szCs w:val="22"/>
        </w:rPr>
      </w:pPr>
    </w:p>
    <w:p w14:paraId="22315265" w14:textId="77777777" w:rsidR="0074008D" w:rsidRDefault="0074008D" w:rsidP="00B30293">
      <w:pPr>
        <w:spacing w:before="120" w:after="120" w:line="240" w:lineRule="auto"/>
        <w:rPr>
          <w:rFonts w:ascii="Arial" w:hAnsi="Arial" w:cs="Arial"/>
          <w:b/>
          <w:bCs/>
          <w:sz w:val="22"/>
          <w:szCs w:val="22"/>
        </w:rPr>
      </w:pPr>
    </w:p>
    <w:p w14:paraId="0ADA8DE3" w14:textId="77777777" w:rsidR="0074008D" w:rsidRDefault="0074008D" w:rsidP="00B30293">
      <w:pPr>
        <w:spacing w:before="120" w:after="120" w:line="240" w:lineRule="auto"/>
        <w:rPr>
          <w:rFonts w:ascii="Arial" w:hAnsi="Arial" w:cs="Arial"/>
          <w:b/>
          <w:bCs/>
          <w:sz w:val="22"/>
          <w:szCs w:val="22"/>
        </w:rPr>
      </w:pPr>
    </w:p>
    <w:p w14:paraId="7ADA582E" w14:textId="77777777" w:rsidR="0074008D" w:rsidRDefault="0074008D" w:rsidP="00B30293">
      <w:pPr>
        <w:spacing w:before="120" w:after="120" w:line="240" w:lineRule="auto"/>
        <w:rPr>
          <w:rFonts w:ascii="Arial" w:hAnsi="Arial" w:cs="Arial"/>
          <w:b/>
          <w:bCs/>
          <w:sz w:val="22"/>
          <w:szCs w:val="22"/>
        </w:rPr>
      </w:pPr>
    </w:p>
    <w:p w14:paraId="21F76FDD" w14:textId="77777777" w:rsidR="0074008D" w:rsidRDefault="0074008D" w:rsidP="00B30293">
      <w:pPr>
        <w:spacing w:before="120" w:after="120" w:line="240" w:lineRule="auto"/>
        <w:rPr>
          <w:rFonts w:ascii="Arial" w:hAnsi="Arial" w:cs="Arial"/>
          <w:b/>
          <w:bCs/>
          <w:sz w:val="22"/>
          <w:szCs w:val="22"/>
        </w:rPr>
      </w:pPr>
    </w:p>
    <w:p w14:paraId="737B0293" w14:textId="7EA66096" w:rsidR="0074008D" w:rsidRDefault="00E15654" w:rsidP="00B30293">
      <w:pPr>
        <w:spacing w:before="120" w:after="120" w:line="240" w:lineRule="auto"/>
        <w:rPr>
          <w:rFonts w:ascii="Arial" w:hAnsi="Arial" w:cs="Arial"/>
          <w:b/>
          <w:bCs/>
          <w:sz w:val="22"/>
          <w:szCs w:val="22"/>
        </w:rPr>
      </w:pPr>
      <w:r>
        <w:rPr>
          <w:noProof/>
        </w:rPr>
        <w:drawing>
          <wp:anchor distT="0" distB="0" distL="114300" distR="114300" simplePos="0" relativeHeight="251661312" behindDoc="1" locked="0" layoutInCell="1" allowOverlap="1" wp14:anchorId="4FD446FD" wp14:editId="6FBFD835">
            <wp:simplePos x="0" y="0"/>
            <wp:positionH relativeFrom="margin">
              <wp:align>left</wp:align>
            </wp:positionH>
            <wp:positionV relativeFrom="paragraph">
              <wp:posOffset>0</wp:posOffset>
            </wp:positionV>
            <wp:extent cx="4203700" cy="3602990"/>
            <wp:effectExtent l="0" t="0" r="6350" b="0"/>
            <wp:wrapTight wrapText="bothSides">
              <wp:wrapPolygon edited="0">
                <wp:start x="0" y="0"/>
                <wp:lineTo x="0" y="21471"/>
                <wp:lineTo x="21535" y="21471"/>
                <wp:lineTo x="21535" y="0"/>
                <wp:lineTo x="0" y="0"/>
              </wp:wrapPolygon>
            </wp:wrapTight>
            <wp:docPr id="5" name="Picture 4">
              <a:extLst xmlns:a="http://schemas.openxmlformats.org/drawingml/2006/main">
                <a:ext uri="{FF2B5EF4-FFF2-40B4-BE49-F238E27FC236}">
                  <a16:creationId xmlns:a16="http://schemas.microsoft.com/office/drawing/2014/main" id="{10164860-F67F-AA5C-0100-77DF26194B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0164860-F67F-AA5C-0100-77DF26194BDE}"/>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06710" cy="3605829"/>
                    </a:xfrm>
                    <a:prstGeom prst="rect">
                      <a:avLst/>
                    </a:prstGeom>
                  </pic:spPr>
                </pic:pic>
              </a:graphicData>
            </a:graphic>
            <wp14:sizeRelH relativeFrom="margin">
              <wp14:pctWidth>0</wp14:pctWidth>
            </wp14:sizeRelH>
            <wp14:sizeRelV relativeFrom="margin">
              <wp14:pctHeight>0</wp14:pctHeight>
            </wp14:sizeRelV>
          </wp:anchor>
        </w:drawing>
      </w:r>
    </w:p>
    <w:p w14:paraId="22B9F749" w14:textId="77777777" w:rsidR="0074008D" w:rsidRDefault="0074008D" w:rsidP="00B30293">
      <w:pPr>
        <w:spacing w:before="120" w:after="120" w:line="240" w:lineRule="auto"/>
        <w:rPr>
          <w:rFonts w:ascii="Arial" w:hAnsi="Arial" w:cs="Arial"/>
          <w:b/>
          <w:bCs/>
          <w:sz w:val="22"/>
          <w:szCs w:val="22"/>
        </w:rPr>
      </w:pPr>
    </w:p>
    <w:p w14:paraId="4D450F37" w14:textId="77777777" w:rsidR="0074008D" w:rsidRDefault="0074008D" w:rsidP="00B30293">
      <w:pPr>
        <w:spacing w:before="120" w:after="120" w:line="240" w:lineRule="auto"/>
        <w:rPr>
          <w:rFonts w:ascii="Arial" w:hAnsi="Arial" w:cs="Arial"/>
          <w:b/>
          <w:bCs/>
          <w:sz w:val="22"/>
          <w:szCs w:val="22"/>
        </w:rPr>
      </w:pPr>
    </w:p>
    <w:p w14:paraId="5A10369A" w14:textId="77777777" w:rsidR="0074008D" w:rsidRDefault="0074008D" w:rsidP="00B30293">
      <w:pPr>
        <w:spacing w:before="120" w:after="120" w:line="240" w:lineRule="auto"/>
        <w:rPr>
          <w:rFonts w:ascii="Arial" w:hAnsi="Arial" w:cs="Arial"/>
          <w:b/>
          <w:bCs/>
          <w:sz w:val="22"/>
          <w:szCs w:val="22"/>
        </w:rPr>
      </w:pPr>
    </w:p>
    <w:p w14:paraId="52300AC7" w14:textId="77777777" w:rsidR="00C05A4D" w:rsidRDefault="00C05A4D" w:rsidP="00B30293">
      <w:pPr>
        <w:spacing w:before="120" w:after="120" w:line="240" w:lineRule="auto"/>
        <w:rPr>
          <w:rFonts w:ascii="Arial" w:hAnsi="Arial" w:cs="Arial"/>
          <w:b/>
          <w:bCs/>
          <w:sz w:val="22"/>
          <w:szCs w:val="22"/>
        </w:rPr>
      </w:pPr>
    </w:p>
    <w:p w14:paraId="4664C6CE" w14:textId="77777777" w:rsidR="00C05A4D" w:rsidRDefault="00C05A4D" w:rsidP="00B30293">
      <w:pPr>
        <w:spacing w:before="120" w:after="120" w:line="240" w:lineRule="auto"/>
        <w:rPr>
          <w:rFonts w:ascii="Arial" w:hAnsi="Arial" w:cs="Arial"/>
          <w:b/>
          <w:bCs/>
          <w:sz w:val="22"/>
          <w:szCs w:val="22"/>
        </w:rPr>
      </w:pPr>
    </w:p>
    <w:p w14:paraId="5CE269CD" w14:textId="77777777" w:rsidR="00C05A4D" w:rsidRDefault="00C05A4D" w:rsidP="00B30293">
      <w:pPr>
        <w:spacing w:before="120" w:after="120" w:line="240" w:lineRule="auto"/>
        <w:rPr>
          <w:rFonts w:ascii="Arial" w:hAnsi="Arial" w:cs="Arial"/>
          <w:b/>
          <w:bCs/>
          <w:sz w:val="22"/>
          <w:szCs w:val="22"/>
        </w:rPr>
      </w:pPr>
    </w:p>
    <w:p w14:paraId="6218393C" w14:textId="77777777" w:rsidR="00C05A4D" w:rsidRDefault="00C05A4D" w:rsidP="00B30293">
      <w:pPr>
        <w:spacing w:before="120" w:after="120" w:line="240" w:lineRule="auto"/>
        <w:rPr>
          <w:rFonts w:ascii="Arial" w:hAnsi="Arial" w:cs="Arial"/>
          <w:b/>
          <w:bCs/>
          <w:sz w:val="22"/>
          <w:szCs w:val="22"/>
        </w:rPr>
      </w:pPr>
    </w:p>
    <w:p w14:paraId="2228AC13" w14:textId="77777777" w:rsidR="00C05A4D" w:rsidRDefault="00C05A4D" w:rsidP="00B30293">
      <w:pPr>
        <w:spacing w:before="120" w:after="120" w:line="240" w:lineRule="auto"/>
        <w:rPr>
          <w:rFonts w:ascii="Arial" w:hAnsi="Arial" w:cs="Arial"/>
          <w:b/>
          <w:bCs/>
          <w:sz w:val="22"/>
          <w:szCs w:val="22"/>
        </w:rPr>
      </w:pPr>
    </w:p>
    <w:p w14:paraId="6C09BC2F" w14:textId="77777777" w:rsidR="00C05A4D" w:rsidRDefault="00C05A4D" w:rsidP="00B30293">
      <w:pPr>
        <w:spacing w:before="120" w:after="120" w:line="240" w:lineRule="auto"/>
        <w:rPr>
          <w:rFonts w:ascii="Arial" w:hAnsi="Arial" w:cs="Arial"/>
          <w:b/>
          <w:bCs/>
          <w:sz w:val="22"/>
          <w:szCs w:val="22"/>
        </w:rPr>
      </w:pPr>
    </w:p>
    <w:p w14:paraId="2F02781D" w14:textId="77777777" w:rsidR="00C05A4D" w:rsidRDefault="00C05A4D" w:rsidP="00B30293">
      <w:pPr>
        <w:spacing w:before="120" w:after="120" w:line="240" w:lineRule="auto"/>
        <w:rPr>
          <w:rFonts w:ascii="Arial" w:hAnsi="Arial" w:cs="Arial"/>
          <w:b/>
          <w:bCs/>
          <w:sz w:val="22"/>
          <w:szCs w:val="22"/>
        </w:rPr>
      </w:pPr>
    </w:p>
    <w:p w14:paraId="418AF3D5" w14:textId="77777777" w:rsidR="00C05A4D" w:rsidRDefault="00C05A4D" w:rsidP="00B30293">
      <w:pPr>
        <w:spacing w:before="120" w:after="120" w:line="240" w:lineRule="auto"/>
        <w:rPr>
          <w:rFonts w:ascii="Arial" w:hAnsi="Arial" w:cs="Arial"/>
          <w:b/>
          <w:bCs/>
          <w:sz w:val="22"/>
          <w:szCs w:val="22"/>
        </w:rPr>
      </w:pPr>
    </w:p>
    <w:p w14:paraId="768CC3BB" w14:textId="77777777" w:rsidR="00C05A4D" w:rsidRDefault="00C05A4D" w:rsidP="00B30293">
      <w:pPr>
        <w:spacing w:before="120" w:after="120" w:line="240" w:lineRule="auto"/>
        <w:rPr>
          <w:rFonts w:ascii="Arial" w:hAnsi="Arial" w:cs="Arial"/>
          <w:b/>
          <w:bCs/>
          <w:sz w:val="22"/>
          <w:szCs w:val="22"/>
        </w:rPr>
      </w:pPr>
    </w:p>
    <w:p w14:paraId="0BA74CEB" w14:textId="77777777" w:rsidR="00C05A4D" w:rsidRDefault="00C05A4D" w:rsidP="00B30293">
      <w:pPr>
        <w:spacing w:before="120" w:after="120" w:line="240" w:lineRule="auto"/>
        <w:rPr>
          <w:rFonts w:ascii="Arial" w:hAnsi="Arial" w:cs="Arial"/>
          <w:b/>
          <w:bCs/>
          <w:sz w:val="22"/>
          <w:szCs w:val="22"/>
        </w:rPr>
      </w:pPr>
    </w:p>
    <w:p w14:paraId="76FB96AA" w14:textId="77777777" w:rsidR="00C05A4D" w:rsidRDefault="00C05A4D" w:rsidP="00B30293">
      <w:pPr>
        <w:spacing w:before="120" w:after="120" w:line="240" w:lineRule="auto"/>
        <w:rPr>
          <w:rFonts w:ascii="Arial" w:hAnsi="Arial" w:cs="Arial"/>
          <w:b/>
          <w:bCs/>
          <w:sz w:val="22"/>
          <w:szCs w:val="22"/>
        </w:rPr>
      </w:pPr>
    </w:p>
    <w:p w14:paraId="3E2AB411" w14:textId="77777777" w:rsidR="00AC66AB" w:rsidRDefault="00AC66AB" w:rsidP="00AD6C08">
      <w:pPr>
        <w:pStyle w:val="NormalWeb"/>
        <w:spacing w:before="0" w:beforeAutospacing="0" w:after="0" w:afterAutospacing="0"/>
        <w:jc w:val="both"/>
        <w:rPr>
          <w:rFonts w:ascii="Arial" w:eastAsia="+mn-ea" w:hAnsi="Arial" w:cs="Arial"/>
          <w:b/>
          <w:bCs/>
          <w:color w:val="000000"/>
          <w:kern w:val="24"/>
          <w:sz w:val="22"/>
          <w:szCs w:val="22"/>
        </w:rPr>
      </w:pPr>
    </w:p>
    <w:p w14:paraId="0E42E335" w14:textId="1C1DCC13" w:rsidR="00AD6C08" w:rsidRPr="00AD6C08" w:rsidRDefault="00840C5A" w:rsidP="00AD6C08">
      <w:pPr>
        <w:pStyle w:val="NormalWeb"/>
        <w:spacing w:before="0" w:beforeAutospacing="0" w:after="0" w:afterAutospacing="0"/>
        <w:jc w:val="both"/>
        <w:rPr>
          <w:rFonts w:ascii="Arial" w:hAnsi="Arial" w:cs="Arial"/>
          <w:sz w:val="22"/>
          <w:szCs w:val="22"/>
        </w:rPr>
      </w:pPr>
      <w:r>
        <w:rPr>
          <w:rFonts w:ascii="Arial" w:eastAsia="+mn-ea" w:hAnsi="Arial" w:cs="Arial"/>
          <w:b/>
          <w:bCs/>
          <w:color w:val="000000"/>
          <w:kern w:val="24"/>
          <w:sz w:val="22"/>
          <w:szCs w:val="22"/>
        </w:rPr>
        <w:t xml:space="preserve">e-Figure 5. </w:t>
      </w:r>
      <w:r w:rsidR="00AD6C08" w:rsidRPr="00AD6C08">
        <w:rPr>
          <w:rFonts w:ascii="Arial" w:eastAsia="+mn-ea" w:hAnsi="Arial" w:cs="Arial"/>
          <w:b/>
          <w:bCs/>
          <w:color w:val="000000"/>
          <w:kern w:val="24"/>
          <w:sz w:val="22"/>
          <w:szCs w:val="22"/>
        </w:rPr>
        <w:t xml:space="preserve">HPSE activity </w:t>
      </w:r>
      <w:r>
        <w:rPr>
          <w:rFonts w:ascii="Arial" w:eastAsia="+mn-ea" w:hAnsi="Arial" w:cs="Arial"/>
          <w:b/>
          <w:bCs/>
          <w:color w:val="000000"/>
          <w:kern w:val="24"/>
          <w:sz w:val="22"/>
          <w:szCs w:val="22"/>
        </w:rPr>
        <w:t>in</w:t>
      </w:r>
      <w:r w:rsidR="00AD6C08" w:rsidRPr="00AD6C08">
        <w:rPr>
          <w:rFonts w:ascii="Arial" w:eastAsia="+mn-ea" w:hAnsi="Arial" w:cs="Arial"/>
          <w:b/>
          <w:bCs/>
          <w:color w:val="000000"/>
          <w:kern w:val="24"/>
          <w:sz w:val="22"/>
          <w:szCs w:val="22"/>
        </w:rPr>
        <w:t xml:space="preserve"> PARDS vs. no PARDS. </w:t>
      </w:r>
      <w:r w:rsidR="00AD6C08" w:rsidRPr="00AD6C08">
        <w:rPr>
          <w:rFonts w:ascii="Arial" w:eastAsia="+mn-ea" w:hAnsi="Arial" w:cs="Arial"/>
          <w:color w:val="000000"/>
          <w:kern w:val="24"/>
          <w:sz w:val="22"/>
          <w:szCs w:val="22"/>
        </w:rPr>
        <w:t>HPSE activity was higher in children with PARDS compared with those without PARDS, although this difference did not reach statistical significance. Children with PARDS exhibited more than a 10-fold greater variance in HPSE activity relative to non-PARDS patients (Brown-Forsythe test, p=0.002). HPSE = heparanase</w:t>
      </w:r>
      <w:r w:rsidR="00106482">
        <w:rPr>
          <w:rFonts w:ascii="Arial" w:eastAsia="+mn-ea" w:hAnsi="Arial" w:cs="Arial"/>
          <w:color w:val="000000"/>
          <w:kern w:val="24"/>
          <w:sz w:val="22"/>
          <w:szCs w:val="22"/>
        </w:rPr>
        <w:t>-1</w:t>
      </w:r>
      <w:r w:rsidR="00AD6C08" w:rsidRPr="00AD6C08">
        <w:rPr>
          <w:rFonts w:ascii="Arial" w:eastAsia="+mn-ea" w:hAnsi="Arial" w:cs="Arial"/>
          <w:color w:val="000000"/>
          <w:kern w:val="24"/>
          <w:sz w:val="22"/>
          <w:szCs w:val="22"/>
        </w:rPr>
        <w:t>; PARDS = pediatric acute respiratory distress syndrome</w:t>
      </w:r>
      <w:r w:rsidR="00753CF6">
        <w:rPr>
          <w:rFonts w:ascii="Arial" w:eastAsia="+mn-ea" w:hAnsi="Arial" w:cs="Arial"/>
          <w:color w:val="000000"/>
          <w:kern w:val="24"/>
          <w:sz w:val="22"/>
          <w:szCs w:val="22"/>
        </w:rPr>
        <w:t>.</w:t>
      </w:r>
    </w:p>
    <w:p w14:paraId="51BCC74F" w14:textId="77777777" w:rsidR="00E15654" w:rsidRDefault="00E15654" w:rsidP="00B30293">
      <w:pPr>
        <w:spacing w:before="120" w:after="120" w:line="240" w:lineRule="auto"/>
        <w:rPr>
          <w:rFonts w:ascii="Arial" w:hAnsi="Arial" w:cs="Arial"/>
          <w:b/>
          <w:bCs/>
          <w:sz w:val="22"/>
          <w:szCs w:val="22"/>
        </w:rPr>
      </w:pPr>
    </w:p>
    <w:p w14:paraId="299698AA" w14:textId="77777777" w:rsidR="00C05A4D" w:rsidRDefault="00C05A4D" w:rsidP="00B30293">
      <w:pPr>
        <w:spacing w:before="120" w:after="120" w:line="240" w:lineRule="auto"/>
        <w:rPr>
          <w:rFonts w:ascii="Arial" w:hAnsi="Arial" w:cs="Arial"/>
          <w:b/>
          <w:bCs/>
          <w:sz w:val="22"/>
          <w:szCs w:val="22"/>
        </w:rPr>
      </w:pPr>
    </w:p>
    <w:p w14:paraId="6256669A" w14:textId="77777777" w:rsidR="00C05A4D" w:rsidRDefault="00C05A4D" w:rsidP="00B30293">
      <w:pPr>
        <w:spacing w:before="120" w:after="120" w:line="240" w:lineRule="auto"/>
        <w:rPr>
          <w:rFonts w:ascii="Arial" w:hAnsi="Arial" w:cs="Arial"/>
          <w:b/>
          <w:bCs/>
          <w:sz w:val="22"/>
          <w:szCs w:val="22"/>
        </w:rPr>
      </w:pPr>
    </w:p>
    <w:p w14:paraId="686FBE53" w14:textId="77777777" w:rsidR="00C05A4D" w:rsidRDefault="00C05A4D" w:rsidP="00B30293">
      <w:pPr>
        <w:spacing w:before="120" w:after="120" w:line="240" w:lineRule="auto"/>
        <w:rPr>
          <w:rFonts w:ascii="Arial" w:hAnsi="Arial" w:cs="Arial"/>
          <w:b/>
          <w:bCs/>
          <w:sz w:val="22"/>
          <w:szCs w:val="22"/>
        </w:rPr>
      </w:pPr>
    </w:p>
    <w:p w14:paraId="76CD02D6" w14:textId="77777777" w:rsidR="00C05A4D" w:rsidRDefault="00C05A4D" w:rsidP="00B30293">
      <w:pPr>
        <w:spacing w:before="120" w:after="120" w:line="240" w:lineRule="auto"/>
        <w:rPr>
          <w:rFonts w:ascii="Arial" w:hAnsi="Arial" w:cs="Arial"/>
          <w:b/>
          <w:bCs/>
          <w:sz w:val="22"/>
          <w:szCs w:val="22"/>
        </w:rPr>
      </w:pPr>
    </w:p>
    <w:p w14:paraId="4A3C1806" w14:textId="77777777" w:rsidR="00C05A4D" w:rsidRDefault="00C05A4D" w:rsidP="00B30293">
      <w:pPr>
        <w:spacing w:before="120" w:after="120" w:line="240" w:lineRule="auto"/>
        <w:rPr>
          <w:rFonts w:ascii="Arial" w:hAnsi="Arial" w:cs="Arial"/>
          <w:b/>
          <w:bCs/>
          <w:sz w:val="22"/>
          <w:szCs w:val="22"/>
        </w:rPr>
      </w:pPr>
    </w:p>
    <w:p w14:paraId="231E5696" w14:textId="77777777" w:rsidR="009E6E1B" w:rsidRDefault="009E6E1B" w:rsidP="00B30293">
      <w:pPr>
        <w:spacing w:before="120" w:after="120" w:line="240" w:lineRule="auto"/>
        <w:rPr>
          <w:rFonts w:ascii="Arial" w:hAnsi="Arial" w:cs="Arial"/>
          <w:b/>
          <w:bCs/>
          <w:sz w:val="22"/>
          <w:szCs w:val="22"/>
        </w:rPr>
      </w:pPr>
    </w:p>
    <w:p w14:paraId="55F90C98" w14:textId="77777777" w:rsidR="009E6E1B" w:rsidRDefault="009E6E1B" w:rsidP="00B30293">
      <w:pPr>
        <w:spacing w:before="120" w:after="120" w:line="240" w:lineRule="auto"/>
        <w:rPr>
          <w:rFonts w:ascii="Arial" w:hAnsi="Arial" w:cs="Arial"/>
          <w:b/>
          <w:bCs/>
          <w:sz w:val="22"/>
          <w:szCs w:val="22"/>
        </w:rPr>
      </w:pPr>
    </w:p>
    <w:p w14:paraId="16F8EFD6" w14:textId="77777777" w:rsidR="009E6E1B" w:rsidRDefault="009E6E1B" w:rsidP="00B30293">
      <w:pPr>
        <w:spacing w:before="120" w:after="120" w:line="240" w:lineRule="auto"/>
        <w:rPr>
          <w:rFonts w:ascii="Arial" w:hAnsi="Arial" w:cs="Arial"/>
          <w:b/>
          <w:bCs/>
          <w:sz w:val="22"/>
          <w:szCs w:val="22"/>
        </w:rPr>
      </w:pPr>
    </w:p>
    <w:p w14:paraId="41B15733" w14:textId="77777777" w:rsidR="009E6E1B" w:rsidRDefault="009E6E1B" w:rsidP="00B30293">
      <w:pPr>
        <w:spacing w:before="120" w:after="120" w:line="240" w:lineRule="auto"/>
        <w:rPr>
          <w:rFonts w:ascii="Arial" w:hAnsi="Arial" w:cs="Arial"/>
          <w:b/>
          <w:bCs/>
          <w:sz w:val="22"/>
          <w:szCs w:val="22"/>
        </w:rPr>
      </w:pPr>
    </w:p>
    <w:p w14:paraId="6482B64C" w14:textId="77777777" w:rsidR="009E6E1B" w:rsidRDefault="009E6E1B" w:rsidP="00B30293">
      <w:pPr>
        <w:spacing w:before="120" w:after="120" w:line="240" w:lineRule="auto"/>
        <w:rPr>
          <w:rFonts w:ascii="Arial" w:hAnsi="Arial" w:cs="Arial"/>
          <w:b/>
          <w:bCs/>
          <w:sz w:val="22"/>
          <w:szCs w:val="22"/>
        </w:rPr>
      </w:pPr>
    </w:p>
    <w:p w14:paraId="41C1FC8B" w14:textId="77777777" w:rsidR="004B63AD" w:rsidRDefault="004B63AD" w:rsidP="00B30293">
      <w:pPr>
        <w:spacing w:before="120" w:after="120" w:line="240" w:lineRule="auto"/>
        <w:rPr>
          <w:rFonts w:ascii="Arial" w:hAnsi="Arial" w:cs="Arial"/>
          <w:b/>
          <w:bCs/>
          <w:sz w:val="22"/>
          <w:szCs w:val="22"/>
        </w:rPr>
      </w:pPr>
    </w:p>
    <w:p w14:paraId="17C2AAFD" w14:textId="77777777" w:rsidR="00176E4F" w:rsidRDefault="00176E4F" w:rsidP="00B30293">
      <w:pPr>
        <w:spacing w:before="120" w:after="120" w:line="240" w:lineRule="auto"/>
        <w:rPr>
          <w:rFonts w:ascii="Arial" w:hAnsi="Arial" w:cs="Arial"/>
          <w:b/>
          <w:bCs/>
          <w:sz w:val="22"/>
          <w:szCs w:val="22"/>
        </w:rPr>
      </w:pPr>
    </w:p>
    <w:p w14:paraId="5BE9E4FA" w14:textId="77777777" w:rsidR="00AC66AB" w:rsidRDefault="00AC66AB" w:rsidP="00B30293">
      <w:pPr>
        <w:spacing w:before="120" w:after="120" w:line="240" w:lineRule="auto"/>
        <w:rPr>
          <w:rFonts w:ascii="Arial" w:hAnsi="Arial" w:cs="Arial"/>
          <w:b/>
          <w:bCs/>
          <w:sz w:val="22"/>
          <w:szCs w:val="22"/>
        </w:rPr>
      </w:pPr>
    </w:p>
    <w:p w14:paraId="698A0A73" w14:textId="77777777" w:rsidR="00AC66AB" w:rsidRDefault="00AC66AB" w:rsidP="00B30293">
      <w:pPr>
        <w:spacing w:before="120" w:after="120" w:line="240" w:lineRule="auto"/>
        <w:rPr>
          <w:rFonts w:ascii="Arial" w:hAnsi="Arial" w:cs="Arial"/>
          <w:b/>
          <w:bCs/>
          <w:sz w:val="22"/>
          <w:szCs w:val="22"/>
        </w:rPr>
      </w:pPr>
    </w:p>
    <w:p w14:paraId="660CB27F" w14:textId="37022D21" w:rsidR="00FC3AF2" w:rsidRDefault="00DF70BB" w:rsidP="00B30293">
      <w:pPr>
        <w:spacing w:before="120" w:after="120" w:line="240" w:lineRule="auto"/>
        <w:rPr>
          <w:rFonts w:ascii="Arial" w:hAnsi="Arial" w:cs="Arial"/>
          <w:b/>
          <w:bCs/>
          <w:sz w:val="22"/>
          <w:szCs w:val="22"/>
        </w:rPr>
      </w:pPr>
      <w:r>
        <w:rPr>
          <w:rFonts w:ascii="Arial" w:hAnsi="Arial" w:cs="Arial"/>
          <w:b/>
          <w:bCs/>
          <w:sz w:val="22"/>
          <w:szCs w:val="22"/>
        </w:rPr>
        <w:t>e-</w:t>
      </w:r>
      <w:r w:rsidR="00FC3AF2">
        <w:rPr>
          <w:rFonts w:ascii="Arial" w:hAnsi="Arial" w:cs="Arial"/>
          <w:b/>
          <w:bCs/>
          <w:sz w:val="22"/>
          <w:szCs w:val="22"/>
        </w:rPr>
        <w:t xml:space="preserve">Table </w:t>
      </w:r>
      <w:r w:rsidR="00392D90">
        <w:rPr>
          <w:rFonts w:ascii="Arial" w:hAnsi="Arial" w:cs="Arial"/>
          <w:b/>
          <w:bCs/>
          <w:sz w:val="22"/>
          <w:szCs w:val="22"/>
        </w:rPr>
        <w:t>1</w:t>
      </w:r>
      <w:r w:rsidR="00FC3AF2">
        <w:rPr>
          <w:rFonts w:ascii="Arial" w:hAnsi="Arial" w:cs="Arial"/>
          <w:b/>
          <w:bCs/>
          <w:sz w:val="22"/>
          <w:szCs w:val="22"/>
        </w:rPr>
        <w:t>:</w:t>
      </w:r>
      <w:r w:rsidR="001733A7">
        <w:rPr>
          <w:rFonts w:ascii="Arial" w:hAnsi="Arial" w:cs="Arial"/>
          <w:b/>
          <w:bCs/>
          <w:sz w:val="22"/>
          <w:szCs w:val="22"/>
        </w:rPr>
        <w:t xml:space="preserve"> List of Biomarkers </w:t>
      </w:r>
    </w:p>
    <w:tbl>
      <w:tblPr>
        <w:tblStyle w:val="TableGrid"/>
        <w:tblW w:w="9425" w:type="dxa"/>
        <w:tblLook w:val="04A0" w:firstRow="1" w:lastRow="0" w:firstColumn="1" w:lastColumn="0" w:noHBand="0" w:noVBand="1"/>
      </w:tblPr>
      <w:tblGrid>
        <w:gridCol w:w="1945"/>
        <w:gridCol w:w="2268"/>
        <w:gridCol w:w="1457"/>
        <w:gridCol w:w="1337"/>
        <w:gridCol w:w="1262"/>
        <w:gridCol w:w="1156"/>
      </w:tblGrid>
      <w:tr w:rsidR="00E135E6" w14:paraId="4741F6F4" w14:textId="08393E80" w:rsidTr="008E22C1">
        <w:trPr>
          <w:trHeight w:val="427"/>
        </w:trPr>
        <w:tc>
          <w:tcPr>
            <w:tcW w:w="4235" w:type="dxa"/>
            <w:gridSpan w:val="2"/>
          </w:tcPr>
          <w:p w14:paraId="1A8A9F8D" w14:textId="5C8A5DFA" w:rsidR="00664F9B" w:rsidRPr="00FC3AF2" w:rsidRDefault="00664F9B" w:rsidP="00B30293">
            <w:pPr>
              <w:jc w:val="center"/>
              <w:rPr>
                <w:rFonts w:ascii="Arial" w:hAnsi="Arial" w:cs="Arial"/>
                <w:b/>
                <w:bCs/>
                <w:sz w:val="18"/>
                <w:szCs w:val="18"/>
              </w:rPr>
            </w:pPr>
            <w:r w:rsidRPr="00FC3AF2">
              <w:rPr>
                <w:rFonts w:ascii="Arial" w:hAnsi="Arial" w:cs="Arial"/>
                <w:b/>
                <w:bCs/>
                <w:sz w:val="18"/>
                <w:szCs w:val="18"/>
                <w:u w:val="single"/>
              </w:rPr>
              <w:t>Glycosaminoglycans</w:t>
            </w:r>
          </w:p>
        </w:tc>
        <w:tc>
          <w:tcPr>
            <w:tcW w:w="1413" w:type="dxa"/>
          </w:tcPr>
          <w:p w14:paraId="5317A03D" w14:textId="718107AF" w:rsidR="00664F9B" w:rsidRPr="00664F9B" w:rsidRDefault="00664F9B" w:rsidP="00B30293">
            <w:pPr>
              <w:jc w:val="center"/>
              <w:rPr>
                <w:rFonts w:ascii="Arial" w:hAnsi="Arial" w:cs="Arial"/>
                <w:b/>
                <w:bCs/>
                <w:sz w:val="18"/>
                <w:szCs w:val="18"/>
                <w:u w:val="single"/>
              </w:rPr>
            </w:pPr>
            <w:r w:rsidRPr="00664F9B">
              <w:rPr>
                <w:rFonts w:ascii="Arial" w:hAnsi="Arial" w:cs="Arial"/>
                <w:b/>
                <w:bCs/>
                <w:sz w:val="18"/>
                <w:szCs w:val="18"/>
                <w:u w:val="single"/>
              </w:rPr>
              <w:t>Proteoglycans</w:t>
            </w:r>
          </w:p>
        </w:tc>
        <w:tc>
          <w:tcPr>
            <w:tcW w:w="1328" w:type="dxa"/>
          </w:tcPr>
          <w:p w14:paraId="4C6B30F5" w14:textId="27D9A44E" w:rsidR="00664F9B" w:rsidRPr="00664F9B" w:rsidRDefault="00664F9B" w:rsidP="00B30293">
            <w:pPr>
              <w:jc w:val="center"/>
              <w:rPr>
                <w:rFonts w:ascii="Arial" w:hAnsi="Arial" w:cs="Arial"/>
                <w:b/>
                <w:bCs/>
                <w:sz w:val="18"/>
                <w:szCs w:val="18"/>
                <w:u w:val="single"/>
              </w:rPr>
            </w:pPr>
            <w:r>
              <w:rPr>
                <w:rFonts w:ascii="Arial" w:hAnsi="Arial" w:cs="Arial"/>
                <w:b/>
                <w:bCs/>
                <w:sz w:val="18"/>
                <w:szCs w:val="18"/>
                <w:u w:val="single"/>
              </w:rPr>
              <w:t>Inflammation</w:t>
            </w:r>
          </w:p>
        </w:tc>
        <w:tc>
          <w:tcPr>
            <w:tcW w:w="1273" w:type="dxa"/>
          </w:tcPr>
          <w:p w14:paraId="77C8DA20" w14:textId="754F6449" w:rsidR="00664F9B" w:rsidRDefault="00664F9B" w:rsidP="00B30293">
            <w:pPr>
              <w:jc w:val="center"/>
              <w:rPr>
                <w:rFonts w:ascii="Arial" w:hAnsi="Arial" w:cs="Arial"/>
                <w:b/>
                <w:bCs/>
                <w:sz w:val="18"/>
                <w:szCs w:val="18"/>
                <w:u w:val="single"/>
              </w:rPr>
            </w:pPr>
            <w:r>
              <w:rPr>
                <w:rFonts w:ascii="Arial" w:hAnsi="Arial" w:cs="Arial"/>
                <w:b/>
                <w:bCs/>
                <w:sz w:val="18"/>
                <w:szCs w:val="18"/>
                <w:u w:val="single"/>
              </w:rPr>
              <w:t>Endothelial Activation</w:t>
            </w:r>
          </w:p>
        </w:tc>
        <w:tc>
          <w:tcPr>
            <w:tcW w:w="1176" w:type="dxa"/>
          </w:tcPr>
          <w:p w14:paraId="171F5A44" w14:textId="45E1101F" w:rsidR="00664F9B" w:rsidRDefault="00664F9B" w:rsidP="00B30293">
            <w:pPr>
              <w:jc w:val="center"/>
              <w:rPr>
                <w:rFonts w:ascii="Arial" w:hAnsi="Arial" w:cs="Arial"/>
                <w:b/>
                <w:bCs/>
                <w:sz w:val="18"/>
                <w:szCs w:val="18"/>
                <w:u w:val="single"/>
              </w:rPr>
            </w:pPr>
            <w:r>
              <w:rPr>
                <w:rFonts w:ascii="Arial" w:hAnsi="Arial" w:cs="Arial"/>
                <w:b/>
                <w:bCs/>
                <w:sz w:val="18"/>
                <w:szCs w:val="18"/>
                <w:u w:val="single"/>
              </w:rPr>
              <w:t>Epithelial Injury</w:t>
            </w:r>
          </w:p>
        </w:tc>
      </w:tr>
      <w:tr w:rsidR="00E135E6" w14:paraId="642AEBB5" w14:textId="28D6AB29" w:rsidTr="008E22C1">
        <w:trPr>
          <w:trHeight w:val="2073"/>
        </w:trPr>
        <w:tc>
          <w:tcPr>
            <w:tcW w:w="2034" w:type="dxa"/>
          </w:tcPr>
          <w:p w14:paraId="054E6117" w14:textId="23830DE3" w:rsidR="00E135E6" w:rsidRDefault="00E135E6" w:rsidP="00B30293">
            <w:pPr>
              <w:rPr>
                <w:rFonts w:ascii="Arial" w:hAnsi="Arial" w:cs="Arial"/>
                <w:b/>
                <w:bCs/>
                <w:sz w:val="18"/>
                <w:szCs w:val="18"/>
              </w:rPr>
            </w:pPr>
            <w:r>
              <w:rPr>
                <w:rFonts w:ascii="Arial" w:hAnsi="Arial" w:cs="Arial"/>
                <w:b/>
                <w:bCs/>
                <w:sz w:val="18"/>
                <w:szCs w:val="18"/>
              </w:rPr>
              <w:t>HS Disaccharide Subtypes</w:t>
            </w:r>
          </w:p>
          <w:p w14:paraId="24D8DC51" w14:textId="77777777" w:rsidR="00E135E6" w:rsidRPr="00FC3AF2" w:rsidRDefault="00E135E6" w:rsidP="00B30293">
            <w:pPr>
              <w:rPr>
                <w:rFonts w:ascii="Arial" w:hAnsi="Arial" w:cs="Arial"/>
                <w:sz w:val="18"/>
                <w:szCs w:val="18"/>
              </w:rPr>
            </w:pPr>
            <w:r w:rsidRPr="00FC3AF2">
              <w:rPr>
                <w:rFonts w:ascii="Arial" w:hAnsi="Arial" w:cs="Arial"/>
                <w:sz w:val="18"/>
                <w:szCs w:val="18"/>
              </w:rPr>
              <w:t>TriS</w:t>
            </w:r>
            <w:r w:rsidRPr="00FC3AF2">
              <w:rPr>
                <w:rFonts w:ascii="Arial" w:hAnsi="Arial" w:cs="Arial"/>
                <w:sz w:val="18"/>
                <w:szCs w:val="18"/>
                <w:vertAlign w:val="subscript"/>
              </w:rPr>
              <w:t>HS</w:t>
            </w:r>
          </w:p>
          <w:p w14:paraId="2E88CD8B" w14:textId="77777777" w:rsidR="00E135E6" w:rsidRPr="00FC3AF2" w:rsidRDefault="00E135E6" w:rsidP="00B30293">
            <w:pPr>
              <w:rPr>
                <w:rFonts w:ascii="Arial" w:hAnsi="Arial" w:cs="Arial"/>
                <w:sz w:val="18"/>
                <w:szCs w:val="18"/>
              </w:rPr>
            </w:pPr>
            <w:r w:rsidRPr="00FC3AF2">
              <w:rPr>
                <w:rFonts w:ascii="Arial" w:hAnsi="Arial" w:cs="Arial"/>
                <w:sz w:val="18"/>
                <w:szCs w:val="18"/>
              </w:rPr>
              <w:t>NS6S</w:t>
            </w:r>
            <w:r w:rsidRPr="00FC3AF2">
              <w:rPr>
                <w:rFonts w:ascii="Arial" w:hAnsi="Arial" w:cs="Arial"/>
                <w:sz w:val="18"/>
                <w:szCs w:val="18"/>
                <w:vertAlign w:val="subscript"/>
              </w:rPr>
              <w:t>HS</w:t>
            </w:r>
          </w:p>
          <w:p w14:paraId="5142173A" w14:textId="77777777" w:rsidR="00E135E6" w:rsidRPr="00FC3AF2" w:rsidRDefault="00E135E6" w:rsidP="00B30293">
            <w:pPr>
              <w:rPr>
                <w:rFonts w:ascii="Arial" w:hAnsi="Arial" w:cs="Arial"/>
                <w:sz w:val="18"/>
                <w:szCs w:val="18"/>
              </w:rPr>
            </w:pPr>
            <w:r w:rsidRPr="00FC3AF2">
              <w:rPr>
                <w:rFonts w:ascii="Arial" w:hAnsi="Arial" w:cs="Arial"/>
                <w:sz w:val="18"/>
                <w:szCs w:val="18"/>
              </w:rPr>
              <w:t>NS2S</w:t>
            </w:r>
            <w:r w:rsidRPr="00FC3AF2">
              <w:rPr>
                <w:rFonts w:ascii="Arial" w:hAnsi="Arial" w:cs="Arial"/>
                <w:sz w:val="18"/>
                <w:szCs w:val="18"/>
                <w:vertAlign w:val="subscript"/>
              </w:rPr>
              <w:t>HS</w:t>
            </w:r>
          </w:p>
          <w:p w14:paraId="6F81DBB7" w14:textId="77777777" w:rsidR="00E135E6" w:rsidRPr="00FC3AF2" w:rsidRDefault="00E135E6" w:rsidP="00B30293">
            <w:pPr>
              <w:rPr>
                <w:rFonts w:ascii="Arial" w:hAnsi="Arial" w:cs="Arial"/>
                <w:sz w:val="18"/>
                <w:szCs w:val="18"/>
              </w:rPr>
            </w:pPr>
            <w:r w:rsidRPr="00FC3AF2">
              <w:rPr>
                <w:rFonts w:ascii="Arial" w:hAnsi="Arial" w:cs="Arial"/>
                <w:sz w:val="18"/>
                <w:szCs w:val="18"/>
              </w:rPr>
              <w:t>NS</w:t>
            </w:r>
            <w:r w:rsidRPr="00FC3AF2">
              <w:rPr>
                <w:rFonts w:ascii="Arial" w:hAnsi="Arial" w:cs="Arial"/>
                <w:sz w:val="18"/>
                <w:szCs w:val="18"/>
                <w:vertAlign w:val="subscript"/>
              </w:rPr>
              <w:t>HS</w:t>
            </w:r>
          </w:p>
          <w:p w14:paraId="63D6FEE7" w14:textId="77777777" w:rsidR="00E135E6" w:rsidRPr="00FC3AF2" w:rsidRDefault="00E135E6" w:rsidP="00B30293">
            <w:pPr>
              <w:rPr>
                <w:rFonts w:ascii="Arial" w:hAnsi="Arial" w:cs="Arial"/>
                <w:sz w:val="18"/>
                <w:szCs w:val="18"/>
              </w:rPr>
            </w:pPr>
            <w:r w:rsidRPr="00FC3AF2">
              <w:rPr>
                <w:rFonts w:ascii="Arial" w:hAnsi="Arial" w:cs="Arial"/>
                <w:sz w:val="18"/>
                <w:szCs w:val="18"/>
              </w:rPr>
              <w:t>2S6S</w:t>
            </w:r>
            <w:r w:rsidRPr="00FC3AF2">
              <w:rPr>
                <w:rFonts w:ascii="Arial" w:hAnsi="Arial" w:cs="Arial"/>
                <w:sz w:val="18"/>
                <w:szCs w:val="18"/>
                <w:vertAlign w:val="subscript"/>
              </w:rPr>
              <w:t>HS</w:t>
            </w:r>
          </w:p>
          <w:p w14:paraId="49FDD4D6" w14:textId="77777777" w:rsidR="00E135E6" w:rsidRPr="00FC3AF2" w:rsidRDefault="00E135E6" w:rsidP="00B30293">
            <w:pPr>
              <w:rPr>
                <w:rFonts w:ascii="Arial" w:hAnsi="Arial" w:cs="Arial"/>
                <w:sz w:val="18"/>
                <w:szCs w:val="18"/>
              </w:rPr>
            </w:pPr>
            <w:r w:rsidRPr="00FC3AF2">
              <w:rPr>
                <w:rFonts w:ascii="Arial" w:hAnsi="Arial" w:cs="Arial"/>
                <w:sz w:val="18"/>
                <w:szCs w:val="18"/>
              </w:rPr>
              <w:t>2S</w:t>
            </w:r>
            <w:r w:rsidRPr="00FC3AF2">
              <w:rPr>
                <w:rFonts w:ascii="Arial" w:hAnsi="Arial" w:cs="Arial"/>
                <w:sz w:val="18"/>
                <w:szCs w:val="18"/>
                <w:vertAlign w:val="subscript"/>
              </w:rPr>
              <w:t>HS</w:t>
            </w:r>
          </w:p>
          <w:p w14:paraId="29DAE551" w14:textId="77777777" w:rsidR="00E135E6" w:rsidRPr="00FC3AF2" w:rsidRDefault="00E135E6" w:rsidP="00B30293">
            <w:pPr>
              <w:rPr>
                <w:rFonts w:ascii="Arial" w:hAnsi="Arial" w:cs="Arial"/>
                <w:sz w:val="18"/>
                <w:szCs w:val="18"/>
              </w:rPr>
            </w:pPr>
            <w:r w:rsidRPr="00FC3AF2">
              <w:rPr>
                <w:rFonts w:ascii="Arial" w:hAnsi="Arial" w:cs="Arial"/>
                <w:sz w:val="18"/>
                <w:szCs w:val="18"/>
              </w:rPr>
              <w:t>6S</w:t>
            </w:r>
            <w:r w:rsidRPr="00FC3AF2">
              <w:rPr>
                <w:rFonts w:ascii="Arial" w:hAnsi="Arial" w:cs="Arial"/>
                <w:sz w:val="18"/>
                <w:szCs w:val="18"/>
                <w:vertAlign w:val="subscript"/>
              </w:rPr>
              <w:t>HS</w:t>
            </w:r>
          </w:p>
          <w:p w14:paraId="48ABC136" w14:textId="43F6D31D" w:rsidR="00E135E6" w:rsidRPr="00FC3AF2" w:rsidRDefault="00E135E6" w:rsidP="00B30293">
            <w:pPr>
              <w:rPr>
                <w:rFonts w:ascii="Arial" w:hAnsi="Arial" w:cs="Arial"/>
                <w:sz w:val="18"/>
                <w:szCs w:val="18"/>
              </w:rPr>
            </w:pPr>
            <w:r w:rsidRPr="00FC3AF2">
              <w:rPr>
                <w:rFonts w:ascii="Arial" w:hAnsi="Arial" w:cs="Arial"/>
                <w:sz w:val="18"/>
                <w:szCs w:val="18"/>
              </w:rPr>
              <w:t>0S</w:t>
            </w:r>
            <w:r w:rsidRPr="00FC3AF2">
              <w:rPr>
                <w:rFonts w:ascii="Arial" w:hAnsi="Arial" w:cs="Arial"/>
                <w:sz w:val="18"/>
                <w:szCs w:val="18"/>
                <w:vertAlign w:val="subscript"/>
              </w:rPr>
              <w:t>HS</w:t>
            </w:r>
          </w:p>
        </w:tc>
        <w:tc>
          <w:tcPr>
            <w:tcW w:w="2200" w:type="dxa"/>
          </w:tcPr>
          <w:p w14:paraId="27369130" w14:textId="77777777" w:rsidR="00E135E6" w:rsidRDefault="00E135E6" w:rsidP="00B30293">
            <w:pPr>
              <w:rPr>
                <w:rFonts w:ascii="Arial" w:hAnsi="Arial" w:cs="Arial"/>
                <w:b/>
                <w:bCs/>
                <w:sz w:val="18"/>
                <w:szCs w:val="18"/>
              </w:rPr>
            </w:pPr>
            <w:r>
              <w:rPr>
                <w:rFonts w:ascii="Arial" w:hAnsi="Arial" w:cs="Arial"/>
                <w:b/>
                <w:bCs/>
                <w:sz w:val="18"/>
                <w:szCs w:val="18"/>
              </w:rPr>
              <w:t>HS Disaccharide Structure</w:t>
            </w:r>
          </w:p>
          <w:p w14:paraId="2878B8A9"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2S(1,4)GlcNS6S</w:t>
            </w:r>
          </w:p>
          <w:p w14:paraId="3A50FD71"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1,4)GlcNS6S</w:t>
            </w:r>
          </w:p>
          <w:p w14:paraId="5017ADEB"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2S(1,4)GlcNS</w:t>
            </w:r>
          </w:p>
          <w:p w14:paraId="3777F05B"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1,4)GlcNS</w:t>
            </w:r>
          </w:p>
          <w:p w14:paraId="0F4CA0B0"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2S(1,4)GlcNAc6S</w:t>
            </w:r>
          </w:p>
          <w:p w14:paraId="09BD3A4F"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2S(1,4)GlcNAc</w:t>
            </w:r>
          </w:p>
          <w:p w14:paraId="3B72AF48"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1,4)GlcNAc6S</w:t>
            </w:r>
          </w:p>
          <w:p w14:paraId="002014E7" w14:textId="06DFEC5D"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1,4)GlcNAc</w:t>
            </w:r>
          </w:p>
        </w:tc>
        <w:tc>
          <w:tcPr>
            <w:tcW w:w="1413" w:type="dxa"/>
            <w:vMerge w:val="restart"/>
          </w:tcPr>
          <w:p w14:paraId="31DD7A55" w14:textId="77777777" w:rsidR="00E135E6" w:rsidRDefault="00E135E6" w:rsidP="00B30293">
            <w:pPr>
              <w:rPr>
                <w:rFonts w:ascii="Arial" w:hAnsi="Arial" w:cs="Arial"/>
                <w:sz w:val="18"/>
                <w:szCs w:val="18"/>
              </w:rPr>
            </w:pPr>
            <w:r>
              <w:rPr>
                <w:rFonts w:ascii="Arial" w:hAnsi="Arial" w:cs="Arial"/>
                <w:sz w:val="18"/>
                <w:szCs w:val="18"/>
              </w:rPr>
              <w:t xml:space="preserve">Endocan </w:t>
            </w:r>
          </w:p>
          <w:p w14:paraId="69CEA50D" w14:textId="5A78D392" w:rsidR="00E135E6" w:rsidRPr="00FC3AF2" w:rsidRDefault="00E135E6" w:rsidP="00B30293">
            <w:pPr>
              <w:rPr>
                <w:rFonts w:ascii="Arial" w:hAnsi="Arial" w:cs="Arial"/>
                <w:sz w:val="18"/>
                <w:szCs w:val="18"/>
              </w:rPr>
            </w:pPr>
            <w:r>
              <w:rPr>
                <w:rFonts w:ascii="Arial" w:hAnsi="Arial" w:cs="Arial"/>
                <w:sz w:val="18"/>
                <w:szCs w:val="18"/>
              </w:rPr>
              <w:t>Syndecan-1</w:t>
            </w:r>
          </w:p>
        </w:tc>
        <w:tc>
          <w:tcPr>
            <w:tcW w:w="1328" w:type="dxa"/>
            <w:vMerge w:val="restart"/>
          </w:tcPr>
          <w:p w14:paraId="0A90A021" w14:textId="45E264B7" w:rsidR="00E135E6" w:rsidRPr="00664F9B" w:rsidRDefault="00E135E6" w:rsidP="00B30293">
            <w:pPr>
              <w:rPr>
                <w:rFonts w:ascii="Arial" w:hAnsi="Arial" w:cs="Arial"/>
                <w:sz w:val="18"/>
                <w:szCs w:val="18"/>
              </w:rPr>
            </w:pPr>
            <w:r w:rsidRPr="00664F9B">
              <w:rPr>
                <w:rFonts w:ascii="Arial" w:hAnsi="Arial" w:cs="Arial"/>
                <w:sz w:val="18"/>
                <w:szCs w:val="18"/>
              </w:rPr>
              <w:t>IL-1</w:t>
            </w:r>
            <w:r>
              <w:rPr>
                <w:rFonts w:ascii="Arial" w:hAnsi="Arial" w:cs="Arial"/>
                <w:sz w:val="18"/>
                <w:szCs w:val="18"/>
              </w:rPr>
              <w:t>β</w:t>
            </w:r>
          </w:p>
          <w:p w14:paraId="695BCBC1" w14:textId="77777777" w:rsidR="00E135E6" w:rsidRPr="00664F9B" w:rsidRDefault="00E135E6" w:rsidP="00B30293">
            <w:pPr>
              <w:rPr>
                <w:rFonts w:ascii="Arial" w:hAnsi="Arial" w:cs="Arial"/>
                <w:sz w:val="18"/>
                <w:szCs w:val="18"/>
              </w:rPr>
            </w:pPr>
            <w:r w:rsidRPr="00664F9B">
              <w:rPr>
                <w:rFonts w:ascii="Arial" w:hAnsi="Arial" w:cs="Arial"/>
                <w:sz w:val="18"/>
                <w:szCs w:val="18"/>
              </w:rPr>
              <w:t>IL-6</w:t>
            </w:r>
          </w:p>
          <w:p w14:paraId="01A4AD0B" w14:textId="77777777" w:rsidR="00E135E6" w:rsidRPr="00664F9B" w:rsidRDefault="00E135E6" w:rsidP="00B30293">
            <w:pPr>
              <w:rPr>
                <w:rFonts w:ascii="Arial" w:hAnsi="Arial" w:cs="Arial"/>
                <w:sz w:val="18"/>
                <w:szCs w:val="18"/>
              </w:rPr>
            </w:pPr>
            <w:r w:rsidRPr="00664F9B">
              <w:rPr>
                <w:rFonts w:ascii="Arial" w:hAnsi="Arial" w:cs="Arial"/>
                <w:sz w:val="18"/>
                <w:szCs w:val="18"/>
              </w:rPr>
              <w:t>IL-8</w:t>
            </w:r>
          </w:p>
          <w:p w14:paraId="7314978E" w14:textId="77777777" w:rsidR="00E135E6" w:rsidRDefault="00E135E6" w:rsidP="00B30293">
            <w:pPr>
              <w:rPr>
                <w:rFonts w:ascii="Arial" w:hAnsi="Arial" w:cs="Arial"/>
                <w:sz w:val="18"/>
                <w:szCs w:val="18"/>
              </w:rPr>
            </w:pPr>
            <w:r w:rsidRPr="00664F9B">
              <w:rPr>
                <w:rFonts w:ascii="Arial" w:hAnsi="Arial" w:cs="Arial"/>
                <w:sz w:val="18"/>
                <w:szCs w:val="18"/>
              </w:rPr>
              <w:t>IL-10</w:t>
            </w:r>
          </w:p>
          <w:p w14:paraId="031E9985" w14:textId="10E416C7" w:rsidR="00E135E6" w:rsidRPr="00664F9B" w:rsidRDefault="00E135E6" w:rsidP="00B30293">
            <w:pPr>
              <w:rPr>
                <w:rFonts w:ascii="Arial" w:hAnsi="Arial" w:cs="Arial"/>
                <w:sz w:val="18"/>
                <w:szCs w:val="18"/>
              </w:rPr>
            </w:pPr>
            <w:r w:rsidRPr="00664F9B">
              <w:rPr>
                <w:rFonts w:ascii="Arial" w:hAnsi="Arial" w:cs="Arial"/>
                <w:sz w:val="18"/>
                <w:szCs w:val="18"/>
              </w:rPr>
              <w:t>TNF-</w:t>
            </w:r>
            <w:r>
              <w:rPr>
                <w:rFonts w:ascii="Arial" w:hAnsi="Arial" w:cs="Arial"/>
                <w:sz w:val="18"/>
                <w:szCs w:val="18"/>
              </w:rPr>
              <w:t>α</w:t>
            </w:r>
          </w:p>
          <w:p w14:paraId="47F43F7C" w14:textId="77777777" w:rsidR="00E135E6" w:rsidRPr="00664F9B" w:rsidRDefault="00E135E6" w:rsidP="00B30293">
            <w:pPr>
              <w:rPr>
                <w:rFonts w:ascii="Arial" w:hAnsi="Arial" w:cs="Arial"/>
                <w:sz w:val="18"/>
                <w:szCs w:val="18"/>
              </w:rPr>
            </w:pPr>
            <w:r w:rsidRPr="00664F9B">
              <w:rPr>
                <w:rFonts w:ascii="Arial" w:hAnsi="Arial" w:cs="Arial"/>
                <w:sz w:val="18"/>
                <w:szCs w:val="18"/>
              </w:rPr>
              <w:t>TNFR-II</w:t>
            </w:r>
          </w:p>
          <w:p w14:paraId="379EDA56" w14:textId="77777777" w:rsidR="00E135E6" w:rsidRPr="00FC3AF2" w:rsidRDefault="00E135E6" w:rsidP="00B30293">
            <w:pPr>
              <w:rPr>
                <w:rFonts w:ascii="Arial" w:hAnsi="Arial" w:cs="Arial"/>
                <w:b/>
                <w:bCs/>
                <w:sz w:val="18"/>
                <w:szCs w:val="18"/>
              </w:rPr>
            </w:pPr>
          </w:p>
        </w:tc>
        <w:tc>
          <w:tcPr>
            <w:tcW w:w="1273" w:type="dxa"/>
            <w:vMerge w:val="restart"/>
          </w:tcPr>
          <w:p w14:paraId="2462C56C" w14:textId="77777777" w:rsidR="00E135E6" w:rsidRDefault="00E135E6" w:rsidP="00B30293">
            <w:pPr>
              <w:rPr>
                <w:rFonts w:ascii="Arial" w:hAnsi="Arial" w:cs="Arial"/>
                <w:sz w:val="18"/>
                <w:szCs w:val="18"/>
              </w:rPr>
            </w:pPr>
            <w:r>
              <w:rPr>
                <w:rFonts w:ascii="Arial" w:hAnsi="Arial" w:cs="Arial"/>
                <w:sz w:val="18"/>
                <w:szCs w:val="18"/>
              </w:rPr>
              <w:t>Ang-1</w:t>
            </w:r>
          </w:p>
          <w:p w14:paraId="150CCFFD" w14:textId="77777777" w:rsidR="00E135E6" w:rsidRDefault="00E135E6" w:rsidP="00B30293">
            <w:pPr>
              <w:rPr>
                <w:rFonts w:ascii="Arial" w:hAnsi="Arial" w:cs="Arial"/>
                <w:sz w:val="18"/>
                <w:szCs w:val="18"/>
              </w:rPr>
            </w:pPr>
            <w:r>
              <w:rPr>
                <w:rFonts w:ascii="Arial" w:hAnsi="Arial" w:cs="Arial"/>
                <w:sz w:val="18"/>
                <w:szCs w:val="18"/>
              </w:rPr>
              <w:t>Ang-2</w:t>
            </w:r>
          </w:p>
          <w:p w14:paraId="6C46276E" w14:textId="77777777" w:rsidR="00E135E6" w:rsidRDefault="00E135E6" w:rsidP="00B30293">
            <w:pPr>
              <w:rPr>
                <w:rFonts w:ascii="Arial" w:hAnsi="Arial" w:cs="Arial"/>
                <w:sz w:val="18"/>
                <w:szCs w:val="18"/>
              </w:rPr>
            </w:pPr>
            <w:r>
              <w:rPr>
                <w:rFonts w:ascii="Arial" w:hAnsi="Arial" w:cs="Arial"/>
                <w:sz w:val="18"/>
                <w:szCs w:val="18"/>
              </w:rPr>
              <w:t>ICAM-1</w:t>
            </w:r>
          </w:p>
          <w:p w14:paraId="03AB3FE1" w14:textId="77777777" w:rsidR="00E135E6" w:rsidRDefault="00E135E6" w:rsidP="00B30293">
            <w:pPr>
              <w:rPr>
                <w:rFonts w:ascii="Arial" w:hAnsi="Arial" w:cs="Arial"/>
                <w:sz w:val="18"/>
                <w:szCs w:val="18"/>
              </w:rPr>
            </w:pPr>
            <w:r>
              <w:rPr>
                <w:rFonts w:ascii="Arial" w:hAnsi="Arial" w:cs="Arial"/>
                <w:sz w:val="18"/>
                <w:szCs w:val="18"/>
              </w:rPr>
              <w:t>TM</w:t>
            </w:r>
          </w:p>
          <w:p w14:paraId="461BE061" w14:textId="77777777" w:rsidR="00E135E6" w:rsidRDefault="00E135E6" w:rsidP="00B30293">
            <w:pPr>
              <w:rPr>
                <w:rFonts w:ascii="Arial" w:hAnsi="Arial" w:cs="Arial"/>
                <w:sz w:val="18"/>
                <w:szCs w:val="18"/>
              </w:rPr>
            </w:pPr>
            <w:r>
              <w:rPr>
                <w:rFonts w:ascii="Arial" w:hAnsi="Arial" w:cs="Arial"/>
                <w:sz w:val="18"/>
                <w:szCs w:val="18"/>
              </w:rPr>
              <w:t>VCAM-1</w:t>
            </w:r>
          </w:p>
          <w:p w14:paraId="0C8DAC41" w14:textId="6C1198AE" w:rsidR="00E135E6" w:rsidRPr="00664F9B" w:rsidRDefault="00E135E6" w:rsidP="00B30293">
            <w:pPr>
              <w:rPr>
                <w:rFonts w:ascii="Arial" w:hAnsi="Arial" w:cs="Arial"/>
                <w:sz w:val="18"/>
                <w:szCs w:val="18"/>
              </w:rPr>
            </w:pPr>
            <w:r>
              <w:rPr>
                <w:rFonts w:ascii="Arial" w:hAnsi="Arial" w:cs="Arial"/>
                <w:sz w:val="18"/>
                <w:szCs w:val="18"/>
              </w:rPr>
              <w:t>vWF</w:t>
            </w:r>
          </w:p>
        </w:tc>
        <w:tc>
          <w:tcPr>
            <w:tcW w:w="1176" w:type="dxa"/>
            <w:vMerge w:val="restart"/>
          </w:tcPr>
          <w:p w14:paraId="6C5ED0DA" w14:textId="77777777" w:rsidR="00E135E6" w:rsidRDefault="00E135E6" w:rsidP="00B30293">
            <w:pPr>
              <w:rPr>
                <w:rFonts w:ascii="Arial" w:hAnsi="Arial" w:cs="Arial"/>
                <w:sz w:val="18"/>
                <w:szCs w:val="18"/>
              </w:rPr>
            </w:pPr>
            <w:r>
              <w:rPr>
                <w:rFonts w:ascii="Arial" w:hAnsi="Arial" w:cs="Arial"/>
                <w:sz w:val="18"/>
                <w:szCs w:val="18"/>
              </w:rPr>
              <w:t>RAGE</w:t>
            </w:r>
          </w:p>
          <w:p w14:paraId="4E71102C" w14:textId="573A5807" w:rsidR="00E135E6" w:rsidRPr="00664F9B" w:rsidRDefault="00E135E6" w:rsidP="00B30293">
            <w:pPr>
              <w:rPr>
                <w:rFonts w:ascii="Arial" w:hAnsi="Arial" w:cs="Arial"/>
                <w:sz w:val="18"/>
                <w:szCs w:val="18"/>
              </w:rPr>
            </w:pPr>
            <w:r>
              <w:rPr>
                <w:rFonts w:ascii="Arial" w:hAnsi="Arial" w:cs="Arial"/>
                <w:sz w:val="18"/>
                <w:szCs w:val="18"/>
              </w:rPr>
              <w:t>SPD</w:t>
            </w:r>
          </w:p>
        </w:tc>
      </w:tr>
      <w:tr w:rsidR="00E135E6" w14:paraId="3BFAF4A8" w14:textId="62863E60" w:rsidTr="008E22C1">
        <w:trPr>
          <w:trHeight w:val="2094"/>
        </w:trPr>
        <w:tc>
          <w:tcPr>
            <w:tcW w:w="2034" w:type="dxa"/>
          </w:tcPr>
          <w:p w14:paraId="411A55A3" w14:textId="77777777" w:rsidR="00E135E6" w:rsidRDefault="00E135E6" w:rsidP="00B30293">
            <w:pPr>
              <w:rPr>
                <w:rFonts w:ascii="Arial" w:hAnsi="Arial" w:cs="Arial"/>
                <w:b/>
                <w:bCs/>
                <w:sz w:val="18"/>
                <w:szCs w:val="18"/>
              </w:rPr>
            </w:pPr>
            <w:r>
              <w:rPr>
                <w:rFonts w:ascii="Arial" w:hAnsi="Arial" w:cs="Arial"/>
                <w:b/>
                <w:bCs/>
                <w:sz w:val="18"/>
                <w:szCs w:val="18"/>
              </w:rPr>
              <w:t>CS Disaccharide Subtypes</w:t>
            </w:r>
          </w:p>
          <w:p w14:paraId="724B9871" w14:textId="77777777" w:rsidR="00E135E6" w:rsidRPr="00FC3AF2" w:rsidRDefault="00E135E6" w:rsidP="00B30293">
            <w:pPr>
              <w:rPr>
                <w:rFonts w:ascii="Arial" w:hAnsi="Arial" w:cs="Arial"/>
                <w:sz w:val="18"/>
                <w:szCs w:val="18"/>
              </w:rPr>
            </w:pPr>
            <w:r w:rsidRPr="00FC3AF2">
              <w:rPr>
                <w:rFonts w:ascii="Arial" w:hAnsi="Arial" w:cs="Arial"/>
                <w:sz w:val="18"/>
                <w:szCs w:val="18"/>
              </w:rPr>
              <w:t>TriS</w:t>
            </w:r>
            <w:r w:rsidRPr="00FC3AF2">
              <w:rPr>
                <w:rFonts w:ascii="Arial" w:hAnsi="Arial" w:cs="Arial"/>
                <w:sz w:val="18"/>
                <w:szCs w:val="18"/>
                <w:vertAlign w:val="subscript"/>
              </w:rPr>
              <w:t>CS</w:t>
            </w:r>
          </w:p>
          <w:p w14:paraId="59241F29" w14:textId="77777777" w:rsidR="00E135E6" w:rsidRPr="00FC3AF2" w:rsidRDefault="00E135E6" w:rsidP="00B30293">
            <w:pPr>
              <w:rPr>
                <w:rFonts w:ascii="Arial" w:hAnsi="Arial" w:cs="Arial"/>
                <w:sz w:val="18"/>
                <w:szCs w:val="18"/>
              </w:rPr>
            </w:pPr>
            <w:r w:rsidRPr="00FC3AF2">
              <w:rPr>
                <w:rFonts w:ascii="Arial" w:hAnsi="Arial" w:cs="Arial"/>
                <w:sz w:val="18"/>
                <w:szCs w:val="18"/>
              </w:rPr>
              <w:t>2S4S</w:t>
            </w:r>
            <w:r w:rsidRPr="00FC3AF2">
              <w:rPr>
                <w:rFonts w:ascii="Arial" w:hAnsi="Arial" w:cs="Arial"/>
                <w:sz w:val="18"/>
                <w:szCs w:val="18"/>
                <w:vertAlign w:val="subscript"/>
              </w:rPr>
              <w:t>CS</w:t>
            </w:r>
          </w:p>
          <w:p w14:paraId="59CC4853" w14:textId="77777777" w:rsidR="00E135E6" w:rsidRPr="00FC3AF2" w:rsidRDefault="00E135E6" w:rsidP="00B30293">
            <w:pPr>
              <w:rPr>
                <w:rFonts w:ascii="Arial" w:hAnsi="Arial" w:cs="Arial"/>
                <w:sz w:val="18"/>
                <w:szCs w:val="18"/>
              </w:rPr>
            </w:pPr>
            <w:r w:rsidRPr="00FC3AF2">
              <w:rPr>
                <w:rFonts w:ascii="Arial" w:hAnsi="Arial" w:cs="Arial"/>
                <w:sz w:val="18"/>
                <w:szCs w:val="18"/>
              </w:rPr>
              <w:t>2S6S</w:t>
            </w:r>
            <w:r w:rsidRPr="00FC3AF2">
              <w:rPr>
                <w:rFonts w:ascii="Arial" w:hAnsi="Arial" w:cs="Arial"/>
                <w:sz w:val="18"/>
                <w:szCs w:val="18"/>
                <w:vertAlign w:val="subscript"/>
              </w:rPr>
              <w:t>CS</w:t>
            </w:r>
          </w:p>
          <w:p w14:paraId="0CFF8F97" w14:textId="77777777" w:rsidR="00E135E6" w:rsidRPr="00FC3AF2" w:rsidRDefault="00E135E6" w:rsidP="00B30293">
            <w:pPr>
              <w:rPr>
                <w:rFonts w:ascii="Arial" w:hAnsi="Arial" w:cs="Arial"/>
                <w:sz w:val="18"/>
                <w:szCs w:val="18"/>
              </w:rPr>
            </w:pPr>
            <w:r w:rsidRPr="00FC3AF2">
              <w:rPr>
                <w:rFonts w:ascii="Arial" w:hAnsi="Arial" w:cs="Arial"/>
                <w:sz w:val="18"/>
                <w:szCs w:val="18"/>
              </w:rPr>
              <w:t>4S6S</w:t>
            </w:r>
            <w:r w:rsidRPr="00FC3AF2">
              <w:rPr>
                <w:rFonts w:ascii="Arial" w:hAnsi="Arial" w:cs="Arial"/>
                <w:sz w:val="18"/>
                <w:szCs w:val="18"/>
                <w:vertAlign w:val="subscript"/>
              </w:rPr>
              <w:t>CS</w:t>
            </w:r>
          </w:p>
          <w:p w14:paraId="43345BDD" w14:textId="77777777" w:rsidR="00E135E6" w:rsidRPr="00FC3AF2" w:rsidRDefault="00E135E6" w:rsidP="00B30293">
            <w:pPr>
              <w:rPr>
                <w:rFonts w:ascii="Arial" w:hAnsi="Arial" w:cs="Arial"/>
                <w:sz w:val="18"/>
                <w:szCs w:val="18"/>
              </w:rPr>
            </w:pPr>
            <w:r w:rsidRPr="00FC3AF2">
              <w:rPr>
                <w:rFonts w:ascii="Arial" w:hAnsi="Arial" w:cs="Arial"/>
                <w:sz w:val="18"/>
                <w:szCs w:val="18"/>
              </w:rPr>
              <w:t>2S</w:t>
            </w:r>
            <w:r w:rsidRPr="00FC3AF2">
              <w:rPr>
                <w:rFonts w:ascii="Arial" w:hAnsi="Arial" w:cs="Arial"/>
                <w:sz w:val="18"/>
                <w:szCs w:val="18"/>
                <w:vertAlign w:val="subscript"/>
              </w:rPr>
              <w:t>CS</w:t>
            </w:r>
          </w:p>
          <w:p w14:paraId="4AB4F61D" w14:textId="77777777" w:rsidR="00E135E6" w:rsidRPr="00FC3AF2" w:rsidRDefault="00E135E6" w:rsidP="00B30293">
            <w:pPr>
              <w:rPr>
                <w:rFonts w:ascii="Arial" w:hAnsi="Arial" w:cs="Arial"/>
                <w:sz w:val="18"/>
                <w:szCs w:val="18"/>
              </w:rPr>
            </w:pPr>
            <w:r w:rsidRPr="00FC3AF2">
              <w:rPr>
                <w:rFonts w:ascii="Arial" w:hAnsi="Arial" w:cs="Arial"/>
                <w:sz w:val="18"/>
                <w:szCs w:val="18"/>
              </w:rPr>
              <w:t>4S</w:t>
            </w:r>
            <w:r w:rsidRPr="00FC3AF2">
              <w:rPr>
                <w:rFonts w:ascii="Arial" w:hAnsi="Arial" w:cs="Arial"/>
                <w:sz w:val="18"/>
                <w:szCs w:val="18"/>
                <w:vertAlign w:val="subscript"/>
              </w:rPr>
              <w:t>CS</w:t>
            </w:r>
          </w:p>
          <w:p w14:paraId="1B52A5A8" w14:textId="77777777" w:rsidR="00E135E6" w:rsidRPr="00FC3AF2" w:rsidRDefault="00E135E6" w:rsidP="00B30293">
            <w:pPr>
              <w:rPr>
                <w:rFonts w:ascii="Arial" w:hAnsi="Arial" w:cs="Arial"/>
                <w:sz w:val="18"/>
                <w:szCs w:val="18"/>
              </w:rPr>
            </w:pPr>
            <w:r w:rsidRPr="00FC3AF2">
              <w:rPr>
                <w:rFonts w:ascii="Arial" w:hAnsi="Arial" w:cs="Arial"/>
                <w:sz w:val="18"/>
                <w:szCs w:val="18"/>
              </w:rPr>
              <w:t>6S</w:t>
            </w:r>
            <w:r w:rsidRPr="00FC3AF2">
              <w:rPr>
                <w:rFonts w:ascii="Arial" w:hAnsi="Arial" w:cs="Arial"/>
                <w:sz w:val="18"/>
                <w:szCs w:val="18"/>
                <w:vertAlign w:val="subscript"/>
              </w:rPr>
              <w:t>CS</w:t>
            </w:r>
          </w:p>
          <w:p w14:paraId="5DA1701E" w14:textId="6F0DD8B3" w:rsidR="00E135E6" w:rsidRPr="00FC3AF2" w:rsidRDefault="00E135E6" w:rsidP="00B30293">
            <w:pPr>
              <w:rPr>
                <w:rFonts w:ascii="Arial" w:hAnsi="Arial" w:cs="Arial"/>
                <w:sz w:val="18"/>
                <w:szCs w:val="18"/>
              </w:rPr>
            </w:pPr>
            <w:r w:rsidRPr="00FC3AF2">
              <w:rPr>
                <w:rFonts w:ascii="Arial" w:hAnsi="Arial" w:cs="Arial"/>
                <w:sz w:val="18"/>
                <w:szCs w:val="18"/>
              </w:rPr>
              <w:t>0S</w:t>
            </w:r>
            <w:r w:rsidRPr="00FC3AF2">
              <w:rPr>
                <w:rFonts w:ascii="Arial" w:hAnsi="Arial" w:cs="Arial"/>
                <w:sz w:val="18"/>
                <w:szCs w:val="18"/>
                <w:vertAlign w:val="subscript"/>
              </w:rPr>
              <w:t>CS</w:t>
            </w:r>
          </w:p>
        </w:tc>
        <w:tc>
          <w:tcPr>
            <w:tcW w:w="2200" w:type="dxa"/>
          </w:tcPr>
          <w:p w14:paraId="6F56604E" w14:textId="47216199" w:rsidR="00E135E6" w:rsidRDefault="00E135E6" w:rsidP="00B30293">
            <w:pPr>
              <w:rPr>
                <w:rFonts w:ascii="Arial" w:hAnsi="Arial" w:cs="Arial"/>
                <w:b/>
                <w:bCs/>
                <w:sz w:val="18"/>
                <w:szCs w:val="18"/>
              </w:rPr>
            </w:pPr>
            <w:r>
              <w:rPr>
                <w:rFonts w:ascii="Arial" w:hAnsi="Arial" w:cs="Arial"/>
                <w:b/>
                <w:bCs/>
                <w:sz w:val="18"/>
                <w:szCs w:val="18"/>
              </w:rPr>
              <w:t>CS Disaccharide Structure</w:t>
            </w:r>
          </w:p>
          <w:p w14:paraId="59F21F27"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2S(1,3)GalNAc4S6S</w:t>
            </w:r>
          </w:p>
          <w:p w14:paraId="38A1F0BD"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2S(1,3)GalNAc4S</w:t>
            </w:r>
          </w:p>
          <w:p w14:paraId="379D46C5"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2S(1,3)GalNAc6S</w:t>
            </w:r>
          </w:p>
          <w:p w14:paraId="27B0D1AE"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1,3)GalNAc4S6S</w:t>
            </w:r>
          </w:p>
          <w:p w14:paraId="4568B915"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2S(1,3)GalNAc</w:t>
            </w:r>
          </w:p>
          <w:p w14:paraId="5D912F4C"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1,3)GalNAc4S</w:t>
            </w:r>
          </w:p>
          <w:p w14:paraId="25D05A31" w14:textId="7777777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1,3)GalNAc6S</w:t>
            </w:r>
          </w:p>
          <w:p w14:paraId="15572849" w14:textId="713844F7"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1,3)GalNAc</w:t>
            </w:r>
          </w:p>
        </w:tc>
        <w:tc>
          <w:tcPr>
            <w:tcW w:w="1413" w:type="dxa"/>
            <w:vMerge/>
          </w:tcPr>
          <w:p w14:paraId="4BB135E3" w14:textId="77777777" w:rsidR="00E135E6" w:rsidRPr="00FC3AF2" w:rsidRDefault="00E135E6" w:rsidP="00B30293">
            <w:pPr>
              <w:rPr>
                <w:rFonts w:ascii="Arial" w:hAnsi="Arial" w:cs="Arial"/>
                <w:b/>
                <w:bCs/>
                <w:sz w:val="18"/>
                <w:szCs w:val="18"/>
              </w:rPr>
            </w:pPr>
          </w:p>
        </w:tc>
        <w:tc>
          <w:tcPr>
            <w:tcW w:w="1328" w:type="dxa"/>
            <w:vMerge/>
          </w:tcPr>
          <w:p w14:paraId="686D163C" w14:textId="77777777" w:rsidR="00E135E6" w:rsidRPr="00FC3AF2" w:rsidRDefault="00E135E6" w:rsidP="00B30293">
            <w:pPr>
              <w:rPr>
                <w:rFonts w:ascii="Arial" w:hAnsi="Arial" w:cs="Arial"/>
                <w:b/>
                <w:bCs/>
                <w:sz w:val="18"/>
                <w:szCs w:val="18"/>
              </w:rPr>
            </w:pPr>
          </w:p>
        </w:tc>
        <w:tc>
          <w:tcPr>
            <w:tcW w:w="1273" w:type="dxa"/>
            <w:vMerge/>
          </w:tcPr>
          <w:p w14:paraId="0EED54C1" w14:textId="77777777" w:rsidR="00E135E6" w:rsidRPr="00FC3AF2" w:rsidRDefault="00E135E6" w:rsidP="00B30293">
            <w:pPr>
              <w:rPr>
                <w:rFonts w:ascii="Arial" w:hAnsi="Arial" w:cs="Arial"/>
                <w:b/>
                <w:bCs/>
                <w:sz w:val="18"/>
                <w:szCs w:val="18"/>
              </w:rPr>
            </w:pPr>
          </w:p>
        </w:tc>
        <w:tc>
          <w:tcPr>
            <w:tcW w:w="1176" w:type="dxa"/>
            <w:vMerge/>
          </w:tcPr>
          <w:p w14:paraId="5313D346" w14:textId="77777777" w:rsidR="00E135E6" w:rsidRPr="00FC3AF2" w:rsidRDefault="00E135E6" w:rsidP="00B30293">
            <w:pPr>
              <w:rPr>
                <w:rFonts w:ascii="Arial" w:hAnsi="Arial" w:cs="Arial"/>
                <w:b/>
                <w:bCs/>
                <w:sz w:val="18"/>
                <w:szCs w:val="18"/>
              </w:rPr>
            </w:pPr>
          </w:p>
        </w:tc>
      </w:tr>
      <w:tr w:rsidR="00E135E6" w14:paraId="46A1A42C" w14:textId="3A9CFB92" w:rsidTr="008E22C1">
        <w:trPr>
          <w:trHeight w:val="630"/>
        </w:trPr>
        <w:tc>
          <w:tcPr>
            <w:tcW w:w="2034" w:type="dxa"/>
          </w:tcPr>
          <w:p w14:paraId="7049935B" w14:textId="77777777" w:rsidR="00E135E6" w:rsidRDefault="00E135E6" w:rsidP="00B30293">
            <w:pPr>
              <w:rPr>
                <w:rFonts w:ascii="Arial" w:hAnsi="Arial" w:cs="Arial"/>
                <w:b/>
                <w:bCs/>
                <w:sz w:val="18"/>
                <w:szCs w:val="18"/>
              </w:rPr>
            </w:pPr>
            <w:r>
              <w:rPr>
                <w:rFonts w:ascii="Arial" w:hAnsi="Arial" w:cs="Arial"/>
                <w:b/>
                <w:bCs/>
                <w:sz w:val="18"/>
                <w:szCs w:val="18"/>
              </w:rPr>
              <w:t xml:space="preserve">HA Disaccharide </w:t>
            </w:r>
          </w:p>
          <w:p w14:paraId="513071DF" w14:textId="77777777" w:rsidR="008E22C1" w:rsidRDefault="008E22C1" w:rsidP="00B30293">
            <w:pPr>
              <w:rPr>
                <w:rFonts w:ascii="Arial" w:hAnsi="Arial" w:cs="Arial"/>
                <w:sz w:val="18"/>
                <w:szCs w:val="18"/>
              </w:rPr>
            </w:pPr>
          </w:p>
          <w:p w14:paraId="2588AA59" w14:textId="3FCDB1F2" w:rsidR="00E135E6" w:rsidRPr="00FC3AF2" w:rsidRDefault="00E135E6" w:rsidP="00B30293">
            <w:pPr>
              <w:rPr>
                <w:rFonts w:ascii="Arial" w:hAnsi="Arial" w:cs="Arial"/>
                <w:sz w:val="18"/>
                <w:szCs w:val="18"/>
              </w:rPr>
            </w:pPr>
            <w:r w:rsidRPr="00FC3AF2">
              <w:rPr>
                <w:rFonts w:ascii="Arial" w:hAnsi="Arial" w:cs="Arial"/>
                <w:sz w:val="18"/>
                <w:szCs w:val="18"/>
              </w:rPr>
              <w:t>0S</w:t>
            </w:r>
            <w:r w:rsidRPr="00FC3AF2">
              <w:rPr>
                <w:rFonts w:ascii="Arial" w:hAnsi="Arial" w:cs="Arial"/>
                <w:sz w:val="18"/>
                <w:szCs w:val="18"/>
                <w:vertAlign w:val="subscript"/>
              </w:rPr>
              <w:t>HA</w:t>
            </w:r>
          </w:p>
        </w:tc>
        <w:tc>
          <w:tcPr>
            <w:tcW w:w="2200" w:type="dxa"/>
          </w:tcPr>
          <w:p w14:paraId="6D756FD7" w14:textId="09A914EA" w:rsidR="00E135E6" w:rsidRPr="00FC3AF2" w:rsidRDefault="00E135E6" w:rsidP="00B30293">
            <w:pPr>
              <w:rPr>
                <w:rFonts w:ascii="Arial" w:hAnsi="Arial" w:cs="Arial"/>
                <w:b/>
                <w:bCs/>
                <w:sz w:val="18"/>
                <w:szCs w:val="18"/>
              </w:rPr>
            </w:pPr>
            <w:r>
              <w:rPr>
                <w:rFonts w:ascii="Arial" w:hAnsi="Arial" w:cs="Arial"/>
                <w:b/>
                <w:bCs/>
                <w:sz w:val="18"/>
                <w:szCs w:val="18"/>
              </w:rPr>
              <w:t>HA Disaccharide Structure</w:t>
            </w:r>
          </w:p>
          <w:p w14:paraId="06FBDF98" w14:textId="092297F3" w:rsidR="00E135E6" w:rsidRPr="00FC3AF2" w:rsidRDefault="00E135E6" w:rsidP="00B30293">
            <w:pPr>
              <w:rPr>
                <w:rFonts w:ascii="Arial" w:hAnsi="Arial" w:cs="Arial"/>
                <w:sz w:val="18"/>
                <w:szCs w:val="18"/>
              </w:rPr>
            </w:pPr>
            <w:r w:rsidRPr="00FC3AF2">
              <w:rPr>
                <w:rFonts w:ascii="Cambria Math" w:hAnsi="Cambria Math" w:cs="Cambria Math"/>
                <w:sz w:val="18"/>
                <w:szCs w:val="18"/>
              </w:rPr>
              <w:t>△</w:t>
            </w:r>
            <w:r w:rsidRPr="00FC3AF2">
              <w:rPr>
                <w:rFonts w:ascii="Arial" w:hAnsi="Arial" w:cs="Arial"/>
                <w:sz w:val="18"/>
                <w:szCs w:val="18"/>
              </w:rPr>
              <w:t>UA(1,3)GlcNAc</w:t>
            </w:r>
          </w:p>
        </w:tc>
        <w:tc>
          <w:tcPr>
            <w:tcW w:w="1413" w:type="dxa"/>
            <w:vMerge/>
          </w:tcPr>
          <w:p w14:paraId="07BD73BC" w14:textId="77777777" w:rsidR="00E135E6" w:rsidRPr="00FC3AF2" w:rsidRDefault="00E135E6" w:rsidP="00B30293">
            <w:pPr>
              <w:rPr>
                <w:rFonts w:ascii="Arial" w:hAnsi="Arial" w:cs="Arial"/>
                <w:b/>
                <w:bCs/>
                <w:sz w:val="18"/>
                <w:szCs w:val="18"/>
              </w:rPr>
            </w:pPr>
          </w:p>
        </w:tc>
        <w:tc>
          <w:tcPr>
            <w:tcW w:w="1328" w:type="dxa"/>
            <w:vMerge/>
          </w:tcPr>
          <w:p w14:paraId="0A0D988A" w14:textId="77777777" w:rsidR="00E135E6" w:rsidRPr="00FC3AF2" w:rsidRDefault="00E135E6" w:rsidP="00B30293">
            <w:pPr>
              <w:rPr>
                <w:rFonts w:ascii="Arial" w:hAnsi="Arial" w:cs="Arial"/>
                <w:b/>
                <w:bCs/>
                <w:sz w:val="18"/>
                <w:szCs w:val="18"/>
              </w:rPr>
            </w:pPr>
          </w:p>
        </w:tc>
        <w:tc>
          <w:tcPr>
            <w:tcW w:w="1273" w:type="dxa"/>
            <w:vMerge/>
          </w:tcPr>
          <w:p w14:paraId="42DDE207" w14:textId="77777777" w:rsidR="00E135E6" w:rsidRPr="00FC3AF2" w:rsidRDefault="00E135E6" w:rsidP="00B30293">
            <w:pPr>
              <w:rPr>
                <w:rFonts w:ascii="Arial" w:hAnsi="Arial" w:cs="Arial"/>
                <w:b/>
                <w:bCs/>
                <w:sz w:val="18"/>
                <w:szCs w:val="18"/>
              </w:rPr>
            </w:pPr>
          </w:p>
        </w:tc>
        <w:tc>
          <w:tcPr>
            <w:tcW w:w="1176" w:type="dxa"/>
            <w:vMerge/>
          </w:tcPr>
          <w:p w14:paraId="336BF365" w14:textId="77777777" w:rsidR="00E135E6" w:rsidRPr="00FC3AF2" w:rsidRDefault="00E135E6" w:rsidP="00B30293">
            <w:pPr>
              <w:rPr>
                <w:rFonts w:ascii="Arial" w:hAnsi="Arial" w:cs="Arial"/>
                <w:b/>
                <w:bCs/>
                <w:sz w:val="18"/>
                <w:szCs w:val="18"/>
              </w:rPr>
            </w:pPr>
          </w:p>
        </w:tc>
      </w:tr>
    </w:tbl>
    <w:p w14:paraId="4E755F04" w14:textId="692436D5" w:rsidR="00FC3AF2" w:rsidRPr="0063510D" w:rsidRDefault="008F0858" w:rsidP="00250C7F">
      <w:pPr>
        <w:spacing w:after="0" w:line="240" w:lineRule="auto"/>
        <w:jc w:val="both"/>
        <w:rPr>
          <w:rFonts w:ascii="Arial" w:hAnsi="Arial" w:cs="Arial"/>
          <w:sz w:val="18"/>
          <w:szCs w:val="18"/>
        </w:rPr>
      </w:pPr>
      <w:r w:rsidRPr="0063510D">
        <w:rPr>
          <w:rFonts w:ascii="Arial" w:hAnsi="Arial" w:cs="Arial"/>
          <w:sz w:val="18"/>
          <w:szCs w:val="18"/>
        </w:rPr>
        <w:t xml:space="preserve">HS = heparan sulfate; CS = chondroitin sulfate; HA = hyaluronic acid (hyaluronan); UA = </w:t>
      </w:r>
      <w:r w:rsidR="00B5378D" w:rsidRPr="0063510D">
        <w:rPr>
          <w:rFonts w:ascii="Arial" w:hAnsi="Arial" w:cs="Arial"/>
          <w:sz w:val="18"/>
          <w:szCs w:val="18"/>
        </w:rPr>
        <w:t xml:space="preserve">uronic </w:t>
      </w:r>
      <w:r w:rsidR="00486F4F" w:rsidRPr="0063510D">
        <w:rPr>
          <w:rFonts w:ascii="Arial" w:hAnsi="Arial" w:cs="Arial"/>
          <w:sz w:val="18"/>
          <w:szCs w:val="18"/>
        </w:rPr>
        <w:t>acid; GlcN</w:t>
      </w:r>
      <w:r w:rsidR="009C597C" w:rsidRPr="0063510D">
        <w:rPr>
          <w:rFonts w:ascii="Arial" w:hAnsi="Arial" w:cs="Arial"/>
          <w:sz w:val="18"/>
          <w:szCs w:val="18"/>
        </w:rPr>
        <w:t>Ac</w:t>
      </w:r>
      <w:r w:rsidR="00486F4F" w:rsidRPr="0063510D">
        <w:rPr>
          <w:rFonts w:ascii="Arial" w:hAnsi="Arial" w:cs="Arial"/>
          <w:sz w:val="18"/>
          <w:szCs w:val="18"/>
        </w:rPr>
        <w:t xml:space="preserve"> = N-acetyl glucosamine; </w:t>
      </w:r>
      <w:r w:rsidR="009C597C" w:rsidRPr="0063510D">
        <w:rPr>
          <w:rFonts w:ascii="Arial" w:hAnsi="Arial" w:cs="Arial"/>
          <w:sz w:val="18"/>
          <w:szCs w:val="18"/>
        </w:rPr>
        <w:t>GalNAc = N-acetyl galactosamine;</w:t>
      </w:r>
      <w:r w:rsidR="00157984" w:rsidRPr="0063510D">
        <w:rPr>
          <w:rFonts w:ascii="Arial" w:hAnsi="Arial" w:cs="Arial"/>
          <w:sz w:val="18"/>
          <w:szCs w:val="18"/>
        </w:rPr>
        <w:t xml:space="preserve"> Ang-1 = angiopoietin-1; Ang-2 = angiopoetin-2; </w:t>
      </w:r>
      <w:r w:rsidR="00C540E7" w:rsidRPr="0063510D">
        <w:rPr>
          <w:rFonts w:ascii="Arial" w:hAnsi="Arial" w:cs="Arial"/>
          <w:sz w:val="18"/>
          <w:szCs w:val="18"/>
        </w:rPr>
        <w:t xml:space="preserve"> </w:t>
      </w:r>
      <w:r w:rsidR="00975A58" w:rsidRPr="0063510D">
        <w:rPr>
          <w:rFonts w:ascii="Arial" w:hAnsi="Arial" w:cs="Arial"/>
          <w:sz w:val="18"/>
          <w:szCs w:val="18"/>
        </w:rPr>
        <w:t>ICAM</w:t>
      </w:r>
      <w:r w:rsidR="00157984" w:rsidRPr="0063510D">
        <w:rPr>
          <w:rFonts w:ascii="Arial" w:hAnsi="Arial" w:cs="Arial"/>
          <w:sz w:val="18"/>
          <w:szCs w:val="18"/>
        </w:rPr>
        <w:t>-1</w:t>
      </w:r>
      <w:r w:rsidR="00C540E7" w:rsidRPr="0063510D">
        <w:rPr>
          <w:rFonts w:ascii="Arial" w:hAnsi="Arial" w:cs="Arial"/>
          <w:sz w:val="18"/>
          <w:szCs w:val="18"/>
        </w:rPr>
        <w:t xml:space="preserve">= </w:t>
      </w:r>
      <w:r w:rsidR="00975A58" w:rsidRPr="0063510D">
        <w:rPr>
          <w:rFonts w:ascii="Arial" w:hAnsi="Arial" w:cs="Arial"/>
          <w:sz w:val="18"/>
          <w:szCs w:val="18"/>
        </w:rPr>
        <w:t>intercellular adhesion molecule-1;</w:t>
      </w:r>
      <w:r w:rsidR="00C540E7" w:rsidRPr="0063510D">
        <w:rPr>
          <w:rFonts w:ascii="Arial" w:hAnsi="Arial" w:cs="Arial"/>
          <w:sz w:val="18"/>
          <w:szCs w:val="18"/>
        </w:rPr>
        <w:t xml:space="preserve"> IL- = interleukin-;</w:t>
      </w:r>
      <w:r w:rsidR="00975A58" w:rsidRPr="0063510D">
        <w:rPr>
          <w:rFonts w:ascii="Arial" w:hAnsi="Arial" w:cs="Arial"/>
          <w:sz w:val="18"/>
          <w:szCs w:val="18"/>
        </w:rPr>
        <w:t xml:space="preserve"> RAGE, receptor for advanced glycation end-products; </w:t>
      </w:r>
      <w:r w:rsidR="00C94C42" w:rsidRPr="0063510D">
        <w:rPr>
          <w:rFonts w:ascii="Arial" w:hAnsi="Arial" w:cs="Arial"/>
          <w:sz w:val="18"/>
          <w:szCs w:val="18"/>
        </w:rPr>
        <w:t xml:space="preserve">SPD = surfactant protein D; TM = thrombomodulin; </w:t>
      </w:r>
      <w:r w:rsidR="00250C7F" w:rsidRPr="0063510D">
        <w:rPr>
          <w:rFonts w:ascii="Arial" w:hAnsi="Arial" w:cs="Arial"/>
          <w:sz w:val="18"/>
          <w:szCs w:val="18"/>
        </w:rPr>
        <w:t xml:space="preserve">TNF-α = tumor necrosis factor-alpha; </w:t>
      </w:r>
      <w:r w:rsidR="00C94C42" w:rsidRPr="0063510D">
        <w:rPr>
          <w:rFonts w:ascii="Arial" w:hAnsi="Arial" w:cs="Arial"/>
          <w:sz w:val="18"/>
          <w:szCs w:val="18"/>
        </w:rPr>
        <w:t>TNFRII = tumor necrosis factor receptor II;</w:t>
      </w:r>
      <w:r w:rsidR="00250C7F" w:rsidRPr="0063510D">
        <w:rPr>
          <w:rFonts w:ascii="Arial" w:hAnsi="Arial" w:cs="Arial"/>
          <w:sz w:val="18"/>
          <w:szCs w:val="18"/>
        </w:rPr>
        <w:t xml:space="preserve"> </w:t>
      </w:r>
      <w:r w:rsidR="00975A58" w:rsidRPr="0063510D">
        <w:rPr>
          <w:rFonts w:ascii="Arial" w:hAnsi="Arial" w:cs="Arial"/>
          <w:sz w:val="18"/>
          <w:szCs w:val="18"/>
        </w:rPr>
        <w:t>VCAM, vascular cell adhesion molecule-1; vWF, von Willebrand factor</w:t>
      </w:r>
      <w:r w:rsidR="00250C7F" w:rsidRPr="0063510D">
        <w:rPr>
          <w:rFonts w:ascii="Arial" w:hAnsi="Arial" w:cs="Arial"/>
          <w:sz w:val="18"/>
          <w:szCs w:val="18"/>
        </w:rPr>
        <w:t xml:space="preserve">; </w:t>
      </w:r>
      <w:r w:rsidR="00447EFF" w:rsidRPr="0063510D">
        <w:rPr>
          <w:rFonts w:ascii="Arial" w:hAnsi="Arial" w:cs="Arial"/>
          <w:sz w:val="18"/>
          <w:szCs w:val="18"/>
        </w:rPr>
        <w:t>0S HS</w:t>
      </w:r>
      <w:r w:rsidR="00B4553D" w:rsidRPr="0063510D">
        <w:rPr>
          <w:rFonts w:ascii="Arial" w:hAnsi="Arial" w:cs="Arial"/>
          <w:sz w:val="18"/>
          <w:szCs w:val="18"/>
        </w:rPr>
        <w:t>/</w:t>
      </w:r>
      <w:r w:rsidR="00447EFF" w:rsidRPr="0063510D">
        <w:rPr>
          <w:rFonts w:ascii="Arial" w:hAnsi="Arial" w:cs="Arial"/>
          <w:sz w:val="18"/>
          <w:szCs w:val="18"/>
        </w:rPr>
        <w:t xml:space="preserve">CS = </w:t>
      </w:r>
      <w:r w:rsidR="00B4553D" w:rsidRPr="0063510D">
        <w:rPr>
          <w:rFonts w:ascii="Arial" w:hAnsi="Arial" w:cs="Arial"/>
          <w:sz w:val="18"/>
          <w:szCs w:val="18"/>
        </w:rPr>
        <w:t xml:space="preserve">non-sulfated HS/CS disaccharide subtype. HA is </w:t>
      </w:r>
      <w:r w:rsidR="00975A58" w:rsidRPr="0063510D">
        <w:rPr>
          <w:rFonts w:ascii="Arial" w:hAnsi="Arial" w:cs="Arial"/>
          <w:sz w:val="18"/>
          <w:szCs w:val="18"/>
        </w:rPr>
        <w:t xml:space="preserve">non-sulfated. </w:t>
      </w:r>
    </w:p>
    <w:p w14:paraId="1217D8BF" w14:textId="77777777" w:rsidR="00FC3AF2" w:rsidRDefault="00FC3AF2" w:rsidP="00B30293">
      <w:pPr>
        <w:spacing w:before="120" w:after="120" w:line="240" w:lineRule="auto"/>
        <w:rPr>
          <w:rFonts w:ascii="Arial" w:hAnsi="Arial" w:cs="Arial"/>
          <w:b/>
          <w:bCs/>
          <w:sz w:val="22"/>
          <w:szCs w:val="22"/>
        </w:rPr>
      </w:pPr>
    </w:p>
    <w:p w14:paraId="13E082B3" w14:textId="77777777" w:rsidR="00FC3AF2" w:rsidRDefault="00FC3AF2" w:rsidP="00B30293">
      <w:pPr>
        <w:spacing w:before="120" w:after="120" w:line="240" w:lineRule="auto"/>
        <w:rPr>
          <w:rFonts w:ascii="Arial" w:hAnsi="Arial" w:cs="Arial"/>
          <w:b/>
          <w:bCs/>
          <w:sz w:val="22"/>
          <w:szCs w:val="22"/>
        </w:rPr>
      </w:pPr>
    </w:p>
    <w:p w14:paraId="316BD1D8" w14:textId="47030B77" w:rsidR="00FC3AF2" w:rsidRDefault="00FC3AF2" w:rsidP="00B30293">
      <w:pPr>
        <w:spacing w:before="120" w:after="120" w:line="240" w:lineRule="auto"/>
        <w:rPr>
          <w:rFonts w:ascii="Arial" w:hAnsi="Arial" w:cs="Arial"/>
          <w:b/>
          <w:bCs/>
          <w:sz w:val="22"/>
          <w:szCs w:val="22"/>
        </w:rPr>
      </w:pPr>
    </w:p>
    <w:p w14:paraId="05A4E691" w14:textId="77777777" w:rsidR="00FC3AF2" w:rsidRDefault="00FC3AF2" w:rsidP="00B30293">
      <w:pPr>
        <w:spacing w:before="120" w:after="120" w:line="240" w:lineRule="auto"/>
        <w:rPr>
          <w:rFonts w:ascii="Arial" w:hAnsi="Arial" w:cs="Arial"/>
          <w:b/>
          <w:bCs/>
          <w:sz w:val="22"/>
          <w:szCs w:val="22"/>
        </w:rPr>
      </w:pPr>
    </w:p>
    <w:p w14:paraId="58DEB976" w14:textId="77777777" w:rsidR="00FC3AF2" w:rsidRDefault="00FC3AF2" w:rsidP="00B30293">
      <w:pPr>
        <w:spacing w:before="120" w:after="120" w:line="240" w:lineRule="auto"/>
        <w:rPr>
          <w:rFonts w:ascii="Arial" w:hAnsi="Arial" w:cs="Arial"/>
          <w:b/>
          <w:bCs/>
          <w:sz w:val="22"/>
          <w:szCs w:val="22"/>
        </w:rPr>
      </w:pPr>
    </w:p>
    <w:p w14:paraId="39DDDAAF" w14:textId="77777777" w:rsidR="00FC3AF2" w:rsidRDefault="00FC3AF2" w:rsidP="00B30293">
      <w:pPr>
        <w:spacing w:before="120" w:after="120" w:line="240" w:lineRule="auto"/>
        <w:rPr>
          <w:rFonts w:ascii="Arial" w:hAnsi="Arial" w:cs="Arial"/>
          <w:b/>
          <w:bCs/>
          <w:sz w:val="22"/>
          <w:szCs w:val="22"/>
        </w:rPr>
      </w:pPr>
    </w:p>
    <w:p w14:paraId="256DB7BB" w14:textId="77777777" w:rsidR="00FC3AF2" w:rsidRDefault="00FC3AF2" w:rsidP="00B30293">
      <w:pPr>
        <w:spacing w:before="120" w:after="120" w:line="240" w:lineRule="auto"/>
        <w:rPr>
          <w:rFonts w:ascii="Arial" w:hAnsi="Arial" w:cs="Arial"/>
          <w:b/>
          <w:bCs/>
          <w:sz w:val="22"/>
          <w:szCs w:val="22"/>
        </w:rPr>
      </w:pPr>
    </w:p>
    <w:p w14:paraId="754EFBC1" w14:textId="77777777" w:rsidR="00FC3AF2" w:rsidRDefault="00FC3AF2" w:rsidP="00B30293">
      <w:pPr>
        <w:spacing w:before="120" w:after="120" w:line="240" w:lineRule="auto"/>
        <w:rPr>
          <w:rFonts w:ascii="Arial" w:hAnsi="Arial" w:cs="Arial"/>
          <w:b/>
          <w:bCs/>
          <w:sz w:val="22"/>
          <w:szCs w:val="22"/>
        </w:rPr>
      </w:pPr>
    </w:p>
    <w:p w14:paraId="622C3E7B" w14:textId="77777777" w:rsidR="00FC3AF2" w:rsidRDefault="00FC3AF2" w:rsidP="00B30293">
      <w:pPr>
        <w:spacing w:before="120" w:after="120" w:line="240" w:lineRule="auto"/>
        <w:rPr>
          <w:rFonts w:ascii="Arial" w:hAnsi="Arial" w:cs="Arial"/>
          <w:b/>
          <w:bCs/>
          <w:sz w:val="22"/>
          <w:szCs w:val="22"/>
        </w:rPr>
      </w:pPr>
    </w:p>
    <w:p w14:paraId="1D401EDE" w14:textId="77777777" w:rsidR="00FC3AF2" w:rsidRDefault="00FC3AF2" w:rsidP="00B30293">
      <w:pPr>
        <w:spacing w:before="120" w:after="120" w:line="240" w:lineRule="auto"/>
        <w:rPr>
          <w:rFonts w:ascii="Arial" w:hAnsi="Arial" w:cs="Arial"/>
          <w:b/>
          <w:bCs/>
          <w:sz w:val="22"/>
          <w:szCs w:val="22"/>
        </w:rPr>
      </w:pPr>
    </w:p>
    <w:p w14:paraId="7FEC6272" w14:textId="77777777" w:rsidR="00FC3AF2" w:rsidRDefault="00FC3AF2" w:rsidP="00B30293">
      <w:pPr>
        <w:spacing w:before="120" w:after="120" w:line="240" w:lineRule="auto"/>
        <w:rPr>
          <w:rFonts w:ascii="Arial" w:hAnsi="Arial" w:cs="Arial"/>
          <w:b/>
          <w:bCs/>
          <w:sz w:val="22"/>
          <w:szCs w:val="22"/>
        </w:rPr>
      </w:pPr>
    </w:p>
    <w:p w14:paraId="7D6E25CD" w14:textId="77777777" w:rsidR="00FC3AF2" w:rsidRDefault="00FC3AF2" w:rsidP="00B30293">
      <w:pPr>
        <w:spacing w:before="120" w:after="120" w:line="240" w:lineRule="auto"/>
        <w:rPr>
          <w:rFonts w:ascii="Arial" w:hAnsi="Arial" w:cs="Arial"/>
          <w:b/>
          <w:bCs/>
          <w:sz w:val="22"/>
          <w:szCs w:val="22"/>
        </w:rPr>
      </w:pPr>
    </w:p>
    <w:p w14:paraId="687519F2" w14:textId="77777777" w:rsidR="00FC3AF2" w:rsidRDefault="00FC3AF2" w:rsidP="00B30293">
      <w:pPr>
        <w:spacing w:before="120" w:after="120" w:line="240" w:lineRule="auto"/>
        <w:rPr>
          <w:rFonts w:ascii="Arial" w:hAnsi="Arial" w:cs="Arial"/>
          <w:b/>
          <w:bCs/>
          <w:sz w:val="22"/>
          <w:szCs w:val="22"/>
        </w:rPr>
      </w:pPr>
    </w:p>
    <w:p w14:paraId="3055D840" w14:textId="77777777" w:rsidR="00B30293" w:rsidRDefault="00B30293" w:rsidP="00B30293">
      <w:pPr>
        <w:spacing w:before="120" w:after="120" w:line="240" w:lineRule="auto"/>
        <w:rPr>
          <w:rFonts w:ascii="Arial" w:hAnsi="Arial" w:cs="Arial"/>
          <w:b/>
          <w:bCs/>
          <w:sz w:val="22"/>
          <w:szCs w:val="22"/>
        </w:rPr>
      </w:pPr>
    </w:p>
    <w:p w14:paraId="3FA5CE04" w14:textId="77777777" w:rsidR="00B30293" w:rsidRDefault="00B30293" w:rsidP="00B30293">
      <w:pPr>
        <w:spacing w:before="120" w:after="120" w:line="240" w:lineRule="auto"/>
        <w:rPr>
          <w:rFonts w:ascii="Arial" w:hAnsi="Arial" w:cs="Arial"/>
          <w:b/>
          <w:bCs/>
          <w:sz w:val="22"/>
          <w:szCs w:val="22"/>
        </w:rPr>
      </w:pPr>
    </w:p>
    <w:p w14:paraId="230EDCDF" w14:textId="77777777" w:rsidR="00982547" w:rsidRDefault="00982547" w:rsidP="00B30293">
      <w:pPr>
        <w:spacing w:before="120" w:after="120" w:line="240" w:lineRule="auto"/>
        <w:rPr>
          <w:rFonts w:ascii="Arial" w:hAnsi="Arial" w:cs="Arial"/>
          <w:b/>
          <w:bCs/>
          <w:sz w:val="22"/>
          <w:szCs w:val="22"/>
        </w:rPr>
      </w:pPr>
    </w:p>
    <w:p w14:paraId="3095D590" w14:textId="54C156C5" w:rsidR="00B30293" w:rsidRDefault="00DF70BB" w:rsidP="00C063E6">
      <w:pPr>
        <w:spacing w:after="0" w:line="240" w:lineRule="auto"/>
        <w:rPr>
          <w:rFonts w:ascii="Arial" w:hAnsi="Arial" w:cs="Arial"/>
          <w:b/>
          <w:bCs/>
          <w:sz w:val="22"/>
          <w:szCs w:val="22"/>
        </w:rPr>
      </w:pPr>
      <w:r>
        <w:rPr>
          <w:rFonts w:ascii="Arial" w:hAnsi="Arial" w:cs="Arial"/>
          <w:b/>
          <w:bCs/>
          <w:sz w:val="22"/>
          <w:szCs w:val="22"/>
        </w:rPr>
        <w:t>e-</w:t>
      </w:r>
      <w:r w:rsidR="00B30293">
        <w:rPr>
          <w:rFonts w:ascii="Arial" w:hAnsi="Arial" w:cs="Arial"/>
          <w:b/>
          <w:bCs/>
          <w:sz w:val="22"/>
          <w:szCs w:val="22"/>
        </w:rPr>
        <w:t xml:space="preserve">Table </w:t>
      </w:r>
      <w:r w:rsidR="00392D90">
        <w:rPr>
          <w:rFonts w:ascii="Arial" w:hAnsi="Arial" w:cs="Arial"/>
          <w:b/>
          <w:bCs/>
          <w:sz w:val="22"/>
          <w:szCs w:val="22"/>
        </w:rPr>
        <w:t>2</w:t>
      </w:r>
      <w:r w:rsidR="00B30293">
        <w:rPr>
          <w:rFonts w:ascii="Arial" w:hAnsi="Arial" w:cs="Arial"/>
          <w:b/>
          <w:bCs/>
          <w:sz w:val="22"/>
          <w:szCs w:val="22"/>
        </w:rPr>
        <w:t>:</w:t>
      </w:r>
      <w:r w:rsidR="002508A4">
        <w:rPr>
          <w:rFonts w:ascii="Arial" w:hAnsi="Arial" w:cs="Arial"/>
          <w:b/>
          <w:bCs/>
          <w:sz w:val="22"/>
          <w:szCs w:val="22"/>
        </w:rPr>
        <w:t xml:space="preserve"> Cohort Characteristics</w:t>
      </w:r>
    </w:p>
    <w:p w14:paraId="6AA48C9E" w14:textId="3B323494" w:rsidR="009D7176" w:rsidRDefault="009D7176" w:rsidP="00C063E6">
      <w:pPr>
        <w:spacing w:after="0" w:line="240" w:lineRule="auto"/>
        <w:rPr>
          <w:rFonts w:ascii="Arial" w:hAnsi="Arial" w:cs="Arial"/>
          <w:b/>
          <w:bCs/>
          <w:sz w:val="22"/>
          <w:szCs w:val="22"/>
        </w:rPr>
      </w:pPr>
    </w:p>
    <w:p w14:paraId="493C2B2B" w14:textId="77777777" w:rsidR="002508A4" w:rsidRDefault="002508A4" w:rsidP="00C063E6">
      <w:pPr>
        <w:spacing w:after="0" w:line="240" w:lineRule="auto"/>
        <w:rPr>
          <w:rFonts w:ascii="Arial" w:hAnsi="Arial" w:cs="Arial"/>
          <w:b/>
          <w:bCs/>
          <w:sz w:val="22"/>
          <w:szCs w:val="22"/>
        </w:rPr>
      </w:pPr>
    </w:p>
    <w:p w14:paraId="310F6CA8" w14:textId="0D1B47F7" w:rsidR="004E0920" w:rsidRDefault="004E0920" w:rsidP="00C063E6">
      <w:pPr>
        <w:spacing w:after="0" w:line="240" w:lineRule="auto"/>
        <w:rPr>
          <w:rFonts w:ascii="Arial" w:hAnsi="Arial" w:cs="Arial"/>
          <w:b/>
          <w:bCs/>
          <w:sz w:val="22"/>
          <w:szCs w:val="22"/>
        </w:rPr>
      </w:pPr>
    </w:p>
    <w:tbl>
      <w:tblPr>
        <w:tblStyle w:val="TableGrid"/>
        <w:tblpPr w:leftFromText="180" w:rightFromText="180" w:vertAnchor="page" w:horzAnchor="margin" w:tblpY="1815"/>
        <w:tblW w:w="9146" w:type="dxa"/>
        <w:tblLook w:val="04A0" w:firstRow="1" w:lastRow="0" w:firstColumn="1" w:lastColumn="0" w:noHBand="0" w:noVBand="1"/>
      </w:tblPr>
      <w:tblGrid>
        <w:gridCol w:w="2848"/>
        <w:gridCol w:w="3149"/>
        <w:gridCol w:w="3149"/>
      </w:tblGrid>
      <w:tr w:rsidR="00A6258B" w14:paraId="187C1BA9" w14:textId="77777777" w:rsidTr="00A6258B">
        <w:trPr>
          <w:trHeight w:val="209"/>
        </w:trPr>
        <w:tc>
          <w:tcPr>
            <w:tcW w:w="2848" w:type="dxa"/>
          </w:tcPr>
          <w:p w14:paraId="74A3ED74" w14:textId="77777777" w:rsidR="00A6258B" w:rsidRPr="004E0920" w:rsidRDefault="00A6258B" w:rsidP="00C063E6">
            <w:pPr>
              <w:rPr>
                <w:rFonts w:ascii="Arial" w:hAnsi="Arial" w:cs="Arial"/>
                <w:b/>
                <w:bCs/>
                <w:sz w:val="18"/>
                <w:szCs w:val="18"/>
              </w:rPr>
            </w:pPr>
            <w:r w:rsidRPr="004E0920">
              <w:rPr>
                <w:rFonts w:ascii="Arial" w:hAnsi="Arial" w:cs="Arial"/>
                <w:b/>
                <w:bCs/>
                <w:sz w:val="18"/>
                <w:szCs w:val="18"/>
              </w:rPr>
              <w:t>Variables</w:t>
            </w:r>
          </w:p>
        </w:tc>
        <w:tc>
          <w:tcPr>
            <w:tcW w:w="3149" w:type="dxa"/>
          </w:tcPr>
          <w:p w14:paraId="4FD95F18" w14:textId="77777777" w:rsidR="00A6258B" w:rsidRPr="004E0920" w:rsidRDefault="00A6258B" w:rsidP="00C063E6">
            <w:pPr>
              <w:jc w:val="center"/>
              <w:rPr>
                <w:rFonts w:ascii="Arial" w:hAnsi="Arial" w:cs="Arial"/>
                <w:b/>
                <w:bCs/>
                <w:sz w:val="18"/>
                <w:szCs w:val="18"/>
              </w:rPr>
            </w:pPr>
            <w:r w:rsidRPr="004E0920">
              <w:rPr>
                <w:rFonts w:ascii="Arial" w:hAnsi="Arial" w:cs="Arial"/>
                <w:b/>
                <w:bCs/>
                <w:sz w:val="18"/>
                <w:szCs w:val="18"/>
              </w:rPr>
              <w:t>PARDS (n=36)</w:t>
            </w:r>
          </w:p>
        </w:tc>
        <w:tc>
          <w:tcPr>
            <w:tcW w:w="3149" w:type="dxa"/>
          </w:tcPr>
          <w:p w14:paraId="6122018B" w14:textId="77777777" w:rsidR="00A6258B" w:rsidRPr="004E0920" w:rsidRDefault="00A6258B" w:rsidP="00C063E6">
            <w:pPr>
              <w:jc w:val="center"/>
              <w:rPr>
                <w:rFonts w:ascii="Arial" w:hAnsi="Arial" w:cs="Arial"/>
                <w:b/>
                <w:bCs/>
                <w:sz w:val="18"/>
                <w:szCs w:val="18"/>
              </w:rPr>
            </w:pPr>
            <w:r w:rsidRPr="004E0920">
              <w:rPr>
                <w:rFonts w:ascii="Arial" w:hAnsi="Arial" w:cs="Arial"/>
                <w:b/>
                <w:bCs/>
                <w:sz w:val="18"/>
                <w:szCs w:val="18"/>
              </w:rPr>
              <w:t>No PARDS (n=10)</w:t>
            </w:r>
          </w:p>
        </w:tc>
      </w:tr>
      <w:tr w:rsidR="00A6258B" w14:paraId="73308C99" w14:textId="77777777" w:rsidTr="00596174">
        <w:trPr>
          <w:trHeight w:val="667"/>
        </w:trPr>
        <w:tc>
          <w:tcPr>
            <w:tcW w:w="2848" w:type="dxa"/>
          </w:tcPr>
          <w:p w14:paraId="6C3DDFE9" w14:textId="77777777" w:rsidR="00A6258B" w:rsidRPr="004E0920" w:rsidRDefault="00A6258B" w:rsidP="00B30293">
            <w:pPr>
              <w:rPr>
                <w:rFonts w:ascii="Arial" w:hAnsi="Arial" w:cs="Arial"/>
                <w:b/>
                <w:bCs/>
                <w:sz w:val="18"/>
                <w:szCs w:val="18"/>
              </w:rPr>
            </w:pPr>
            <w:r w:rsidRPr="004E0920">
              <w:rPr>
                <w:rFonts w:ascii="Arial" w:hAnsi="Arial" w:cs="Arial"/>
                <w:b/>
                <w:bCs/>
                <w:sz w:val="18"/>
                <w:szCs w:val="18"/>
              </w:rPr>
              <w:t>Demographics</w:t>
            </w:r>
          </w:p>
          <w:p w14:paraId="1CC3CC5B" w14:textId="77777777" w:rsidR="00A6258B" w:rsidRPr="004E0920" w:rsidRDefault="00A6258B" w:rsidP="00B30293">
            <w:pPr>
              <w:rPr>
                <w:rFonts w:ascii="Arial" w:hAnsi="Arial" w:cs="Arial"/>
                <w:sz w:val="18"/>
                <w:szCs w:val="18"/>
              </w:rPr>
            </w:pPr>
            <w:r w:rsidRPr="004E0920">
              <w:rPr>
                <w:rFonts w:ascii="Arial" w:hAnsi="Arial" w:cs="Arial"/>
                <w:b/>
                <w:bCs/>
                <w:sz w:val="18"/>
                <w:szCs w:val="18"/>
              </w:rPr>
              <w:t xml:space="preserve">  </w:t>
            </w:r>
            <w:r w:rsidRPr="004E0920">
              <w:rPr>
                <w:rFonts w:ascii="Arial" w:hAnsi="Arial" w:cs="Arial"/>
                <w:sz w:val="18"/>
                <w:szCs w:val="18"/>
              </w:rPr>
              <w:t>Age, year</w:t>
            </w:r>
          </w:p>
          <w:p w14:paraId="37379C21" w14:textId="714BE4E1" w:rsidR="00A6258B" w:rsidRPr="004E0920" w:rsidRDefault="00A6258B" w:rsidP="00596174">
            <w:pPr>
              <w:rPr>
                <w:rFonts w:ascii="Arial" w:hAnsi="Arial" w:cs="Arial"/>
                <w:sz w:val="18"/>
                <w:szCs w:val="18"/>
              </w:rPr>
            </w:pPr>
            <w:r w:rsidRPr="004E0920">
              <w:rPr>
                <w:rFonts w:ascii="Arial" w:hAnsi="Arial" w:cs="Arial"/>
                <w:sz w:val="18"/>
                <w:szCs w:val="18"/>
              </w:rPr>
              <w:t xml:space="preserve">  Female sex</w:t>
            </w:r>
          </w:p>
        </w:tc>
        <w:tc>
          <w:tcPr>
            <w:tcW w:w="3149" w:type="dxa"/>
          </w:tcPr>
          <w:p w14:paraId="6B6D5E33" w14:textId="77777777" w:rsidR="00A6258B" w:rsidRDefault="00A6258B" w:rsidP="00B30293">
            <w:pPr>
              <w:jc w:val="center"/>
              <w:rPr>
                <w:rFonts w:ascii="Arial" w:hAnsi="Arial" w:cs="Arial"/>
                <w:b/>
                <w:bCs/>
                <w:sz w:val="18"/>
                <w:szCs w:val="18"/>
              </w:rPr>
            </w:pPr>
          </w:p>
          <w:p w14:paraId="5DC3BDEA" w14:textId="77777777" w:rsidR="00A6258B" w:rsidRDefault="00A6258B" w:rsidP="00B30293">
            <w:pPr>
              <w:jc w:val="center"/>
              <w:rPr>
                <w:rFonts w:ascii="Arial" w:hAnsi="Arial" w:cs="Arial"/>
                <w:sz w:val="18"/>
                <w:szCs w:val="18"/>
              </w:rPr>
            </w:pPr>
            <w:r>
              <w:rPr>
                <w:rFonts w:ascii="Arial" w:hAnsi="Arial" w:cs="Arial"/>
                <w:sz w:val="18"/>
                <w:szCs w:val="18"/>
              </w:rPr>
              <w:t>9.3 (0.19-13.7)</w:t>
            </w:r>
          </w:p>
          <w:p w14:paraId="40B70D65" w14:textId="77777777" w:rsidR="00A6258B" w:rsidRPr="00D017F3" w:rsidRDefault="00A6258B" w:rsidP="00B30293">
            <w:pPr>
              <w:jc w:val="center"/>
              <w:rPr>
                <w:rFonts w:ascii="Arial" w:hAnsi="Arial" w:cs="Arial"/>
                <w:sz w:val="18"/>
                <w:szCs w:val="18"/>
              </w:rPr>
            </w:pPr>
            <w:r>
              <w:rPr>
                <w:rFonts w:ascii="Arial" w:hAnsi="Arial" w:cs="Arial"/>
                <w:sz w:val="18"/>
                <w:szCs w:val="18"/>
              </w:rPr>
              <w:t>16 (44.4)</w:t>
            </w:r>
          </w:p>
        </w:tc>
        <w:tc>
          <w:tcPr>
            <w:tcW w:w="3149" w:type="dxa"/>
          </w:tcPr>
          <w:p w14:paraId="4989B694" w14:textId="77777777" w:rsidR="00A6258B" w:rsidRPr="004E0920" w:rsidRDefault="00A6258B" w:rsidP="00B30293">
            <w:pPr>
              <w:jc w:val="center"/>
              <w:rPr>
                <w:rFonts w:ascii="Arial" w:hAnsi="Arial" w:cs="Arial"/>
                <w:b/>
                <w:bCs/>
                <w:sz w:val="18"/>
                <w:szCs w:val="18"/>
              </w:rPr>
            </w:pPr>
          </w:p>
          <w:p w14:paraId="432E3245" w14:textId="77777777" w:rsidR="00A6258B" w:rsidRPr="004E0920" w:rsidRDefault="00A6258B" w:rsidP="00B30293">
            <w:pPr>
              <w:jc w:val="center"/>
              <w:rPr>
                <w:rFonts w:ascii="Arial" w:hAnsi="Arial" w:cs="Arial"/>
                <w:sz w:val="18"/>
                <w:szCs w:val="18"/>
              </w:rPr>
            </w:pPr>
            <w:r w:rsidRPr="004E0920">
              <w:rPr>
                <w:rFonts w:ascii="Arial" w:hAnsi="Arial" w:cs="Arial"/>
                <w:sz w:val="18"/>
                <w:szCs w:val="18"/>
              </w:rPr>
              <w:t>6.7 (1.9-10.4)</w:t>
            </w:r>
          </w:p>
          <w:p w14:paraId="08F46A19" w14:textId="77777777" w:rsidR="00A6258B" w:rsidRPr="004E0920" w:rsidRDefault="00A6258B" w:rsidP="00B30293">
            <w:pPr>
              <w:jc w:val="center"/>
              <w:rPr>
                <w:rFonts w:ascii="Arial" w:hAnsi="Arial" w:cs="Arial"/>
                <w:sz w:val="18"/>
                <w:szCs w:val="18"/>
              </w:rPr>
            </w:pPr>
            <w:r w:rsidRPr="004E0920">
              <w:rPr>
                <w:rFonts w:ascii="Arial" w:hAnsi="Arial" w:cs="Arial"/>
                <w:sz w:val="18"/>
                <w:szCs w:val="18"/>
              </w:rPr>
              <w:t>4 (40)</w:t>
            </w:r>
          </w:p>
        </w:tc>
      </w:tr>
      <w:tr w:rsidR="00A6258B" w14:paraId="375B1FA5" w14:textId="77777777" w:rsidTr="00A6258B">
        <w:trPr>
          <w:trHeight w:val="858"/>
        </w:trPr>
        <w:tc>
          <w:tcPr>
            <w:tcW w:w="2848" w:type="dxa"/>
          </w:tcPr>
          <w:p w14:paraId="288EC4B1" w14:textId="77777777" w:rsidR="00A6258B" w:rsidRPr="004E0920" w:rsidRDefault="00A6258B" w:rsidP="00B30293">
            <w:pPr>
              <w:rPr>
                <w:rFonts w:ascii="Arial" w:hAnsi="Arial" w:cs="Arial"/>
                <w:b/>
                <w:bCs/>
                <w:sz w:val="18"/>
                <w:szCs w:val="18"/>
              </w:rPr>
            </w:pPr>
            <w:r w:rsidRPr="004E0920">
              <w:rPr>
                <w:rFonts w:ascii="Arial" w:hAnsi="Arial" w:cs="Arial"/>
                <w:b/>
                <w:bCs/>
                <w:sz w:val="18"/>
                <w:szCs w:val="18"/>
              </w:rPr>
              <w:t xml:space="preserve">Comorbidities </w:t>
            </w:r>
          </w:p>
          <w:p w14:paraId="081C7E90" w14:textId="77777777" w:rsidR="00A6258B" w:rsidRDefault="00A6258B" w:rsidP="00B30293">
            <w:pPr>
              <w:rPr>
                <w:rFonts w:ascii="Arial" w:hAnsi="Arial" w:cs="Arial"/>
                <w:sz w:val="18"/>
                <w:szCs w:val="18"/>
              </w:rPr>
            </w:pPr>
            <w:r w:rsidRPr="004E0920">
              <w:rPr>
                <w:rFonts w:ascii="Arial" w:hAnsi="Arial" w:cs="Arial"/>
                <w:b/>
                <w:bCs/>
                <w:sz w:val="18"/>
                <w:szCs w:val="18"/>
              </w:rPr>
              <w:t xml:space="preserve">  </w:t>
            </w:r>
            <w:r w:rsidRPr="004E0920">
              <w:rPr>
                <w:rFonts w:ascii="Arial" w:hAnsi="Arial" w:cs="Arial"/>
                <w:sz w:val="18"/>
                <w:szCs w:val="18"/>
              </w:rPr>
              <w:t>Chronic pulmonary disease</w:t>
            </w:r>
          </w:p>
          <w:p w14:paraId="48301FFF" w14:textId="77777777" w:rsidR="00A6258B" w:rsidRDefault="00A6258B" w:rsidP="00B30293">
            <w:pPr>
              <w:rPr>
                <w:rFonts w:ascii="Arial" w:hAnsi="Arial" w:cs="Arial"/>
                <w:sz w:val="18"/>
                <w:szCs w:val="18"/>
              </w:rPr>
            </w:pPr>
            <w:r>
              <w:rPr>
                <w:rFonts w:ascii="Arial" w:hAnsi="Arial" w:cs="Arial"/>
                <w:sz w:val="18"/>
                <w:szCs w:val="18"/>
              </w:rPr>
              <w:t xml:space="preserve">  Neurologic disease</w:t>
            </w:r>
          </w:p>
          <w:p w14:paraId="794850A0" w14:textId="77777777" w:rsidR="00A6258B" w:rsidRPr="004E0920" w:rsidRDefault="00A6258B" w:rsidP="00B30293">
            <w:pPr>
              <w:rPr>
                <w:rFonts w:ascii="Arial" w:hAnsi="Arial" w:cs="Arial"/>
                <w:sz w:val="18"/>
                <w:szCs w:val="18"/>
              </w:rPr>
            </w:pPr>
            <w:r>
              <w:rPr>
                <w:rFonts w:ascii="Arial" w:hAnsi="Arial" w:cs="Arial"/>
                <w:sz w:val="18"/>
                <w:szCs w:val="18"/>
              </w:rPr>
              <w:t xml:space="preserve">  Immunocompromise</w:t>
            </w:r>
          </w:p>
        </w:tc>
        <w:tc>
          <w:tcPr>
            <w:tcW w:w="3149" w:type="dxa"/>
          </w:tcPr>
          <w:p w14:paraId="664A05E8" w14:textId="77777777" w:rsidR="00A6258B" w:rsidRDefault="00A6258B" w:rsidP="00B30293">
            <w:pPr>
              <w:jc w:val="center"/>
              <w:rPr>
                <w:rFonts w:ascii="Arial" w:hAnsi="Arial" w:cs="Arial"/>
                <w:b/>
                <w:bCs/>
                <w:sz w:val="18"/>
                <w:szCs w:val="18"/>
              </w:rPr>
            </w:pPr>
          </w:p>
          <w:p w14:paraId="40D171D1" w14:textId="77777777" w:rsidR="00A6258B" w:rsidRDefault="00A6258B" w:rsidP="00B30293">
            <w:pPr>
              <w:jc w:val="center"/>
              <w:rPr>
                <w:rFonts w:ascii="Arial" w:hAnsi="Arial" w:cs="Arial"/>
                <w:sz w:val="18"/>
                <w:szCs w:val="18"/>
              </w:rPr>
            </w:pPr>
            <w:r>
              <w:rPr>
                <w:rFonts w:ascii="Arial" w:hAnsi="Arial" w:cs="Arial"/>
                <w:sz w:val="18"/>
                <w:szCs w:val="18"/>
              </w:rPr>
              <w:t>10 (36)</w:t>
            </w:r>
          </w:p>
          <w:p w14:paraId="3E084547" w14:textId="77777777" w:rsidR="00A6258B" w:rsidRDefault="00A6258B" w:rsidP="00B30293">
            <w:pPr>
              <w:jc w:val="center"/>
              <w:rPr>
                <w:rFonts w:ascii="Arial" w:hAnsi="Arial" w:cs="Arial"/>
                <w:sz w:val="18"/>
                <w:szCs w:val="18"/>
              </w:rPr>
            </w:pPr>
            <w:r>
              <w:rPr>
                <w:rFonts w:ascii="Arial" w:hAnsi="Arial" w:cs="Arial"/>
                <w:sz w:val="18"/>
                <w:szCs w:val="18"/>
              </w:rPr>
              <w:t>10 (36)</w:t>
            </w:r>
          </w:p>
          <w:p w14:paraId="5E569347" w14:textId="77777777" w:rsidR="00A6258B" w:rsidRPr="00D017F3" w:rsidRDefault="00A6258B" w:rsidP="00B30293">
            <w:pPr>
              <w:jc w:val="center"/>
              <w:rPr>
                <w:rFonts w:ascii="Arial" w:hAnsi="Arial" w:cs="Arial"/>
                <w:sz w:val="18"/>
                <w:szCs w:val="18"/>
              </w:rPr>
            </w:pPr>
            <w:r>
              <w:rPr>
                <w:rFonts w:ascii="Arial" w:hAnsi="Arial" w:cs="Arial"/>
                <w:sz w:val="18"/>
                <w:szCs w:val="18"/>
              </w:rPr>
              <w:t>7 (19.4)</w:t>
            </w:r>
          </w:p>
        </w:tc>
        <w:tc>
          <w:tcPr>
            <w:tcW w:w="3149" w:type="dxa"/>
          </w:tcPr>
          <w:p w14:paraId="3A5CE682" w14:textId="77777777" w:rsidR="00A6258B" w:rsidRDefault="00A6258B" w:rsidP="00B30293">
            <w:pPr>
              <w:jc w:val="center"/>
              <w:rPr>
                <w:rFonts w:ascii="Arial" w:hAnsi="Arial" w:cs="Arial"/>
                <w:b/>
                <w:bCs/>
                <w:sz w:val="18"/>
                <w:szCs w:val="18"/>
              </w:rPr>
            </w:pPr>
          </w:p>
          <w:p w14:paraId="1903C94B" w14:textId="77777777" w:rsidR="00A6258B" w:rsidRDefault="00A6258B" w:rsidP="00B30293">
            <w:pPr>
              <w:jc w:val="center"/>
              <w:rPr>
                <w:rFonts w:ascii="Arial" w:hAnsi="Arial" w:cs="Arial"/>
                <w:sz w:val="18"/>
                <w:szCs w:val="18"/>
              </w:rPr>
            </w:pPr>
            <w:r>
              <w:rPr>
                <w:rFonts w:ascii="Arial" w:hAnsi="Arial" w:cs="Arial"/>
                <w:sz w:val="18"/>
                <w:szCs w:val="18"/>
              </w:rPr>
              <w:t>2 (20)</w:t>
            </w:r>
          </w:p>
          <w:p w14:paraId="414E0156" w14:textId="77777777" w:rsidR="00A6258B" w:rsidRDefault="00A6258B" w:rsidP="00B30293">
            <w:pPr>
              <w:jc w:val="center"/>
              <w:rPr>
                <w:rFonts w:ascii="Arial" w:hAnsi="Arial" w:cs="Arial"/>
                <w:sz w:val="18"/>
                <w:szCs w:val="18"/>
              </w:rPr>
            </w:pPr>
            <w:r>
              <w:rPr>
                <w:rFonts w:ascii="Arial" w:hAnsi="Arial" w:cs="Arial"/>
                <w:sz w:val="18"/>
                <w:szCs w:val="18"/>
              </w:rPr>
              <w:t>2 (20)</w:t>
            </w:r>
          </w:p>
          <w:p w14:paraId="689617D5" w14:textId="77777777" w:rsidR="00A6258B" w:rsidRPr="00D017F3" w:rsidRDefault="00A6258B" w:rsidP="00B30293">
            <w:pPr>
              <w:jc w:val="center"/>
              <w:rPr>
                <w:rFonts w:ascii="Arial" w:hAnsi="Arial" w:cs="Arial"/>
                <w:sz w:val="18"/>
                <w:szCs w:val="18"/>
              </w:rPr>
            </w:pPr>
            <w:r>
              <w:rPr>
                <w:rFonts w:ascii="Arial" w:hAnsi="Arial" w:cs="Arial"/>
                <w:sz w:val="18"/>
                <w:szCs w:val="18"/>
              </w:rPr>
              <w:t>0 (0)</w:t>
            </w:r>
          </w:p>
        </w:tc>
      </w:tr>
      <w:tr w:rsidR="00A6258B" w14:paraId="27B5CE78" w14:textId="77777777" w:rsidTr="00A6258B">
        <w:trPr>
          <w:trHeight w:val="420"/>
        </w:trPr>
        <w:tc>
          <w:tcPr>
            <w:tcW w:w="2848" w:type="dxa"/>
          </w:tcPr>
          <w:p w14:paraId="3DD9BFEE" w14:textId="77777777" w:rsidR="00A6258B" w:rsidRDefault="00A6258B" w:rsidP="00B30293">
            <w:pPr>
              <w:rPr>
                <w:rFonts w:ascii="Arial" w:hAnsi="Arial" w:cs="Arial"/>
                <w:b/>
                <w:bCs/>
                <w:sz w:val="18"/>
                <w:szCs w:val="18"/>
              </w:rPr>
            </w:pPr>
            <w:r>
              <w:rPr>
                <w:rFonts w:ascii="Arial" w:hAnsi="Arial" w:cs="Arial"/>
                <w:b/>
                <w:bCs/>
                <w:sz w:val="18"/>
                <w:szCs w:val="18"/>
              </w:rPr>
              <w:t>Timing of plasma collection</w:t>
            </w:r>
          </w:p>
          <w:p w14:paraId="65A4CFC5" w14:textId="77777777" w:rsidR="00A6258B" w:rsidRPr="00D017F3" w:rsidRDefault="00A6258B" w:rsidP="00B30293">
            <w:pPr>
              <w:rPr>
                <w:rFonts w:ascii="Arial" w:hAnsi="Arial" w:cs="Arial"/>
                <w:sz w:val="18"/>
                <w:szCs w:val="18"/>
              </w:rPr>
            </w:pPr>
            <w:r>
              <w:rPr>
                <w:rFonts w:ascii="Arial" w:hAnsi="Arial" w:cs="Arial"/>
                <w:b/>
                <w:bCs/>
                <w:sz w:val="18"/>
                <w:szCs w:val="18"/>
              </w:rPr>
              <w:t xml:space="preserve">  </w:t>
            </w:r>
            <w:r>
              <w:rPr>
                <w:rFonts w:ascii="Arial" w:hAnsi="Arial" w:cs="Arial"/>
                <w:sz w:val="18"/>
                <w:szCs w:val="18"/>
              </w:rPr>
              <w:t>Days from intubation</w:t>
            </w:r>
          </w:p>
        </w:tc>
        <w:tc>
          <w:tcPr>
            <w:tcW w:w="3149" w:type="dxa"/>
          </w:tcPr>
          <w:p w14:paraId="7EC3AF40" w14:textId="77777777" w:rsidR="00A6258B" w:rsidRDefault="00A6258B" w:rsidP="00B30293">
            <w:pPr>
              <w:jc w:val="center"/>
              <w:rPr>
                <w:rFonts w:ascii="Arial" w:hAnsi="Arial" w:cs="Arial"/>
                <w:b/>
                <w:bCs/>
                <w:sz w:val="18"/>
                <w:szCs w:val="18"/>
              </w:rPr>
            </w:pPr>
          </w:p>
          <w:p w14:paraId="34271FAA" w14:textId="77777777" w:rsidR="00A6258B" w:rsidRPr="00D017F3" w:rsidRDefault="00A6258B" w:rsidP="00B30293">
            <w:pPr>
              <w:jc w:val="center"/>
              <w:rPr>
                <w:rFonts w:ascii="Arial" w:hAnsi="Arial" w:cs="Arial"/>
                <w:sz w:val="18"/>
                <w:szCs w:val="18"/>
              </w:rPr>
            </w:pPr>
            <w:r>
              <w:rPr>
                <w:rFonts w:ascii="Arial" w:hAnsi="Arial" w:cs="Arial"/>
                <w:sz w:val="18"/>
                <w:szCs w:val="18"/>
              </w:rPr>
              <w:t>4.6 (3.4-5.6)</w:t>
            </w:r>
          </w:p>
        </w:tc>
        <w:tc>
          <w:tcPr>
            <w:tcW w:w="3149" w:type="dxa"/>
          </w:tcPr>
          <w:p w14:paraId="5BF68882" w14:textId="77777777" w:rsidR="00A6258B" w:rsidRDefault="00A6258B" w:rsidP="00B30293">
            <w:pPr>
              <w:jc w:val="center"/>
              <w:rPr>
                <w:rFonts w:ascii="Arial" w:hAnsi="Arial" w:cs="Arial"/>
                <w:b/>
                <w:bCs/>
                <w:sz w:val="18"/>
                <w:szCs w:val="18"/>
              </w:rPr>
            </w:pPr>
          </w:p>
          <w:p w14:paraId="1BDFD592" w14:textId="77777777" w:rsidR="00A6258B" w:rsidRPr="00D017F3" w:rsidRDefault="00A6258B" w:rsidP="00B30293">
            <w:pPr>
              <w:jc w:val="center"/>
              <w:rPr>
                <w:rFonts w:ascii="Arial" w:hAnsi="Arial" w:cs="Arial"/>
                <w:sz w:val="18"/>
                <w:szCs w:val="18"/>
              </w:rPr>
            </w:pPr>
            <w:r>
              <w:rPr>
                <w:rFonts w:ascii="Arial" w:hAnsi="Arial" w:cs="Arial"/>
                <w:sz w:val="18"/>
                <w:szCs w:val="18"/>
              </w:rPr>
              <w:t>4.3 (3.1-5.3)</w:t>
            </w:r>
          </w:p>
        </w:tc>
      </w:tr>
      <w:tr w:rsidR="00A6258B" w14:paraId="3EB07B07" w14:textId="77777777" w:rsidTr="00A6258B">
        <w:trPr>
          <w:trHeight w:val="858"/>
        </w:trPr>
        <w:tc>
          <w:tcPr>
            <w:tcW w:w="2848" w:type="dxa"/>
          </w:tcPr>
          <w:p w14:paraId="04BEA73E" w14:textId="77777777" w:rsidR="00A6258B" w:rsidRDefault="00A6258B" w:rsidP="00B30293">
            <w:pPr>
              <w:rPr>
                <w:rFonts w:ascii="Arial" w:hAnsi="Arial" w:cs="Arial"/>
                <w:b/>
                <w:bCs/>
                <w:sz w:val="18"/>
                <w:szCs w:val="18"/>
              </w:rPr>
            </w:pPr>
            <w:r>
              <w:rPr>
                <w:rFonts w:ascii="Arial" w:hAnsi="Arial" w:cs="Arial"/>
                <w:b/>
                <w:bCs/>
                <w:sz w:val="18"/>
                <w:szCs w:val="18"/>
              </w:rPr>
              <w:t>PARDS Cause</w:t>
            </w:r>
          </w:p>
          <w:p w14:paraId="21229A3E" w14:textId="07A6CD94" w:rsidR="00A6258B" w:rsidRDefault="00A6258B" w:rsidP="00B30293">
            <w:pPr>
              <w:rPr>
                <w:rFonts w:ascii="Arial" w:hAnsi="Arial" w:cs="Arial"/>
                <w:sz w:val="18"/>
                <w:szCs w:val="18"/>
              </w:rPr>
            </w:pPr>
            <w:r>
              <w:rPr>
                <w:rFonts w:ascii="Arial" w:hAnsi="Arial" w:cs="Arial"/>
                <w:b/>
                <w:bCs/>
                <w:sz w:val="18"/>
                <w:szCs w:val="18"/>
              </w:rPr>
              <w:t xml:space="preserve">  </w:t>
            </w:r>
            <w:r w:rsidR="00AA2195">
              <w:rPr>
                <w:rFonts w:ascii="Arial" w:hAnsi="Arial" w:cs="Arial"/>
                <w:sz w:val="18"/>
                <w:szCs w:val="18"/>
              </w:rPr>
              <w:t>Direct (e.g., pneumonia)</w:t>
            </w:r>
          </w:p>
          <w:p w14:paraId="4783F026" w14:textId="7F76AADF" w:rsidR="00A6258B" w:rsidRDefault="00A6258B" w:rsidP="00B30293">
            <w:pPr>
              <w:rPr>
                <w:rFonts w:ascii="Arial" w:hAnsi="Arial" w:cs="Arial"/>
                <w:sz w:val="18"/>
                <w:szCs w:val="18"/>
              </w:rPr>
            </w:pPr>
            <w:r>
              <w:rPr>
                <w:rFonts w:ascii="Arial" w:hAnsi="Arial" w:cs="Arial"/>
                <w:sz w:val="18"/>
                <w:szCs w:val="18"/>
              </w:rPr>
              <w:t xml:space="preserve">  </w:t>
            </w:r>
            <w:r w:rsidR="00AA2195">
              <w:rPr>
                <w:rFonts w:ascii="Arial" w:hAnsi="Arial" w:cs="Arial"/>
                <w:sz w:val="18"/>
                <w:szCs w:val="18"/>
              </w:rPr>
              <w:t>Indirect (e.g., sepsis)</w:t>
            </w:r>
          </w:p>
          <w:p w14:paraId="2BA0C16A" w14:textId="17D61477" w:rsidR="00A6258B" w:rsidRPr="004E0920" w:rsidRDefault="00A6258B" w:rsidP="00B30293">
            <w:pPr>
              <w:rPr>
                <w:rFonts w:ascii="Arial" w:hAnsi="Arial" w:cs="Arial"/>
                <w:sz w:val="18"/>
                <w:szCs w:val="18"/>
              </w:rPr>
            </w:pPr>
            <w:r>
              <w:rPr>
                <w:rFonts w:ascii="Arial" w:hAnsi="Arial" w:cs="Arial"/>
                <w:sz w:val="18"/>
                <w:szCs w:val="18"/>
              </w:rPr>
              <w:t xml:space="preserve">  </w:t>
            </w:r>
            <w:r w:rsidR="00AA2195">
              <w:rPr>
                <w:rFonts w:ascii="Arial" w:hAnsi="Arial" w:cs="Arial"/>
                <w:sz w:val="18"/>
                <w:szCs w:val="18"/>
              </w:rPr>
              <w:t>Unspecified</w:t>
            </w:r>
          </w:p>
        </w:tc>
        <w:tc>
          <w:tcPr>
            <w:tcW w:w="3149" w:type="dxa"/>
          </w:tcPr>
          <w:p w14:paraId="5128D0A8" w14:textId="77777777" w:rsidR="00A6258B" w:rsidRDefault="00A6258B" w:rsidP="00B30293">
            <w:pPr>
              <w:jc w:val="center"/>
              <w:rPr>
                <w:rFonts w:ascii="Arial" w:hAnsi="Arial" w:cs="Arial"/>
                <w:b/>
                <w:bCs/>
                <w:sz w:val="18"/>
                <w:szCs w:val="18"/>
              </w:rPr>
            </w:pPr>
          </w:p>
          <w:p w14:paraId="25D98C02" w14:textId="1D3F9E6B" w:rsidR="00A6258B" w:rsidRDefault="00A95E48" w:rsidP="00B30293">
            <w:pPr>
              <w:jc w:val="center"/>
              <w:rPr>
                <w:rFonts w:ascii="Arial" w:hAnsi="Arial" w:cs="Arial"/>
                <w:sz w:val="18"/>
                <w:szCs w:val="18"/>
              </w:rPr>
            </w:pPr>
            <w:r>
              <w:rPr>
                <w:rFonts w:ascii="Arial" w:hAnsi="Arial" w:cs="Arial"/>
                <w:sz w:val="18"/>
                <w:szCs w:val="18"/>
              </w:rPr>
              <w:t>23 (63.9)</w:t>
            </w:r>
          </w:p>
          <w:p w14:paraId="25DCED70" w14:textId="13F7714E" w:rsidR="00A6258B" w:rsidRDefault="00A95E48" w:rsidP="00B30293">
            <w:pPr>
              <w:jc w:val="center"/>
              <w:rPr>
                <w:rFonts w:ascii="Arial" w:hAnsi="Arial" w:cs="Arial"/>
                <w:sz w:val="18"/>
                <w:szCs w:val="18"/>
              </w:rPr>
            </w:pPr>
            <w:r>
              <w:rPr>
                <w:rFonts w:ascii="Arial" w:hAnsi="Arial" w:cs="Arial"/>
                <w:sz w:val="18"/>
                <w:szCs w:val="18"/>
              </w:rPr>
              <w:t>9 (25.0)</w:t>
            </w:r>
          </w:p>
          <w:p w14:paraId="278DAAD2" w14:textId="56C71AD1" w:rsidR="00A6258B" w:rsidRPr="00F710EA" w:rsidRDefault="00A95E48" w:rsidP="00B30293">
            <w:pPr>
              <w:jc w:val="center"/>
              <w:rPr>
                <w:rFonts w:ascii="Arial" w:hAnsi="Arial" w:cs="Arial"/>
                <w:sz w:val="18"/>
                <w:szCs w:val="18"/>
              </w:rPr>
            </w:pPr>
            <w:r>
              <w:rPr>
                <w:rFonts w:ascii="Arial" w:hAnsi="Arial" w:cs="Arial"/>
                <w:sz w:val="18"/>
                <w:szCs w:val="18"/>
              </w:rPr>
              <w:t>4 (11.1)</w:t>
            </w:r>
          </w:p>
        </w:tc>
        <w:tc>
          <w:tcPr>
            <w:tcW w:w="3149" w:type="dxa"/>
          </w:tcPr>
          <w:p w14:paraId="00DEF88F" w14:textId="77777777" w:rsidR="00A6258B" w:rsidRDefault="00A6258B" w:rsidP="00B30293">
            <w:pPr>
              <w:jc w:val="center"/>
              <w:rPr>
                <w:rFonts w:ascii="Arial" w:hAnsi="Arial" w:cs="Arial"/>
                <w:b/>
                <w:bCs/>
                <w:sz w:val="18"/>
                <w:szCs w:val="18"/>
              </w:rPr>
            </w:pPr>
          </w:p>
          <w:p w14:paraId="04F23742" w14:textId="77777777" w:rsidR="00A6258B" w:rsidRDefault="00A6258B" w:rsidP="00B30293">
            <w:pPr>
              <w:jc w:val="center"/>
              <w:rPr>
                <w:rFonts w:ascii="Arial" w:hAnsi="Arial" w:cs="Arial"/>
                <w:sz w:val="18"/>
                <w:szCs w:val="18"/>
              </w:rPr>
            </w:pPr>
          </w:p>
          <w:p w14:paraId="5B3E8005" w14:textId="77777777" w:rsidR="00A6258B" w:rsidRPr="007519A8" w:rsidRDefault="00A6258B" w:rsidP="00B30293">
            <w:pPr>
              <w:jc w:val="center"/>
              <w:rPr>
                <w:rFonts w:ascii="Arial" w:hAnsi="Arial" w:cs="Arial"/>
                <w:sz w:val="18"/>
                <w:szCs w:val="18"/>
              </w:rPr>
            </w:pPr>
            <w:r>
              <w:rPr>
                <w:rFonts w:ascii="Arial" w:hAnsi="Arial" w:cs="Arial"/>
                <w:sz w:val="18"/>
                <w:szCs w:val="18"/>
              </w:rPr>
              <w:t>NA</w:t>
            </w:r>
          </w:p>
        </w:tc>
      </w:tr>
      <w:tr w:rsidR="00A6258B" w14:paraId="77528457" w14:textId="77777777" w:rsidTr="00A6258B">
        <w:trPr>
          <w:trHeight w:val="1279"/>
        </w:trPr>
        <w:tc>
          <w:tcPr>
            <w:tcW w:w="2848" w:type="dxa"/>
          </w:tcPr>
          <w:p w14:paraId="136CA38C" w14:textId="77777777" w:rsidR="00A6258B" w:rsidRDefault="00A6258B" w:rsidP="00B30293">
            <w:pPr>
              <w:rPr>
                <w:rFonts w:ascii="Arial" w:hAnsi="Arial" w:cs="Arial"/>
                <w:b/>
                <w:bCs/>
                <w:sz w:val="18"/>
                <w:szCs w:val="18"/>
              </w:rPr>
            </w:pPr>
            <w:r>
              <w:rPr>
                <w:rFonts w:ascii="Arial" w:hAnsi="Arial" w:cs="Arial"/>
                <w:b/>
                <w:bCs/>
                <w:sz w:val="18"/>
                <w:szCs w:val="18"/>
              </w:rPr>
              <w:t>Illness Severity and Organ Dysfunction Indices</w:t>
            </w:r>
          </w:p>
          <w:p w14:paraId="49CAE9D5" w14:textId="77777777" w:rsidR="00A6258B" w:rsidRDefault="00A6258B" w:rsidP="00B30293">
            <w:pPr>
              <w:rPr>
                <w:rFonts w:ascii="Arial" w:hAnsi="Arial" w:cs="Arial"/>
                <w:sz w:val="18"/>
                <w:szCs w:val="18"/>
              </w:rPr>
            </w:pPr>
            <w:r>
              <w:rPr>
                <w:rFonts w:ascii="Arial" w:hAnsi="Arial" w:cs="Arial"/>
                <w:b/>
                <w:bCs/>
                <w:sz w:val="18"/>
                <w:szCs w:val="18"/>
              </w:rPr>
              <w:t xml:space="preserve">  </w:t>
            </w:r>
            <w:r>
              <w:rPr>
                <w:rFonts w:ascii="Arial" w:hAnsi="Arial" w:cs="Arial"/>
                <w:sz w:val="18"/>
                <w:szCs w:val="18"/>
              </w:rPr>
              <w:t>PRISM-III</w:t>
            </w:r>
          </w:p>
          <w:p w14:paraId="08795E28" w14:textId="77777777" w:rsidR="00A6258B" w:rsidRDefault="00A6258B" w:rsidP="00B30293">
            <w:pPr>
              <w:rPr>
                <w:rFonts w:ascii="Arial" w:hAnsi="Arial" w:cs="Arial"/>
                <w:sz w:val="18"/>
                <w:szCs w:val="18"/>
              </w:rPr>
            </w:pPr>
            <w:r>
              <w:rPr>
                <w:rFonts w:ascii="Arial" w:hAnsi="Arial" w:cs="Arial"/>
                <w:sz w:val="18"/>
                <w:szCs w:val="18"/>
              </w:rPr>
              <w:t xml:space="preserve">  OSI</w:t>
            </w:r>
          </w:p>
          <w:p w14:paraId="331DECD7" w14:textId="77777777" w:rsidR="00A6258B" w:rsidRDefault="00A6258B" w:rsidP="00B30293">
            <w:pPr>
              <w:rPr>
                <w:rFonts w:ascii="Arial" w:hAnsi="Arial" w:cs="Arial"/>
                <w:sz w:val="18"/>
                <w:szCs w:val="18"/>
              </w:rPr>
            </w:pPr>
            <w:r>
              <w:rPr>
                <w:rFonts w:ascii="Arial" w:hAnsi="Arial" w:cs="Arial"/>
                <w:sz w:val="18"/>
                <w:szCs w:val="18"/>
              </w:rPr>
              <w:t xml:space="preserve">  PELOD-2</w:t>
            </w:r>
          </w:p>
          <w:p w14:paraId="1E13B273" w14:textId="77777777" w:rsidR="00A6258B" w:rsidRPr="00D017F3" w:rsidRDefault="00A6258B" w:rsidP="00B30293">
            <w:pPr>
              <w:rPr>
                <w:rFonts w:ascii="Arial" w:hAnsi="Arial" w:cs="Arial"/>
                <w:sz w:val="18"/>
                <w:szCs w:val="18"/>
              </w:rPr>
            </w:pPr>
            <w:r>
              <w:rPr>
                <w:rFonts w:ascii="Arial" w:hAnsi="Arial" w:cs="Arial"/>
                <w:sz w:val="18"/>
                <w:szCs w:val="18"/>
              </w:rPr>
              <w:t xml:space="preserve">  Non-pulmonary PELOD-2</w:t>
            </w:r>
          </w:p>
        </w:tc>
        <w:tc>
          <w:tcPr>
            <w:tcW w:w="3149" w:type="dxa"/>
          </w:tcPr>
          <w:p w14:paraId="74B19E0C" w14:textId="77777777" w:rsidR="00A6258B" w:rsidRDefault="00A6258B" w:rsidP="00B30293">
            <w:pPr>
              <w:jc w:val="center"/>
              <w:rPr>
                <w:rFonts w:ascii="Arial" w:hAnsi="Arial" w:cs="Arial"/>
                <w:b/>
                <w:bCs/>
                <w:sz w:val="18"/>
                <w:szCs w:val="18"/>
              </w:rPr>
            </w:pPr>
          </w:p>
          <w:p w14:paraId="5D091C02" w14:textId="77777777" w:rsidR="00A6258B" w:rsidRDefault="00A6258B" w:rsidP="00B30293">
            <w:pPr>
              <w:jc w:val="center"/>
              <w:rPr>
                <w:rFonts w:ascii="Arial" w:hAnsi="Arial" w:cs="Arial"/>
                <w:b/>
                <w:bCs/>
                <w:sz w:val="18"/>
                <w:szCs w:val="18"/>
              </w:rPr>
            </w:pPr>
          </w:p>
          <w:p w14:paraId="41845710" w14:textId="77777777" w:rsidR="00A6258B" w:rsidRDefault="00A6258B" w:rsidP="00B30293">
            <w:pPr>
              <w:jc w:val="center"/>
              <w:rPr>
                <w:rFonts w:ascii="Arial" w:hAnsi="Arial" w:cs="Arial"/>
                <w:sz w:val="18"/>
                <w:szCs w:val="18"/>
              </w:rPr>
            </w:pPr>
            <w:r>
              <w:rPr>
                <w:rFonts w:ascii="Arial" w:hAnsi="Arial" w:cs="Arial"/>
                <w:sz w:val="18"/>
                <w:szCs w:val="18"/>
              </w:rPr>
              <w:t>4 (0-10)</w:t>
            </w:r>
          </w:p>
          <w:p w14:paraId="0D0CCE97" w14:textId="77777777" w:rsidR="00A6258B" w:rsidRDefault="00A6258B" w:rsidP="00B30293">
            <w:pPr>
              <w:jc w:val="center"/>
              <w:rPr>
                <w:rFonts w:ascii="Arial" w:hAnsi="Arial" w:cs="Arial"/>
                <w:sz w:val="18"/>
                <w:szCs w:val="18"/>
              </w:rPr>
            </w:pPr>
            <w:bookmarkStart w:id="0" w:name="_Hlk219800322"/>
            <w:r>
              <w:rPr>
                <w:rFonts w:ascii="Arial" w:hAnsi="Arial" w:cs="Arial"/>
                <w:sz w:val="18"/>
                <w:szCs w:val="18"/>
              </w:rPr>
              <w:t>8.3 (5.4-13)</w:t>
            </w:r>
          </w:p>
          <w:bookmarkEnd w:id="0"/>
          <w:p w14:paraId="3F5E3F29" w14:textId="77777777" w:rsidR="00A6258B" w:rsidRDefault="00A6258B" w:rsidP="00B30293">
            <w:pPr>
              <w:jc w:val="center"/>
              <w:rPr>
                <w:rFonts w:ascii="Arial" w:hAnsi="Arial" w:cs="Arial"/>
                <w:sz w:val="18"/>
                <w:szCs w:val="18"/>
              </w:rPr>
            </w:pPr>
            <w:r>
              <w:rPr>
                <w:rFonts w:ascii="Arial" w:hAnsi="Arial" w:cs="Arial"/>
                <w:sz w:val="18"/>
                <w:szCs w:val="18"/>
              </w:rPr>
              <w:t>6.9 (2.2-16)</w:t>
            </w:r>
          </w:p>
          <w:p w14:paraId="1DA9EC9A" w14:textId="77777777" w:rsidR="00A6258B" w:rsidRPr="007519A8" w:rsidRDefault="00A6258B" w:rsidP="00B30293">
            <w:pPr>
              <w:jc w:val="center"/>
              <w:rPr>
                <w:rFonts w:ascii="Arial" w:hAnsi="Arial" w:cs="Arial"/>
                <w:sz w:val="18"/>
                <w:szCs w:val="18"/>
              </w:rPr>
            </w:pPr>
            <w:r>
              <w:rPr>
                <w:rFonts w:ascii="Arial" w:hAnsi="Arial" w:cs="Arial"/>
                <w:sz w:val="18"/>
                <w:szCs w:val="18"/>
              </w:rPr>
              <w:t>1.1 (0.54-2.8)</w:t>
            </w:r>
          </w:p>
        </w:tc>
        <w:tc>
          <w:tcPr>
            <w:tcW w:w="3149" w:type="dxa"/>
          </w:tcPr>
          <w:p w14:paraId="1AE68838" w14:textId="77777777" w:rsidR="00A6258B" w:rsidRDefault="00A6258B" w:rsidP="00B30293">
            <w:pPr>
              <w:jc w:val="center"/>
              <w:rPr>
                <w:rFonts w:ascii="Arial" w:hAnsi="Arial" w:cs="Arial"/>
                <w:b/>
                <w:bCs/>
                <w:sz w:val="18"/>
                <w:szCs w:val="18"/>
              </w:rPr>
            </w:pPr>
          </w:p>
          <w:p w14:paraId="19048FA2" w14:textId="77777777" w:rsidR="00A6258B" w:rsidRDefault="00A6258B" w:rsidP="00B30293">
            <w:pPr>
              <w:jc w:val="center"/>
              <w:rPr>
                <w:rFonts w:ascii="Arial" w:hAnsi="Arial" w:cs="Arial"/>
                <w:b/>
                <w:bCs/>
                <w:sz w:val="18"/>
                <w:szCs w:val="18"/>
              </w:rPr>
            </w:pPr>
          </w:p>
          <w:p w14:paraId="5F06F1AC" w14:textId="77777777" w:rsidR="00A6258B" w:rsidRDefault="00A6258B" w:rsidP="00B30293">
            <w:pPr>
              <w:jc w:val="center"/>
              <w:rPr>
                <w:rFonts w:ascii="Arial" w:hAnsi="Arial" w:cs="Arial"/>
                <w:sz w:val="18"/>
                <w:szCs w:val="18"/>
              </w:rPr>
            </w:pPr>
            <w:r>
              <w:rPr>
                <w:rFonts w:ascii="Arial" w:hAnsi="Arial" w:cs="Arial"/>
                <w:sz w:val="18"/>
                <w:szCs w:val="18"/>
              </w:rPr>
              <w:t>5.5 (0, 11)</w:t>
            </w:r>
          </w:p>
          <w:p w14:paraId="287239B0" w14:textId="77777777" w:rsidR="00A6258B" w:rsidRDefault="00A6258B" w:rsidP="00B30293">
            <w:pPr>
              <w:jc w:val="center"/>
              <w:rPr>
                <w:rFonts w:ascii="Arial" w:hAnsi="Arial" w:cs="Arial"/>
                <w:sz w:val="18"/>
                <w:szCs w:val="18"/>
              </w:rPr>
            </w:pPr>
            <w:bookmarkStart w:id="1" w:name="_Hlk219800338"/>
            <w:r>
              <w:rPr>
                <w:rFonts w:ascii="Arial" w:hAnsi="Arial" w:cs="Arial"/>
                <w:sz w:val="18"/>
                <w:szCs w:val="18"/>
              </w:rPr>
              <w:t>1.9 (1.8-4.4)</w:t>
            </w:r>
          </w:p>
          <w:bookmarkEnd w:id="1"/>
          <w:p w14:paraId="411BE57C" w14:textId="77777777" w:rsidR="00A6258B" w:rsidRDefault="00A6258B" w:rsidP="00B30293">
            <w:pPr>
              <w:jc w:val="center"/>
              <w:rPr>
                <w:rFonts w:ascii="Arial" w:hAnsi="Arial" w:cs="Arial"/>
                <w:sz w:val="18"/>
                <w:szCs w:val="18"/>
              </w:rPr>
            </w:pPr>
            <w:r>
              <w:rPr>
                <w:rFonts w:ascii="Arial" w:hAnsi="Arial" w:cs="Arial"/>
                <w:sz w:val="18"/>
                <w:szCs w:val="18"/>
              </w:rPr>
              <w:t>10.7 (2.2-12.9)</w:t>
            </w:r>
          </w:p>
          <w:p w14:paraId="663FAA00" w14:textId="77777777" w:rsidR="00A6258B" w:rsidRPr="00F710EA" w:rsidRDefault="00A6258B" w:rsidP="00B30293">
            <w:pPr>
              <w:jc w:val="center"/>
              <w:rPr>
                <w:rFonts w:ascii="Arial" w:hAnsi="Arial" w:cs="Arial"/>
                <w:sz w:val="18"/>
                <w:szCs w:val="18"/>
              </w:rPr>
            </w:pPr>
            <w:r>
              <w:rPr>
                <w:rFonts w:ascii="Arial" w:hAnsi="Arial" w:cs="Arial"/>
                <w:sz w:val="18"/>
                <w:szCs w:val="18"/>
              </w:rPr>
              <w:t>2.8 (0.55-3.5)</w:t>
            </w:r>
          </w:p>
        </w:tc>
      </w:tr>
      <w:tr w:rsidR="00A6258B" w14:paraId="59787643" w14:textId="77777777" w:rsidTr="00A6258B">
        <w:trPr>
          <w:trHeight w:val="615"/>
        </w:trPr>
        <w:tc>
          <w:tcPr>
            <w:tcW w:w="2848" w:type="dxa"/>
          </w:tcPr>
          <w:p w14:paraId="33ABFE69" w14:textId="77777777" w:rsidR="00A6258B" w:rsidRDefault="00A6258B" w:rsidP="00B30293">
            <w:pPr>
              <w:rPr>
                <w:rFonts w:ascii="Arial" w:hAnsi="Arial" w:cs="Arial"/>
                <w:b/>
                <w:bCs/>
                <w:sz w:val="18"/>
                <w:szCs w:val="18"/>
              </w:rPr>
            </w:pPr>
            <w:r>
              <w:rPr>
                <w:rFonts w:ascii="Arial" w:hAnsi="Arial" w:cs="Arial"/>
                <w:b/>
                <w:bCs/>
                <w:sz w:val="18"/>
                <w:szCs w:val="18"/>
              </w:rPr>
              <w:t>Clinical Outcomes</w:t>
            </w:r>
          </w:p>
          <w:p w14:paraId="684BBEE9" w14:textId="77777777" w:rsidR="00A6258B" w:rsidRDefault="00A6258B" w:rsidP="00B30293">
            <w:pPr>
              <w:rPr>
                <w:rFonts w:ascii="Arial" w:hAnsi="Arial" w:cs="Arial"/>
                <w:sz w:val="18"/>
                <w:szCs w:val="18"/>
              </w:rPr>
            </w:pPr>
            <w:r>
              <w:rPr>
                <w:rFonts w:ascii="Arial" w:hAnsi="Arial" w:cs="Arial"/>
                <w:b/>
                <w:bCs/>
                <w:sz w:val="18"/>
                <w:szCs w:val="18"/>
              </w:rPr>
              <w:t xml:space="preserve">  </w:t>
            </w:r>
            <w:r>
              <w:rPr>
                <w:rFonts w:ascii="Arial" w:hAnsi="Arial" w:cs="Arial"/>
                <w:sz w:val="18"/>
                <w:szCs w:val="18"/>
              </w:rPr>
              <w:t>28-day ventilator-free days</w:t>
            </w:r>
          </w:p>
          <w:p w14:paraId="3CE7D666" w14:textId="77777777" w:rsidR="00A6258B" w:rsidRPr="00D017F3" w:rsidRDefault="00A6258B" w:rsidP="00B30293">
            <w:pPr>
              <w:rPr>
                <w:rFonts w:ascii="Arial" w:hAnsi="Arial" w:cs="Arial"/>
                <w:sz w:val="18"/>
                <w:szCs w:val="18"/>
              </w:rPr>
            </w:pPr>
            <w:r>
              <w:rPr>
                <w:rFonts w:ascii="Arial" w:hAnsi="Arial" w:cs="Arial"/>
                <w:sz w:val="18"/>
                <w:szCs w:val="18"/>
              </w:rPr>
              <w:t xml:space="preserve">  28-day PICU-free days</w:t>
            </w:r>
          </w:p>
        </w:tc>
        <w:tc>
          <w:tcPr>
            <w:tcW w:w="3149" w:type="dxa"/>
          </w:tcPr>
          <w:p w14:paraId="2518D428" w14:textId="77777777" w:rsidR="00A6258B" w:rsidRDefault="00A6258B" w:rsidP="00B30293">
            <w:pPr>
              <w:jc w:val="center"/>
              <w:rPr>
                <w:rFonts w:ascii="Arial" w:hAnsi="Arial" w:cs="Arial"/>
                <w:b/>
                <w:bCs/>
                <w:sz w:val="18"/>
                <w:szCs w:val="18"/>
              </w:rPr>
            </w:pPr>
          </w:p>
          <w:p w14:paraId="448FD8D9" w14:textId="77777777" w:rsidR="00A6258B" w:rsidRDefault="00A6258B" w:rsidP="00B30293">
            <w:pPr>
              <w:jc w:val="center"/>
              <w:rPr>
                <w:rFonts w:ascii="Arial" w:hAnsi="Arial" w:cs="Arial"/>
                <w:sz w:val="18"/>
                <w:szCs w:val="18"/>
              </w:rPr>
            </w:pPr>
            <w:r>
              <w:rPr>
                <w:rFonts w:ascii="Arial" w:hAnsi="Arial" w:cs="Arial"/>
                <w:sz w:val="18"/>
                <w:szCs w:val="18"/>
              </w:rPr>
              <w:t>20.5 (16.7-22.7)</w:t>
            </w:r>
          </w:p>
          <w:p w14:paraId="5D7EE043" w14:textId="0E01D20A" w:rsidR="00A6258B" w:rsidRPr="007519A8" w:rsidRDefault="00CB3AC9" w:rsidP="00B30293">
            <w:pPr>
              <w:jc w:val="center"/>
              <w:rPr>
                <w:rFonts w:ascii="Arial" w:hAnsi="Arial" w:cs="Arial"/>
                <w:sz w:val="18"/>
                <w:szCs w:val="18"/>
              </w:rPr>
            </w:pPr>
            <w:r>
              <w:rPr>
                <w:rFonts w:ascii="Arial" w:hAnsi="Arial" w:cs="Arial"/>
                <w:sz w:val="18"/>
                <w:szCs w:val="18"/>
              </w:rPr>
              <w:t>15.9 (12.4-</w:t>
            </w:r>
            <w:r w:rsidR="00CA3F2B">
              <w:rPr>
                <w:rFonts w:ascii="Arial" w:hAnsi="Arial" w:cs="Arial"/>
                <w:sz w:val="18"/>
                <w:szCs w:val="18"/>
              </w:rPr>
              <w:t>20.0)</w:t>
            </w:r>
          </w:p>
        </w:tc>
        <w:tc>
          <w:tcPr>
            <w:tcW w:w="3149" w:type="dxa"/>
          </w:tcPr>
          <w:p w14:paraId="676E459A" w14:textId="77777777" w:rsidR="00A6258B" w:rsidRDefault="00A6258B" w:rsidP="00B30293">
            <w:pPr>
              <w:jc w:val="center"/>
              <w:rPr>
                <w:rFonts w:ascii="Arial" w:hAnsi="Arial" w:cs="Arial"/>
                <w:b/>
                <w:bCs/>
                <w:sz w:val="18"/>
                <w:szCs w:val="18"/>
              </w:rPr>
            </w:pPr>
          </w:p>
          <w:p w14:paraId="0C7107EE" w14:textId="77777777" w:rsidR="00A6258B" w:rsidRDefault="00A6258B" w:rsidP="00B30293">
            <w:pPr>
              <w:jc w:val="center"/>
              <w:rPr>
                <w:rFonts w:ascii="Arial" w:hAnsi="Arial" w:cs="Arial"/>
                <w:sz w:val="18"/>
                <w:szCs w:val="18"/>
              </w:rPr>
            </w:pPr>
            <w:r>
              <w:rPr>
                <w:rFonts w:ascii="Arial" w:hAnsi="Arial" w:cs="Arial"/>
                <w:sz w:val="18"/>
                <w:szCs w:val="18"/>
              </w:rPr>
              <w:t>21.0 (19.1-22.4)</w:t>
            </w:r>
          </w:p>
          <w:p w14:paraId="6749E6E9" w14:textId="609CDC26" w:rsidR="00A6258B" w:rsidRPr="00F710EA" w:rsidRDefault="00CA3F2B" w:rsidP="00B30293">
            <w:pPr>
              <w:jc w:val="center"/>
              <w:rPr>
                <w:rFonts w:ascii="Arial" w:hAnsi="Arial" w:cs="Arial"/>
                <w:sz w:val="18"/>
                <w:szCs w:val="18"/>
              </w:rPr>
            </w:pPr>
            <w:r>
              <w:rPr>
                <w:rFonts w:ascii="Arial" w:hAnsi="Arial" w:cs="Arial"/>
                <w:sz w:val="18"/>
                <w:szCs w:val="18"/>
              </w:rPr>
              <w:t>13.7 (12.3-21.3)</w:t>
            </w:r>
          </w:p>
        </w:tc>
      </w:tr>
    </w:tbl>
    <w:p w14:paraId="7715814C" w14:textId="77777777" w:rsidR="00FF2CC0" w:rsidRDefault="00FF2CC0" w:rsidP="00B30293">
      <w:pPr>
        <w:spacing w:before="120" w:after="120" w:line="240" w:lineRule="auto"/>
        <w:rPr>
          <w:rFonts w:ascii="Arial" w:hAnsi="Arial" w:cs="Arial"/>
          <w:b/>
          <w:bCs/>
          <w:sz w:val="22"/>
          <w:szCs w:val="22"/>
        </w:rPr>
      </w:pPr>
    </w:p>
    <w:p w14:paraId="301B85D9" w14:textId="77777777" w:rsidR="00FF2CC0" w:rsidRDefault="00FF2CC0" w:rsidP="00B30293">
      <w:pPr>
        <w:spacing w:before="120" w:after="120" w:line="240" w:lineRule="auto"/>
        <w:rPr>
          <w:rFonts w:ascii="Arial" w:hAnsi="Arial" w:cs="Arial"/>
          <w:b/>
          <w:bCs/>
          <w:sz w:val="22"/>
          <w:szCs w:val="22"/>
        </w:rPr>
      </w:pPr>
    </w:p>
    <w:p w14:paraId="0420BC2D" w14:textId="77777777" w:rsidR="00FF2CC0" w:rsidRDefault="00FF2CC0" w:rsidP="00B30293">
      <w:pPr>
        <w:spacing w:before="120" w:after="120" w:line="240" w:lineRule="auto"/>
        <w:rPr>
          <w:rFonts w:ascii="Arial" w:hAnsi="Arial" w:cs="Arial"/>
          <w:b/>
          <w:bCs/>
          <w:sz w:val="22"/>
          <w:szCs w:val="22"/>
        </w:rPr>
      </w:pPr>
    </w:p>
    <w:p w14:paraId="7ECA4D1C" w14:textId="77777777" w:rsidR="00FF2CC0" w:rsidRDefault="00FF2CC0" w:rsidP="00B30293">
      <w:pPr>
        <w:spacing w:before="120" w:after="120" w:line="240" w:lineRule="auto"/>
        <w:rPr>
          <w:rFonts w:ascii="Arial" w:hAnsi="Arial" w:cs="Arial"/>
          <w:b/>
          <w:bCs/>
          <w:sz w:val="22"/>
          <w:szCs w:val="22"/>
        </w:rPr>
      </w:pPr>
    </w:p>
    <w:p w14:paraId="5528B9A5" w14:textId="77777777" w:rsidR="00FF2CC0" w:rsidRDefault="00FF2CC0" w:rsidP="00B30293">
      <w:pPr>
        <w:spacing w:before="120" w:after="120" w:line="240" w:lineRule="auto"/>
        <w:rPr>
          <w:rFonts w:ascii="Arial" w:hAnsi="Arial" w:cs="Arial"/>
          <w:b/>
          <w:bCs/>
          <w:sz w:val="22"/>
          <w:szCs w:val="22"/>
        </w:rPr>
      </w:pPr>
    </w:p>
    <w:p w14:paraId="7EC462C0" w14:textId="77777777" w:rsidR="00FF2CC0" w:rsidRDefault="00FF2CC0" w:rsidP="00B30293">
      <w:pPr>
        <w:spacing w:before="120" w:after="120" w:line="240" w:lineRule="auto"/>
        <w:rPr>
          <w:rFonts w:ascii="Arial" w:hAnsi="Arial" w:cs="Arial"/>
          <w:b/>
          <w:bCs/>
          <w:sz w:val="22"/>
          <w:szCs w:val="22"/>
        </w:rPr>
      </w:pPr>
    </w:p>
    <w:p w14:paraId="4D079DE8" w14:textId="77777777" w:rsidR="00FF2CC0" w:rsidRDefault="00FF2CC0" w:rsidP="00B30293">
      <w:pPr>
        <w:spacing w:before="120" w:after="120" w:line="240" w:lineRule="auto"/>
        <w:rPr>
          <w:rFonts w:ascii="Arial" w:hAnsi="Arial" w:cs="Arial"/>
          <w:b/>
          <w:bCs/>
          <w:sz w:val="22"/>
          <w:szCs w:val="22"/>
        </w:rPr>
      </w:pPr>
    </w:p>
    <w:p w14:paraId="47B858D3" w14:textId="77777777" w:rsidR="00FF2CC0" w:rsidRDefault="00FF2CC0" w:rsidP="00B30293">
      <w:pPr>
        <w:spacing w:before="120" w:after="120" w:line="240" w:lineRule="auto"/>
        <w:rPr>
          <w:rFonts w:ascii="Arial" w:hAnsi="Arial" w:cs="Arial"/>
          <w:b/>
          <w:bCs/>
          <w:sz w:val="22"/>
          <w:szCs w:val="22"/>
        </w:rPr>
      </w:pPr>
    </w:p>
    <w:p w14:paraId="24CF4351" w14:textId="77777777" w:rsidR="00FF2CC0" w:rsidRDefault="00FF2CC0" w:rsidP="00B30293">
      <w:pPr>
        <w:spacing w:before="120" w:after="120" w:line="240" w:lineRule="auto"/>
        <w:rPr>
          <w:rFonts w:ascii="Arial" w:hAnsi="Arial" w:cs="Arial"/>
          <w:b/>
          <w:bCs/>
          <w:sz w:val="22"/>
          <w:szCs w:val="22"/>
        </w:rPr>
      </w:pPr>
    </w:p>
    <w:p w14:paraId="103C2E44" w14:textId="77777777" w:rsidR="00FF2CC0" w:rsidRDefault="00FF2CC0" w:rsidP="00B30293">
      <w:pPr>
        <w:spacing w:before="120" w:after="120" w:line="240" w:lineRule="auto"/>
        <w:rPr>
          <w:rFonts w:ascii="Arial" w:hAnsi="Arial" w:cs="Arial"/>
          <w:b/>
          <w:bCs/>
          <w:sz w:val="22"/>
          <w:szCs w:val="22"/>
        </w:rPr>
      </w:pPr>
    </w:p>
    <w:p w14:paraId="5A8EE48F" w14:textId="77777777" w:rsidR="00FF2CC0" w:rsidRDefault="00FF2CC0" w:rsidP="00B30293">
      <w:pPr>
        <w:spacing w:before="120" w:after="120" w:line="240" w:lineRule="auto"/>
        <w:rPr>
          <w:rFonts w:ascii="Arial" w:hAnsi="Arial" w:cs="Arial"/>
          <w:b/>
          <w:bCs/>
          <w:sz w:val="22"/>
          <w:szCs w:val="22"/>
        </w:rPr>
      </w:pPr>
    </w:p>
    <w:p w14:paraId="4306D689" w14:textId="77777777" w:rsidR="00FF2CC0" w:rsidRDefault="00FF2CC0" w:rsidP="00B30293">
      <w:pPr>
        <w:spacing w:before="120" w:after="120" w:line="240" w:lineRule="auto"/>
        <w:rPr>
          <w:rFonts w:ascii="Arial" w:hAnsi="Arial" w:cs="Arial"/>
          <w:b/>
          <w:bCs/>
          <w:sz w:val="22"/>
          <w:szCs w:val="22"/>
        </w:rPr>
      </w:pPr>
    </w:p>
    <w:p w14:paraId="41962EE1" w14:textId="77777777" w:rsidR="00FF2CC0" w:rsidRDefault="00FF2CC0" w:rsidP="00B30293">
      <w:pPr>
        <w:spacing w:before="120" w:after="120" w:line="240" w:lineRule="auto"/>
        <w:rPr>
          <w:rFonts w:ascii="Arial" w:hAnsi="Arial" w:cs="Arial"/>
          <w:b/>
          <w:bCs/>
          <w:sz w:val="22"/>
          <w:szCs w:val="22"/>
        </w:rPr>
      </w:pPr>
    </w:p>
    <w:p w14:paraId="134063CA" w14:textId="77777777" w:rsidR="00FF2CC0" w:rsidRDefault="00FF2CC0" w:rsidP="00B30293">
      <w:pPr>
        <w:spacing w:before="120" w:after="120" w:line="240" w:lineRule="auto"/>
        <w:rPr>
          <w:rFonts w:ascii="Arial" w:hAnsi="Arial" w:cs="Arial"/>
          <w:b/>
          <w:bCs/>
          <w:sz w:val="22"/>
          <w:szCs w:val="22"/>
        </w:rPr>
      </w:pPr>
    </w:p>
    <w:p w14:paraId="5E7DD9BF" w14:textId="77777777" w:rsidR="00FF2CC0" w:rsidRDefault="00FF2CC0" w:rsidP="00B30293">
      <w:pPr>
        <w:spacing w:before="120" w:after="120" w:line="240" w:lineRule="auto"/>
        <w:rPr>
          <w:rFonts w:ascii="Arial" w:hAnsi="Arial" w:cs="Arial"/>
          <w:b/>
          <w:bCs/>
          <w:sz w:val="22"/>
          <w:szCs w:val="22"/>
        </w:rPr>
      </w:pPr>
    </w:p>
    <w:p w14:paraId="6DF1539E" w14:textId="77777777" w:rsidR="00FF2CC0" w:rsidRDefault="00FF2CC0" w:rsidP="00B30293">
      <w:pPr>
        <w:spacing w:before="120" w:after="120" w:line="240" w:lineRule="auto"/>
        <w:rPr>
          <w:rFonts w:ascii="Arial" w:hAnsi="Arial" w:cs="Arial"/>
          <w:b/>
          <w:bCs/>
          <w:sz w:val="22"/>
          <w:szCs w:val="22"/>
        </w:rPr>
      </w:pPr>
    </w:p>
    <w:p w14:paraId="2274D8F9" w14:textId="77777777" w:rsidR="00FD2B03" w:rsidRDefault="00FD2B03" w:rsidP="00B30293">
      <w:pPr>
        <w:spacing w:before="120" w:after="120" w:line="240" w:lineRule="auto"/>
        <w:rPr>
          <w:rFonts w:ascii="Arial" w:hAnsi="Arial" w:cs="Arial"/>
          <w:b/>
          <w:bCs/>
          <w:sz w:val="22"/>
          <w:szCs w:val="22"/>
        </w:rPr>
      </w:pPr>
    </w:p>
    <w:p w14:paraId="1376C28F" w14:textId="77777777" w:rsidR="00C063E6" w:rsidRDefault="00C063E6" w:rsidP="00B30293">
      <w:pPr>
        <w:spacing w:before="120" w:after="120" w:line="240" w:lineRule="auto"/>
        <w:rPr>
          <w:rFonts w:ascii="Arial" w:hAnsi="Arial" w:cs="Arial"/>
          <w:b/>
          <w:bCs/>
          <w:sz w:val="22"/>
          <w:szCs w:val="22"/>
        </w:rPr>
      </w:pPr>
    </w:p>
    <w:p w14:paraId="3D8F3DCC" w14:textId="1AF6C642" w:rsidR="0034453D" w:rsidRDefault="00DF70BB" w:rsidP="0034453D">
      <w:pPr>
        <w:spacing w:before="120" w:after="120" w:line="240" w:lineRule="auto"/>
        <w:rPr>
          <w:rFonts w:ascii="Arial" w:hAnsi="Arial" w:cs="Arial"/>
          <w:b/>
          <w:bCs/>
          <w:sz w:val="22"/>
          <w:szCs w:val="22"/>
        </w:rPr>
      </w:pPr>
      <w:r>
        <w:rPr>
          <w:rFonts w:ascii="Arial" w:hAnsi="Arial" w:cs="Arial"/>
          <w:b/>
          <w:bCs/>
          <w:sz w:val="22"/>
          <w:szCs w:val="22"/>
        </w:rPr>
        <w:t>e-</w:t>
      </w:r>
      <w:r w:rsidR="0034453D">
        <w:rPr>
          <w:rFonts w:ascii="Arial" w:hAnsi="Arial" w:cs="Arial"/>
          <w:b/>
          <w:bCs/>
          <w:sz w:val="22"/>
          <w:szCs w:val="22"/>
        </w:rPr>
        <w:t>Table 3:</w:t>
      </w:r>
      <w:r w:rsidR="002508A4">
        <w:rPr>
          <w:rFonts w:ascii="Arial" w:hAnsi="Arial" w:cs="Arial"/>
          <w:b/>
          <w:bCs/>
          <w:sz w:val="22"/>
          <w:szCs w:val="22"/>
        </w:rPr>
        <w:t xml:space="preserve"> </w:t>
      </w:r>
      <w:r w:rsidR="002508A4" w:rsidRPr="00251570">
        <w:rPr>
          <w:rFonts w:ascii="Arial" w:hAnsi="Arial" w:cs="Arial"/>
          <w:b/>
          <w:bCs/>
          <w:sz w:val="22"/>
          <w:szCs w:val="22"/>
        </w:rPr>
        <w:t>Association between PCs and 28-day VFDs and PFDs.</w:t>
      </w:r>
    </w:p>
    <w:tbl>
      <w:tblPr>
        <w:tblpPr w:leftFromText="180" w:rightFromText="180" w:vertAnchor="page" w:horzAnchor="margin" w:tblpY="1748"/>
        <w:tblW w:w="9657" w:type="dxa"/>
        <w:tblCellMar>
          <w:left w:w="0" w:type="dxa"/>
          <w:right w:w="0" w:type="dxa"/>
        </w:tblCellMar>
        <w:tblLook w:val="04A0" w:firstRow="1" w:lastRow="0" w:firstColumn="1" w:lastColumn="0" w:noHBand="0" w:noVBand="1"/>
      </w:tblPr>
      <w:tblGrid>
        <w:gridCol w:w="3213"/>
        <w:gridCol w:w="3290"/>
        <w:gridCol w:w="3154"/>
      </w:tblGrid>
      <w:tr w:rsidR="0034453D" w:rsidRPr="00D840A7" w14:paraId="2E3E5672" w14:textId="77777777" w:rsidTr="0034453D">
        <w:trPr>
          <w:trHeight w:val="556"/>
        </w:trPr>
        <w:tc>
          <w:tcPr>
            <w:tcW w:w="3213"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1FF8A17D" w14:textId="77777777" w:rsidR="0034453D" w:rsidRPr="00D840A7" w:rsidRDefault="0034453D" w:rsidP="0034453D">
            <w:pPr>
              <w:spacing w:after="0" w:line="240" w:lineRule="auto"/>
              <w:rPr>
                <w:rFonts w:ascii="Arial" w:eastAsia="Times New Roman" w:hAnsi="Arial" w:cs="Arial"/>
                <w:kern w:val="0"/>
                <w:sz w:val="36"/>
                <w:szCs w:val="36"/>
                <w14:ligatures w14:val="none"/>
              </w:rPr>
            </w:pPr>
            <w:r w:rsidRPr="00D840A7">
              <w:rPr>
                <w:rFonts w:ascii="Arial" w:eastAsia="Aptos" w:hAnsi="Arial" w:cs="Times New Roman"/>
                <w:b/>
                <w:bCs/>
                <w:color w:val="000000"/>
                <w:sz w:val="18"/>
                <w:szCs w:val="18"/>
                <w14:ligatures w14:val="none"/>
              </w:rPr>
              <w:t>Principal Component</w:t>
            </w:r>
          </w:p>
        </w:tc>
        <w:tc>
          <w:tcPr>
            <w:tcW w:w="32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20580A75"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b/>
                <w:bCs/>
                <w:color w:val="000000"/>
                <w:sz w:val="18"/>
                <w:szCs w:val="18"/>
                <w14:ligatures w14:val="none"/>
              </w:rPr>
              <w:t>28-day VFD</w:t>
            </w:r>
          </w:p>
          <w:p w14:paraId="6C96005F" w14:textId="715C303C" w:rsidR="0034453D" w:rsidRPr="00D840A7" w:rsidRDefault="005E3B56" w:rsidP="0034453D">
            <w:pPr>
              <w:spacing w:after="0" w:line="240" w:lineRule="auto"/>
              <w:jc w:val="center"/>
              <w:rPr>
                <w:rFonts w:ascii="Arial" w:eastAsia="Times New Roman" w:hAnsi="Arial" w:cs="Arial"/>
                <w:kern w:val="0"/>
                <w:sz w:val="36"/>
                <w:szCs w:val="36"/>
                <w14:ligatures w14:val="none"/>
              </w:rPr>
            </w:pPr>
            <w:r>
              <w:rPr>
                <w:rFonts w:ascii="Arial" w:eastAsia="Aptos" w:hAnsi="Arial" w:cs="Arial"/>
                <w:b/>
                <w:bCs/>
                <w:color w:val="000000"/>
                <w:sz w:val="18"/>
                <w:szCs w:val="18"/>
                <w14:ligatures w14:val="none"/>
              </w:rPr>
              <w:t>β</w:t>
            </w:r>
            <w:r>
              <w:rPr>
                <w:rFonts w:ascii="Arial" w:eastAsia="Aptos" w:hAnsi="Arial" w:cs="Times New Roman"/>
                <w:b/>
                <w:bCs/>
                <w:color w:val="000000"/>
                <w:sz w:val="18"/>
                <w:szCs w:val="18"/>
                <w14:ligatures w14:val="none"/>
              </w:rPr>
              <w:t xml:space="preserve"> </w:t>
            </w:r>
            <w:r w:rsidR="0034453D" w:rsidRPr="00D840A7">
              <w:rPr>
                <w:rFonts w:ascii="Arial" w:eastAsia="Aptos" w:hAnsi="Arial" w:cs="Times New Roman"/>
                <w:b/>
                <w:bCs/>
                <w:color w:val="000000"/>
                <w:sz w:val="18"/>
                <w:szCs w:val="18"/>
                <w14:ligatures w14:val="none"/>
              </w:rPr>
              <w:t>(95% CI)</w:t>
            </w:r>
          </w:p>
        </w:tc>
        <w:tc>
          <w:tcPr>
            <w:tcW w:w="3154"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51991C7E"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b/>
                <w:bCs/>
                <w:color w:val="000000"/>
                <w:sz w:val="18"/>
                <w:szCs w:val="18"/>
                <w14:ligatures w14:val="none"/>
              </w:rPr>
              <w:t>28-day PFD</w:t>
            </w:r>
          </w:p>
          <w:p w14:paraId="79E701D6" w14:textId="2A3D2400" w:rsidR="0034453D" w:rsidRPr="00D840A7" w:rsidRDefault="005E3B56" w:rsidP="0034453D">
            <w:pPr>
              <w:spacing w:after="0" w:line="240" w:lineRule="auto"/>
              <w:jc w:val="center"/>
              <w:rPr>
                <w:rFonts w:ascii="Arial" w:eastAsia="Times New Roman" w:hAnsi="Arial" w:cs="Arial"/>
                <w:kern w:val="0"/>
                <w:sz w:val="36"/>
                <w:szCs w:val="36"/>
                <w14:ligatures w14:val="none"/>
              </w:rPr>
            </w:pPr>
            <w:r>
              <w:rPr>
                <w:rFonts w:ascii="Arial" w:eastAsia="Aptos" w:hAnsi="Arial" w:cs="Arial"/>
                <w:b/>
                <w:bCs/>
                <w:color w:val="000000"/>
                <w:sz w:val="18"/>
                <w:szCs w:val="18"/>
                <w14:ligatures w14:val="none"/>
              </w:rPr>
              <w:t>β</w:t>
            </w:r>
            <w:r w:rsidRPr="00D840A7">
              <w:rPr>
                <w:rFonts w:ascii="Arial" w:eastAsia="Aptos" w:hAnsi="Arial" w:cs="Times New Roman"/>
                <w:b/>
                <w:bCs/>
                <w:color w:val="000000"/>
                <w:sz w:val="18"/>
                <w:szCs w:val="18"/>
                <w14:ligatures w14:val="none"/>
              </w:rPr>
              <w:t xml:space="preserve"> </w:t>
            </w:r>
            <w:r w:rsidR="0034453D" w:rsidRPr="00D840A7">
              <w:rPr>
                <w:rFonts w:ascii="Arial" w:eastAsia="Aptos" w:hAnsi="Arial" w:cs="Times New Roman"/>
                <w:b/>
                <w:bCs/>
                <w:color w:val="000000"/>
                <w:sz w:val="18"/>
                <w:szCs w:val="18"/>
                <w14:ligatures w14:val="none"/>
              </w:rPr>
              <w:t xml:space="preserve"> (95% CI)</w:t>
            </w:r>
          </w:p>
        </w:tc>
      </w:tr>
      <w:tr w:rsidR="0034453D" w:rsidRPr="00D840A7" w14:paraId="667EECA3" w14:textId="77777777" w:rsidTr="0034453D">
        <w:trPr>
          <w:trHeight w:val="123"/>
        </w:trPr>
        <w:tc>
          <w:tcPr>
            <w:tcW w:w="3213"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288715E1" w14:textId="77777777" w:rsidR="0034453D" w:rsidRPr="00D840A7" w:rsidRDefault="0034453D" w:rsidP="0034453D">
            <w:pPr>
              <w:spacing w:after="0" w:line="240" w:lineRule="auto"/>
              <w:jc w:val="both"/>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PC1</w:t>
            </w:r>
          </w:p>
        </w:tc>
        <w:tc>
          <w:tcPr>
            <w:tcW w:w="32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615F10A2"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 xml:space="preserve">-0.33 (95% CI -0.64, -0.02), </w:t>
            </w:r>
            <w:r w:rsidRPr="00D840A7">
              <w:rPr>
                <w:rFonts w:ascii="Arial" w:eastAsia="Aptos" w:hAnsi="Arial" w:cs="Times New Roman"/>
                <w:b/>
                <w:bCs/>
                <w:color w:val="000000"/>
                <w:sz w:val="18"/>
                <w:szCs w:val="18"/>
                <w14:ligatures w14:val="none"/>
              </w:rPr>
              <w:t>p=0.037</w:t>
            </w:r>
          </w:p>
        </w:tc>
        <w:tc>
          <w:tcPr>
            <w:tcW w:w="3154"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170E0406"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0.29 (95% CI -0.63, 0.04), p=0.088</w:t>
            </w:r>
          </w:p>
          <w:p w14:paraId="0FBD269C"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 </w:t>
            </w:r>
          </w:p>
        </w:tc>
      </w:tr>
      <w:tr w:rsidR="0034453D" w:rsidRPr="00D840A7" w14:paraId="62A7D129" w14:textId="77777777" w:rsidTr="0034453D">
        <w:trPr>
          <w:trHeight w:val="180"/>
        </w:trPr>
        <w:tc>
          <w:tcPr>
            <w:tcW w:w="3213"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2E490B5F" w14:textId="77777777" w:rsidR="0034453D" w:rsidRPr="00D840A7" w:rsidRDefault="0034453D" w:rsidP="0034453D">
            <w:pPr>
              <w:spacing w:after="0" w:line="240" w:lineRule="auto"/>
              <w:jc w:val="both"/>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PC2</w:t>
            </w:r>
          </w:p>
        </w:tc>
        <w:tc>
          <w:tcPr>
            <w:tcW w:w="32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43461367"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0.25 (95% CI -0.56, 0.05), p=0.105</w:t>
            </w:r>
          </w:p>
        </w:tc>
        <w:tc>
          <w:tcPr>
            <w:tcW w:w="3154"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726332BA"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0.12 (95% CI -0.45, 0.21), p=0.469</w:t>
            </w:r>
          </w:p>
          <w:p w14:paraId="629E0161"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 </w:t>
            </w:r>
          </w:p>
        </w:tc>
      </w:tr>
      <w:tr w:rsidR="0034453D" w:rsidRPr="00D840A7" w14:paraId="7324447D" w14:textId="77777777" w:rsidTr="0034453D">
        <w:trPr>
          <w:trHeight w:val="137"/>
        </w:trPr>
        <w:tc>
          <w:tcPr>
            <w:tcW w:w="3213"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5B0FF373" w14:textId="77777777" w:rsidR="0034453D" w:rsidRPr="00D840A7" w:rsidRDefault="0034453D" w:rsidP="0034453D">
            <w:pPr>
              <w:spacing w:after="0" w:line="240" w:lineRule="auto"/>
              <w:jc w:val="both"/>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PC3</w:t>
            </w:r>
          </w:p>
        </w:tc>
        <w:tc>
          <w:tcPr>
            <w:tcW w:w="329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0DFB6FA7"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0.28 (95% CI -0.59, 0.02), p=0.074</w:t>
            </w:r>
          </w:p>
          <w:p w14:paraId="01F70A3A" w14:textId="77777777" w:rsidR="0034453D" w:rsidRPr="00D840A7" w:rsidRDefault="0034453D" w:rsidP="0034453D">
            <w:pPr>
              <w:spacing w:after="0" w:line="240" w:lineRule="auto"/>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 </w:t>
            </w:r>
          </w:p>
        </w:tc>
        <w:tc>
          <w:tcPr>
            <w:tcW w:w="3154"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7D4FFB27"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0.13 (95% CI -0.47, 0.20), p=0.427</w:t>
            </w:r>
          </w:p>
          <w:p w14:paraId="00630E32" w14:textId="77777777" w:rsidR="0034453D" w:rsidRPr="00D840A7" w:rsidRDefault="0034453D" w:rsidP="0034453D">
            <w:pPr>
              <w:spacing w:after="0" w:line="240" w:lineRule="auto"/>
              <w:jc w:val="center"/>
              <w:rPr>
                <w:rFonts w:ascii="Arial" w:eastAsia="Times New Roman" w:hAnsi="Arial" w:cs="Arial"/>
                <w:kern w:val="0"/>
                <w:sz w:val="36"/>
                <w:szCs w:val="36"/>
                <w14:ligatures w14:val="none"/>
              </w:rPr>
            </w:pPr>
            <w:r w:rsidRPr="00D840A7">
              <w:rPr>
                <w:rFonts w:ascii="Arial" w:eastAsia="Aptos" w:hAnsi="Arial" w:cs="Times New Roman"/>
                <w:color w:val="000000"/>
                <w:sz w:val="18"/>
                <w:szCs w:val="18"/>
                <w14:ligatures w14:val="none"/>
              </w:rPr>
              <w:t> </w:t>
            </w:r>
          </w:p>
        </w:tc>
      </w:tr>
    </w:tbl>
    <w:p w14:paraId="0EF87C9C" w14:textId="7420A157" w:rsidR="00D840A7" w:rsidRPr="000D02F6" w:rsidRDefault="002508A4" w:rsidP="00970FF7">
      <w:pPr>
        <w:spacing w:line="240" w:lineRule="auto"/>
        <w:jc w:val="both"/>
        <w:rPr>
          <w:rFonts w:ascii="Arial" w:hAnsi="Arial" w:cs="Arial"/>
          <w:sz w:val="18"/>
          <w:szCs w:val="18"/>
        </w:rPr>
      </w:pPr>
      <w:r w:rsidRPr="000D02F6">
        <w:rPr>
          <w:rFonts w:ascii="Arial" w:hAnsi="Arial" w:cs="Arial"/>
          <w:sz w:val="18"/>
          <w:szCs w:val="18"/>
        </w:rPr>
        <w:t>Standardized regression coefficients (β) with 95% confidence intervals (CIs), with β representing the change in the response variable in standard deviation units [SD]) associated with a 1 SD change in PC score. P&lt;0.05 was statistically significant. VFD = ventilator-free day</w:t>
      </w:r>
      <w:r w:rsidR="00251570" w:rsidRPr="000D02F6">
        <w:rPr>
          <w:rFonts w:ascii="Arial" w:hAnsi="Arial" w:cs="Arial"/>
          <w:sz w:val="18"/>
          <w:szCs w:val="18"/>
        </w:rPr>
        <w:t>;</w:t>
      </w:r>
      <w:r w:rsidRPr="000D02F6">
        <w:rPr>
          <w:rFonts w:ascii="Arial" w:hAnsi="Arial" w:cs="Arial"/>
          <w:sz w:val="18"/>
          <w:szCs w:val="18"/>
        </w:rPr>
        <w:t xml:space="preserve"> PFD = PICU-free days</w:t>
      </w:r>
      <w:r w:rsidR="00251570" w:rsidRPr="000D02F6">
        <w:rPr>
          <w:rFonts w:ascii="Arial" w:hAnsi="Arial" w:cs="Arial"/>
          <w:sz w:val="18"/>
          <w:szCs w:val="18"/>
        </w:rPr>
        <w:t>; PC = principal component</w:t>
      </w:r>
    </w:p>
    <w:p w14:paraId="0C019583" w14:textId="77777777" w:rsidR="00D840A7" w:rsidRDefault="00D840A7" w:rsidP="00970FF7">
      <w:pPr>
        <w:spacing w:line="240" w:lineRule="auto"/>
        <w:jc w:val="both"/>
        <w:rPr>
          <w:rFonts w:ascii="Arial" w:hAnsi="Arial" w:cs="Arial"/>
          <w:b/>
          <w:bCs/>
          <w:sz w:val="22"/>
          <w:szCs w:val="22"/>
          <w:u w:val="single"/>
        </w:rPr>
      </w:pPr>
    </w:p>
    <w:p w14:paraId="04506680" w14:textId="77777777" w:rsidR="00FF2CC0" w:rsidRDefault="00FF2CC0" w:rsidP="00B30293">
      <w:pPr>
        <w:spacing w:before="120" w:after="120" w:line="240" w:lineRule="auto"/>
        <w:rPr>
          <w:rFonts w:ascii="Arial" w:hAnsi="Arial" w:cs="Arial"/>
          <w:b/>
          <w:bCs/>
          <w:sz w:val="22"/>
          <w:szCs w:val="22"/>
        </w:rPr>
      </w:pPr>
    </w:p>
    <w:p w14:paraId="0A22356B" w14:textId="77777777" w:rsidR="00FF2CC0" w:rsidRDefault="00FF2CC0" w:rsidP="00B30293">
      <w:pPr>
        <w:spacing w:before="120" w:after="120" w:line="240" w:lineRule="auto"/>
        <w:rPr>
          <w:rFonts w:ascii="Arial" w:hAnsi="Arial" w:cs="Arial"/>
          <w:b/>
          <w:bCs/>
          <w:sz w:val="22"/>
          <w:szCs w:val="22"/>
        </w:rPr>
      </w:pPr>
    </w:p>
    <w:p w14:paraId="7915F503" w14:textId="77777777" w:rsidR="00FF2CC0" w:rsidRDefault="00FF2CC0" w:rsidP="00B30293">
      <w:pPr>
        <w:spacing w:before="120" w:after="120" w:line="240" w:lineRule="auto"/>
        <w:rPr>
          <w:rFonts w:ascii="Arial" w:hAnsi="Arial" w:cs="Arial"/>
          <w:b/>
          <w:bCs/>
          <w:sz w:val="22"/>
          <w:szCs w:val="22"/>
        </w:rPr>
      </w:pPr>
    </w:p>
    <w:p w14:paraId="7D400033" w14:textId="77777777" w:rsidR="00FF2CC0" w:rsidRDefault="00FF2CC0" w:rsidP="00B30293">
      <w:pPr>
        <w:spacing w:before="120" w:after="120" w:line="240" w:lineRule="auto"/>
        <w:rPr>
          <w:rFonts w:ascii="Arial" w:hAnsi="Arial" w:cs="Arial"/>
          <w:b/>
          <w:bCs/>
          <w:sz w:val="22"/>
          <w:szCs w:val="22"/>
        </w:rPr>
      </w:pPr>
    </w:p>
    <w:p w14:paraId="1857963C" w14:textId="77777777" w:rsidR="00FF2CC0" w:rsidRDefault="00FF2CC0" w:rsidP="00B30293">
      <w:pPr>
        <w:spacing w:before="120" w:after="120" w:line="240" w:lineRule="auto"/>
        <w:rPr>
          <w:rFonts w:ascii="Arial" w:hAnsi="Arial" w:cs="Arial"/>
          <w:b/>
          <w:bCs/>
          <w:sz w:val="22"/>
          <w:szCs w:val="22"/>
        </w:rPr>
      </w:pPr>
    </w:p>
    <w:p w14:paraId="384B4597" w14:textId="6D906982" w:rsidR="008B2A34" w:rsidRDefault="008B2A34" w:rsidP="00B30293">
      <w:pPr>
        <w:spacing w:before="120" w:after="120" w:line="240" w:lineRule="auto"/>
        <w:rPr>
          <w:rFonts w:ascii="Arial" w:hAnsi="Arial" w:cs="Arial"/>
          <w:b/>
          <w:bCs/>
          <w:sz w:val="22"/>
          <w:szCs w:val="22"/>
        </w:rPr>
      </w:pPr>
    </w:p>
    <w:p w14:paraId="55CF32BC" w14:textId="77777777" w:rsidR="008B2A34" w:rsidRDefault="008B2A34" w:rsidP="00B30293">
      <w:pPr>
        <w:spacing w:before="120" w:after="120" w:line="240" w:lineRule="auto"/>
        <w:rPr>
          <w:rFonts w:ascii="Arial" w:hAnsi="Arial" w:cs="Arial"/>
          <w:b/>
          <w:bCs/>
          <w:sz w:val="22"/>
          <w:szCs w:val="22"/>
        </w:rPr>
      </w:pPr>
    </w:p>
    <w:p w14:paraId="395AF383" w14:textId="77777777" w:rsidR="008B2A34" w:rsidRDefault="008B2A34" w:rsidP="00B30293">
      <w:pPr>
        <w:spacing w:before="120" w:after="120" w:line="240" w:lineRule="auto"/>
        <w:rPr>
          <w:rFonts w:ascii="Arial" w:hAnsi="Arial" w:cs="Arial"/>
          <w:b/>
          <w:bCs/>
          <w:sz w:val="22"/>
          <w:szCs w:val="22"/>
        </w:rPr>
      </w:pPr>
    </w:p>
    <w:p w14:paraId="0449208D" w14:textId="77777777" w:rsidR="008B2A34" w:rsidRDefault="008B2A34" w:rsidP="004723F5">
      <w:pPr>
        <w:spacing w:line="240" w:lineRule="auto"/>
        <w:jc w:val="both"/>
        <w:rPr>
          <w:rFonts w:ascii="Arial" w:hAnsi="Arial" w:cs="Arial"/>
          <w:sz w:val="22"/>
          <w:szCs w:val="22"/>
        </w:rPr>
      </w:pPr>
    </w:p>
    <w:p w14:paraId="370D9305" w14:textId="77777777" w:rsidR="008B2A34" w:rsidRDefault="008B2A34" w:rsidP="004723F5">
      <w:pPr>
        <w:spacing w:line="240" w:lineRule="auto"/>
        <w:jc w:val="both"/>
        <w:rPr>
          <w:rFonts w:ascii="Arial" w:hAnsi="Arial" w:cs="Arial"/>
          <w:sz w:val="22"/>
          <w:szCs w:val="22"/>
        </w:rPr>
      </w:pPr>
    </w:p>
    <w:p w14:paraId="606BB868" w14:textId="24AC0826" w:rsidR="003430CF" w:rsidRDefault="003430CF" w:rsidP="004723F5">
      <w:pPr>
        <w:spacing w:line="240" w:lineRule="auto"/>
        <w:jc w:val="both"/>
        <w:rPr>
          <w:rFonts w:ascii="Arial" w:hAnsi="Arial" w:cs="Arial"/>
          <w:sz w:val="22"/>
          <w:szCs w:val="22"/>
        </w:rPr>
      </w:pPr>
    </w:p>
    <w:p w14:paraId="355DADE3" w14:textId="4E333B53" w:rsidR="003430CF" w:rsidRDefault="003430CF" w:rsidP="004723F5">
      <w:pPr>
        <w:spacing w:line="240" w:lineRule="auto"/>
        <w:jc w:val="both"/>
        <w:rPr>
          <w:rFonts w:ascii="Arial" w:hAnsi="Arial" w:cs="Arial"/>
          <w:sz w:val="22"/>
          <w:szCs w:val="22"/>
        </w:rPr>
      </w:pPr>
    </w:p>
    <w:p w14:paraId="120E4060" w14:textId="713CB769" w:rsidR="003430CF" w:rsidRDefault="003430CF" w:rsidP="004723F5">
      <w:pPr>
        <w:spacing w:line="240" w:lineRule="auto"/>
        <w:jc w:val="both"/>
        <w:rPr>
          <w:rFonts w:ascii="Arial" w:hAnsi="Arial" w:cs="Arial"/>
          <w:sz w:val="22"/>
          <w:szCs w:val="22"/>
        </w:rPr>
      </w:pPr>
    </w:p>
    <w:p w14:paraId="31DC630B" w14:textId="77777777" w:rsidR="00004E32" w:rsidRDefault="00004E32" w:rsidP="004723F5">
      <w:pPr>
        <w:spacing w:line="240" w:lineRule="auto"/>
        <w:jc w:val="both"/>
        <w:rPr>
          <w:rFonts w:ascii="Arial" w:hAnsi="Arial" w:cs="Arial"/>
          <w:sz w:val="22"/>
          <w:szCs w:val="22"/>
        </w:rPr>
      </w:pPr>
    </w:p>
    <w:p w14:paraId="6FA0FCAF" w14:textId="77777777" w:rsidR="00902527" w:rsidRDefault="00902527" w:rsidP="004723F5">
      <w:pPr>
        <w:spacing w:line="240" w:lineRule="auto"/>
        <w:jc w:val="both"/>
        <w:rPr>
          <w:rFonts w:ascii="Arial" w:hAnsi="Arial" w:cs="Arial"/>
          <w:sz w:val="22"/>
          <w:szCs w:val="22"/>
        </w:rPr>
      </w:pPr>
    </w:p>
    <w:p w14:paraId="4EDF0EA1" w14:textId="77777777" w:rsidR="00902527" w:rsidRDefault="00902527" w:rsidP="004723F5">
      <w:pPr>
        <w:spacing w:line="240" w:lineRule="auto"/>
        <w:jc w:val="both"/>
        <w:rPr>
          <w:rFonts w:ascii="Arial" w:hAnsi="Arial" w:cs="Arial"/>
          <w:sz w:val="22"/>
          <w:szCs w:val="22"/>
        </w:rPr>
      </w:pPr>
    </w:p>
    <w:p w14:paraId="7F86EA6B" w14:textId="77777777" w:rsidR="00902527" w:rsidRDefault="00902527" w:rsidP="004723F5">
      <w:pPr>
        <w:spacing w:line="240" w:lineRule="auto"/>
        <w:jc w:val="both"/>
        <w:rPr>
          <w:rFonts w:ascii="Arial" w:hAnsi="Arial" w:cs="Arial"/>
          <w:sz w:val="22"/>
          <w:szCs w:val="22"/>
        </w:rPr>
      </w:pPr>
    </w:p>
    <w:p w14:paraId="166800A7" w14:textId="77777777" w:rsidR="00902527" w:rsidRDefault="00902527" w:rsidP="004723F5">
      <w:pPr>
        <w:spacing w:line="240" w:lineRule="auto"/>
        <w:jc w:val="both"/>
        <w:rPr>
          <w:rFonts w:ascii="Arial" w:hAnsi="Arial" w:cs="Arial"/>
          <w:sz w:val="22"/>
          <w:szCs w:val="22"/>
        </w:rPr>
      </w:pPr>
    </w:p>
    <w:p w14:paraId="745DC8D4" w14:textId="77777777" w:rsidR="00902527" w:rsidRDefault="00902527" w:rsidP="004723F5">
      <w:pPr>
        <w:spacing w:line="240" w:lineRule="auto"/>
        <w:jc w:val="both"/>
        <w:rPr>
          <w:rFonts w:ascii="Arial" w:hAnsi="Arial" w:cs="Arial"/>
          <w:sz w:val="22"/>
          <w:szCs w:val="22"/>
        </w:rPr>
      </w:pPr>
    </w:p>
    <w:p w14:paraId="72FA826A" w14:textId="77777777" w:rsidR="00902527" w:rsidRDefault="00902527" w:rsidP="004723F5">
      <w:pPr>
        <w:spacing w:line="240" w:lineRule="auto"/>
        <w:jc w:val="both"/>
        <w:rPr>
          <w:rFonts w:ascii="Arial" w:hAnsi="Arial" w:cs="Arial"/>
          <w:sz w:val="22"/>
          <w:szCs w:val="22"/>
        </w:rPr>
      </w:pPr>
    </w:p>
    <w:p w14:paraId="72CE3B74" w14:textId="77777777" w:rsidR="00902527" w:rsidRDefault="00902527" w:rsidP="004723F5">
      <w:pPr>
        <w:spacing w:line="240" w:lineRule="auto"/>
        <w:jc w:val="both"/>
        <w:rPr>
          <w:rFonts w:ascii="Arial" w:hAnsi="Arial" w:cs="Arial"/>
          <w:sz w:val="22"/>
          <w:szCs w:val="22"/>
        </w:rPr>
      </w:pPr>
    </w:p>
    <w:p w14:paraId="6022A632" w14:textId="77777777" w:rsidR="00902527" w:rsidRDefault="00902527" w:rsidP="004723F5">
      <w:pPr>
        <w:spacing w:line="240" w:lineRule="auto"/>
        <w:jc w:val="both"/>
        <w:rPr>
          <w:rFonts w:ascii="Arial" w:hAnsi="Arial" w:cs="Arial"/>
          <w:sz w:val="22"/>
          <w:szCs w:val="22"/>
        </w:rPr>
      </w:pPr>
    </w:p>
    <w:p w14:paraId="4E6BC16A" w14:textId="77777777" w:rsidR="00004E32" w:rsidRDefault="00004E32" w:rsidP="004723F5">
      <w:pPr>
        <w:spacing w:line="240" w:lineRule="auto"/>
        <w:jc w:val="both"/>
        <w:rPr>
          <w:rFonts w:ascii="Arial" w:hAnsi="Arial" w:cs="Arial"/>
          <w:sz w:val="22"/>
          <w:szCs w:val="22"/>
        </w:rPr>
      </w:pPr>
    </w:p>
    <w:p w14:paraId="389AD4F9" w14:textId="77777777" w:rsidR="00D76EFF" w:rsidRDefault="00D76EFF" w:rsidP="00DF2DE2">
      <w:pPr>
        <w:pStyle w:val="EndNoteBibliography"/>
        <w:spacing w:after="0"/>
        <w:rPr>
          <w:rFonts w:ascii="Arial" w:hAnsi="Arial" w:cs="Arial"/>
          <w:sz w:val="22"/>
          <w:szCs w:val="22"/>
        </w:rPr>
      </w:pPr>
    </w:p>
    <w:p w14:paraId="5A76E439" w14:textId="097EF5C4" w:rsidR="00D76EFF" w:rsidRDefault="00D76EFF" w:rsidP="00DF2DE2">
      <w:pPr>
        <w:pStyle w:val="EndNoteBibliography"/>
        <w:spacing w:after="0"/>
        <w:rPr>
          <w:rFonts w:ascii="Arial" w:hAnsi="Arial" w:cs="Arial"/>
          <w:b/>
          <w:bCs/>
          <w:sz w:val="22"/>
          <w:szCs w:val="22"/>
        </w:rPr>
      </w:pPr>
      <w:r>
        <w:rPr>
          <w:rFonts w:ascii="Arial" w:hAnsi="Arial" w:cs="Arial"/>
          <w:b/>
          <w:bCs/>
          <w:sz w:val="22"/>
          <w:szCs w:val="22"/>
        </w:rPr>
        <w:t>REFERENCES:</w:t>
      </w:r>
    </w:p>
    <w:p w14:paraId="3151DB67" w14:textId="77777777" w:rsidR="00D76EFF" w:rsidRPr="00D76EFF" w:rsidRDefault="00D76EFF" w:rsidP="00DF2DE2">
      <w:pPr>
        <w:pStyle w:val="EndNoteBibliography"/>
        <w:spacing w:after="0"/>
        <w:rPr>
          <w:rFonts w:ascii="Arial" w:hAnsi="Arial" w:cs="Arial"/>
          <w:b/>
          <w:bCs/>
          <w:sz w:val="22"/>
          <w:szCs w:val="22"/>
        </w:rPr>
      </w:pPr>
    </w:p>
    <w:p w14:paraId="3620CBBF" w14:textId="26E92D2D" w:rsidR="00DF2DE2" w:rsidRPr="00E84A8E" w:rsidRDefault="00004E32" w:rsidP="00DF2DE2">
      <w:pPr>
        <w:pStyle w:val="EndNoteBibliography"/>
        <w:spacing w:after="0"/>
        <w:rPr>
          <w:rFonts w:ascii="Arial" w:hAnsi="Arial" w:cs="Arial"/>
          <w:sz w:val="22"/>
          <w:szCs w:val="22"/>
        </w:rPr>
      </w:pPr>
      <w:r w:rsidRPr="00E84A8E">
        <w:rPr>
          <w:rFonts w:ascii="Arial" w:hAnsi="Arial" w:cs="Arial"/>
          <w:sz w:val="22"/>
          <w:szCs w:val="22"/>
        </w:rPr>
        <w:fldChar w:fldCharType="begin"/>
      </w:r>
      <w:r w:rsidRPr="00E84A8E">
        <w:rPr>
          <w:rFonts w:ascii="Arial" w:hAnsi="Arial" w:cs="Arial"/>
          <w:sz w:val="22"/>
          <w:szCs w:val="22"/>
        </w:rPr>
        <w:instrText xml:space="preserve"> ADDIN EN.REFLIST </w:instrText>
      </w:r>
      <w:r w:rsidRPr="00E84A8E">
        <w:rPr>
          <w:rFonts w:ascii="Arial" w:hAnsi="Arial" w:cs="Arial"/>
          <w:sz w:val="22"/>
          <w:szCs w:val="22"/>
        </w:rPr>
        <w:fldChar w:fldCharType="separate"/>
      </w:r>
      <w:r w:rsidR="00DF2DE2" w:rsidRPr="00E84A8E">
        <w:rPr>
          <w:rFonts w:ascii="Arial" w:hAnsi="Arial" w:cs="Arial"/>
          <w:sz w:val="22"/>
          <w:szCs w:val="22"/>
        </w:rPr>
        <w:t>1.</w:t>
      </w:r>
      <w:r w:rsidR="00DF2DE2" w:rsidRPr="00E84A8E">
        <w:rPr>
          <w:rFonts w:ascii="Arial" w:hAnsi="Arial" w:cs="Arial"/>
          <w:sz w:val="22"/>
          <w:szCs w:val="22"/>
        </w:rPr>
        <w:tab/>
        <w:t xml:space="preserve">Calfee CS, Delucchi K, Parsons PE, et al. Subphenotypes in acute respiratory distress syndrome: latent class analysis of data from two randomised controlled trials. </w:t>
      </w:r>
      <w:r w:rsidR="00DF2DE2" w:rsidRPr="00E84A8E">
        <w:rPr>
          <w:rFonts w:ascii="Arial" w:hAnsi="Arial" w:cs="Arial"/>
          <w:i/>
          <w:sz w:val="22"/>
          <w:szCs w:val="22"/>
        </w:rPr>
        <w:t>Lancet Respir Med</w:t>
      </w:r>
      <w:r w:rsidR="00DF2DE2" w:rsidRPr="00E84A8E">
        <w:rPr>
          <w:rFonts w:ascii="Arial" w:hAnsi="Arial" w:cs="Arial"/>
          <w:sz w:val="22"/>
          <w:szCs w:val="22"/>
        </w:rPr>
        <w:t>. Aug 2014;2(8):611-20. doi:10.1016/S2213-2600(14)70097-9</w:t>
      </w:r>
    </w:p>
    <w:p w14:paraId="68AFA9B7" w14:textId="77777777" w:rsidR="00DF2DE2" w:rsidRPr="00E84A8E" w:rsidRDefault="00DF2DE2" w:rsidP="00DF2DE2">
      <w:pPr>
        <w:pStyle w:val="EndNoteBibliography"/>
        <w:spacing w:after="0"/>
        <w:rPr>
          <w:rFonts w:ascii="Arial" w:hAnsi="Arial" w:cs="Arial"/>
          <w:sz w:val="22"/>
          <w:szCs w:val="22"/>
        </w:rPr>
      </w:pPr>
      <w:r w:rsidRPr="00E84A8E">
        <w:rPr>
          <w:rFonts w:ascii="Arial" w:hAnsi="Arial" w:cs="Arial"/>
          <w:sz w:val="22"/>
          <w:szCs w:val="22"/>
        </w:rPr>
        <w:t>2.</w:t>
      </w:r>
      <w:r w:rsidRPr="00E84A8E">
        <w:rPr>
          <w:rFonts w:ascii="Arial" w:hAnsi="Arial" w:cs="Arial"/>
          <w:sz w:val="22"/>
          <w:szCs w:val="22"/>
        </w:rPr>
        <w:tab/>
        <w:t xml:space="preserve">Calfee CS, Janz DR, Bernard GR, et al. Distinct molecular phenotypes of direct vs indirect ARDS in single-center and multicenter studies. </w:t>
      </w:r>
      <w:r w:rsidRPr="00E84A8E">
        <w:rPr>
          <w:rFonts w:ascii="Arial" w:hAnsi="Arial" w:cs="Arial"/>
          <w:i/>
          <w:sz w:val="22"/>
          <w:szCs w:val="22"/>
        </w:rPr>
        <w:t>Chest</w:t>
      </w:r>
      <w:r w:rsidRPr="00E84A8E">
        <w:rPr>
          <w:rFonts w:ascii="Arial" w:hAnsi="Arial" w:cs="Arial"/>
          <w:sz w:val="22"/>
          <w:szCs w:val="22"/>
        </w:rPr>
        <w:t>. Jun 2015;147(6):1539-1548. doi:10.1378/chest.14-2454</w:t>
      </w:r>
    </w:p>
    <w:p w14:paraId="31498FC6" w14:textId="77777777" w:rsidR="00DF2DE2" w:rsidRPr="00E84A8E" w:rsidRDefault="00DF2DE2" w:rsidP="00DF2DE2">
      <w:pPr>
        <w:pStyle w:val="EndNoteBibliography"/>
        <w:spacing w:after="0"/>
        <w:rPr>
          <w:rFonts w:ascii="Arial" w:hAnsi="Arial" w:cs="Arial"/>
          <w:sz w:val="22"/>
          <w:szCs w:val="22"/>
        </w:rPr>
      </w:pPr>
      <w:r w:rsidRPr="00E84A8E">
        <w:rPr>
          <w:rFonts w:ascii="Arial" w:hAnsi="Arial" w:cs="Arial"/>
          <w:sz w:val="22"/>
          <w:szCs w:val="22"/>
        </w:rPr>
        <w:t>3.</w:t>
      </w:r>
      <w:r w:rsidRPr="00E84A8E">
        <w:rPr>
          <w:rFonts w:ascii="Arial" w:hAnsi="Arial" w:cs="Arial"/>
          <w:sz w:val="22"/>
          <w:szCs w:val="22"/>
        </w:rPr>
        <w:tab/>
        <w:t xml:space="preserve">Zinter MS, Spicer A, Orwoll BO, et al. Plasma angiopoietin-2 outperforms other markers of endothelial injury in prognosticating pediatric ARDS mortality. </w:t>
      </w:r>
      <w:r w:rsidRPr="00E84A8E">
        <w:rPr>
          <w:rFonts w:ascii="Arial" w:hAnsi="Arial" w:cs="Arial"/>
          <w:i/>
          <w:sz w:val="22"/>
          <w:szCs w:val="22"/>
        </w:rPr>
        <w:t>American journal of physiology Lung cellular and molecular physiology</w:t>
      </w:r>
      <w:r w:rsidRPr="00E84A8E">
        <w:rPr>
          <w:rFonts w:ascii="Arial" w:hAnsi="Arial" w:cs="Arial"/>
          <w:sz w:val="22"/>
          <w:szCs w:val="22"/>
        </w:rPr>
        <w:t>. Feb 2016;310(3):L224-L231. doi:10.1152/ajplung.00336.2015</w:t>
      </w:r>
    </w:p>
    <w:p w14:paraId="676A5303" w14:textId="77777777" w:rsidR="00DF2DE2" w:rsidRPr="00E84A8E" w:rsidRDefault="00DF2DE2" w:rsidP="00DF2DE2">
      <w:pPr>
        <w:pStyle w:val="EndNoteBibliography"/>
        <w:spacing w:after="0"/>
        <w:rPr>
          <w:rFonts w:ascii="Arial" w:hAnsi="Arial" w:cs="Arial"/>
          <w:sz w:val="22"/>
          <w:szCs w:val="22"/>
        </w:rPr>
      </w:pPr>
      <w:r w:rsidRPr="00E84A8E">
        <w:rPr>
          <w:rFonts w:ascii="Arial" w:hAnsi="Arial" w:cs="Arial"/>
          <w:sz w:val="22"/>
          <w:szCs w:val="22"/>
        </w:rPr>
        <w:t>4.</w:t>
      </w:r>
      <w:r w:rsidRPr="00E84A8E">
        <w:rPr>
          <w:rFonts w:ascii="Arial" w:hAnsi="Arial" w:cs="Arial"/>
          <w:sz w:val="22"/>
          <w:szCs w:val="22"/>
        </w:rPr>
        <w:tab/>
        <w:t xml:space="preserve">Yehya N, Zinter MS, Thompson JM, et al. Identification of molecular subphenotypes in two cohorts of paediatric ARDS. </w:t>
      </w:r>
      <w:r w:rsidRPr="00E84A8E">
        <w:rPr>
          <w:rFonts w:ascii="Arial" w:hAnsi="Arial" w:cs="Arial"/>
          <w:i/>
          <w:sz w:val="22"/>
          <w:szCs w:val="22"/>
        </w:rPr>
        <w:t>Thorax</w:t>
      </w:r>
      <w:r w:rsidRPr="00E84A8E">
        <w:rPr>
          <w:rFonts w:ascii="Arial" w:hAnsi="Arial" w:cs="Arial"/>
          <w:sz w:val="22"/>
          <w:szCs w:val="22"/>
        </w:rPr>
        <w:t>. Oct 9 2023;doi:10.1136/thorax-2023-220130</w:t>
      </w:r>
    </w:p>
    <w:p w14:paraId="37E010F7" w14:textId="77777777" w:rsidR="00DF2DE2" w:rsidRPr="00E84A8E" w:rsidRDefault="00DF2DE2" w:rsidP="00DF2DE2">
      <w:pPr>
        <w:pStyle w:val="EndNoteBibliography"/>
        <w:spacing w:after="0"/>
        <w:rPr>
          <w:rFonts w:ascii="Arial" w:hAnsi="Arial" w:cs="Arial"/>
          <w:sz w:val="22"/>
          <w:szCs w:val="22"/>
        </w:rPr>
      </w:pPr>
      <w:r w:rsidRPr="00E84A8E">
        <w:rPr>
          <w:rFonts w:ascii="Arial" w:hAnsi="Arial" w:cs="Arial"/>
          <w:sz w:val="22"/>
          <w:szCs w:val="22"/>
        </w:rPr>
        <w:t>5.</w:t>
      </w:r>
      <w:r w:rsidRPr="00E84A8E">
        <w:rPr>
          <w:rFonts w:ascii="Arial" w:hAnsi="Arial" w:cs="Arial"/>
          <w:sz w:val="22"/>
          <w:szCs w:val="22"/>
        </w:rPr>
        <w:tab/>
        <w:t xml:space="preserve">Lim MJ, Whitney JE, Sallee CJ, et al. Plasma Soluble Intercellular Adhesion Molecule-1 Has a Central Role in Biomarker Network Analysis and Is Associated With Poor Outcomes in Two Distinct Pediatric Cohorts of Acute Respiratory Distress Syndrome and Acute Respiratory Failure. </w:t>
      </w:r>
      <w:r w:rsidRPr="00E84A8E">
        <w:rPr>
          <w:rFonts w:ascii="Arial" w:hAnsi="Arial" w:cs="Arial"/>
          <w:i/>
          <w:sz w:val="22"/>
          <w:szCs w:val="22"/>
        </w:rPr>
        <w:t>Crit Care Med</w:t>
      </w:r>
      <w:r w:rsidRPr="00E84A8E">
        <w:rPr>
          <w:rFonts w:ascii="Arial" w:hAnsi="Arial" w:cs="Arial"/>
          <w:sz w:val="22"/>
          <w:szCs w:val="22"/>
        </w:rPr>
        <w:t>. Jul 1 2025;53(7):e1457-e1469. doi:10.1097/CCM.0000000000006719</w:t>
      </w:r>
    </w:p>
    <w:p w14:paraId="7A899653" w14:textId="77777777" w:rsidR="00DF2DE2" w:rsidRPr="00E84A8E" w:rsidRDefault="00DF2DE2" w:rsidP="00DF2DE2">
      <w:pPr>
        <w:pStyle w:val="EndNoteBibliography"/>
        <w:spacing w:after="0"/>
        <w:rPr>
          <w:rFonts w:ascii="Arial" w:hAnsi="Arial" w:cs="Arial"/>
          <w:sz w:val="22"/>
          <w:szCs w:val="22"/>
        </w:rPr>
      </w:pPr>
      <w:r w:rsidRPr="00E84A8E">
        <w:rPr>
          <w:rFonts w:ascii="Arial" w:hAnsi="Arial" w:cs="Arial"/>
          <w:sz w:val="22"/>
          <w:szCs w:val="22"/>
        </w:rPr>
        <w:t>6.</w:t>
      </w:r>
      <w:r w:rsidRPr="00E84A8E">
        <w:rPr>
          <w:rFonts w:ascii="Arial" w:hAnsi="Arial" w:cs="Arial"/>
          <w:sz w:val="22"/>
          <w:szCs w:val="22"/>
        </w:rPr>
        <w:tab/>
        <w:t xml:space="preserve">Murphy LS, Wickersham N, McNeil JB, et al. Endothelial glycocalyx degradation is more severe in patients with non-pulmonary sepsis compared to pulmonary sepsis and associates with risk of ARDS and other organ dysfunction. </w:t>
      </w:r>
      <w:r w:rsidRPr="00E84A8E">
        <w:rPr>
          <w:rFonts w:ascii="Arial" w:hAnsi="Arial" w:cs="Arial"/>
          <w:i/>
          <w:sz w:val="22"/>
          <w:szCs w:val="22"/>
        </w:rPr>
        <w:t>Ann Intensive Care</w:t>
      </w:r>
      <w:r w:rsidRPr="00E84A8E">
        <w:rPr>
          <w:rFonts w:ascii="Arial" w:hAnsi="Arial" w:cs="Arial"/>
          <w:sz w:val="22"/>
          <w:szCs w:val="22"/>
        </w:rPr>
        <w:t>. Oct 06 2017;7(1):102. doi:10.1186/s13613-017-0325-y</w:t>
      </w:r>
    </w:p>
    <w:p w14:paraId="6C611A87" w14:textId="77777777" w:rsidR="00DF2DE2" w:rsidRPr="00E84A8E" w:rsidRDefault="00DF2DE2" w:rsidP="00DF2DE2">
      <w:pPr>
        <w:pStyle w:val="EndNoteBibliography"/>
        <w:spacing w:after="0"/>
        <w:rPr>
          <w:rFonts w:ascii="Arial" w:hAnsi="Arial" w:cs="Arial"/>
          <w:sz w:val="22"/>
          <w:szCs w:val="22"/>
        </w:rPr>
      </w:pPr>
      <w:r w:rsidRPr="00E84A8E">
        <w:rPr>
          <w:rFonts w:ascii="Arial" w:hAnsi="Arial" w:cs="Arial"/>
          <w:sz w:val="22"/>
          <w:szCs w:val="22"/>
        </w:rPr>
        <w:t>7.</w:t>
      </w:r>
      <w:r w:rsidRPr="00E84A8E">
        <w:rPr>
          <w:rFonts w:ascii="Arial" w:hAnsi="Arial" w:cs="Arial"/>
          <w:sz w:val="22"/>
          <w:szCs w:val="22"/>
        </w:rPr>
        <w:tab/>
        <w:t xml:space="preserve">Xu D, Esko JD. Demystifying heparan sulfate-protein interactions. </w:t>
      </w:r>
      <w:r w:rsidRPr="00E84A8E">
        <w:rPr>
          <w:rFonts w:ascii="Arial" w:hAnsi="Arial" w:cs="Arial"/>
          <w:i/>
          <w:sz w:val="22"/>
          <w:szCs w:val="22"/>
        </w:rPr>
        <w:t>Annu Rev Biochem</w:t>
      </w:r>
      <w:r w:rsidRPr="00E84A8E">
        <w:rPr>
          <w:rFonts w:ascii="Arial" w:hAnsi="Arial" w:cs="Arial"/>
          <w:sz w:val="22"/>
          <w:szCs w:val="22"/>
        </w:rPr>
        <w:t>. 2014;83:129-57. doi:10.1146/annurev-biochem-060713-035314</w:t>
      </w:r>
    </w:p>
    <w:p w14:paraId="114E187E" w14:textId="77777777" w:rsidR="00DF2DE2" w:rsidRPr="00E84A8E" w:rsidRDefault="00DF2DE2" w:rsidP="00DF2DE2">
      <w:pPr>
        <w:pStyle w:val="EndNoteBibliography"/>
        <w:rPr>
          <w:rFonts w:ascii="Arial" w:hAnsi="Arial" w:cs="Arial"/>
          <w:sz w:val="22"/>
          <w:szCs w:val="22"/>
        </w:rPr>
      </w:pPr>
      <w:r w:rsidRPr="00E84A8E">
        <w:rPr>
          <w:rFonts w:ascii="Arial" w:hAnsi="Arial" w:cs="Arial"/>
          <w:sz w:val="22"/>
          <w:szCs w:val="22"/>
        </w:rPr>
        <w:t>8.</w:t>
      </w:r>
      <w:r w:rsidRPr="00E84A8E">
        <w:rPr>
          <w:rFonts w:ascii="Arial" w:hAnsi="Arial" w:cs="Arial"/>
          <w:sz w:val="22"/>
          <w:szCs w:val="22"/>
        </w:rPr>
        <w:tab/>
        <w:t xml:space="preserve">Sallee CJ, Maddux AB, Hippensteel JA, et al. Circulating Heparan Sulfate Profiles in Pediatric Acute Respiratory Distress Syndrome. </w:t>
      </w:r>
      <w:r w:rsidRPr="00E84A8E">
        <w:rPr>
          <w:rFonts w:ascii="Arial" w:hAnsi="Arial" w:cs="Arial"/>
          <w:i/>
          <w:sz w:val="22"/>
          <w:szCs w:val="22"/>
        </w:rPr>
        <w:t>Shock</w:t>
      </w:r>
      <w:r w:rsidRPr="00E84A8E">
        <w:rPr>
          <w:rFonts w:ascii="Arial" w:hAnsi="Arial" w:cs="Arial"/>
          <w:sz w:val="22"/>
          <w:szCs w:val="22"/>
        </w:rPr>
        <w:t>. Oct 1 2024;62(4):496-504. doi:10.1097/SHK.0000000000002421</w:t>
      </w:r>
    </w:p>
    <w:p w14:paraId="7DB79D63" w14:textId="0F9CE6C7" w:rsidR="008B2A34" w:rsidRDefault="00004E32" w:rsidP="004723F5">
      <w:pPr>
        <w:spacing w:line="240" w:lineRule="auto"/>
        <w:jc w:val="both"/>
        <w:rPr>
          <w:rFonts w:ascii="Arial" w:hAnsi="Arial" w:cs="Arial"/>
          <w:sz w:val="22"/>
          <w:szCs w:val="22"/>
        </w:rPr>
      </w:pPr>
      <w:r w:rsidRPr="00E84A8E">
        <w:rPr>
          <w:rFonts w:ascii="Arial" w:hAnsi="Arial" w:cs="Arial"/>
          <w:sz w:val="22"/>
          <w:szCs w:val="22"/>
        </w:rPr>
        <w:fldChar w:fldCharType="end"/>
      </w:r>
    </w:p>
    <w:sectPr w:rsidR="008B2A34">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468A6D" w14:textId="77777777" w:rsidR="00AB560B" w:rsidRDefault="00AB560B" w:rsidP="00AB560B">
      <w:pPr>
        <w:spacing w:after="0" w:line="240" w:lineRule="auto"/>
      </w:pPr>
      <w:r>
        <w:separator/>
      </w:r>
    </w:p>
  </w:endnote>
  <w:endnote w:type="continuationSeparator" w:id="0">
    <w:p w14:paraId="02DCD6B6" w14:textId="77777777" w:rsidR="00AB560B" w:rsidRDefault="00AB560B" w:rsidP="00AB56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1424763"/>
      <w:docPartObj>
        <w:docPartGallery w:val="Page Numbers (Bottom of Page)"/>
        <w:docPartUnique/>
      </w:docPartObj>
    </w:sdtPr>
    <w:sdtEndPr>
      <w:rPr>
        <w:noProof/>
      </w:rPr>
    </w:sdtEndPr>
    <w:sdtContent>
      <w:p w14:paraId="024200ED" w14:textId="25E779F4" w:rsidR="00AB560B" w:rsidRDefault="00AB56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2B7685" w14:textId="77777777" w:rsidR="00AB560B" w:rsidRDefault="00AB5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8954F9" w14:textId="77777777" w:rsidR="00AB560B" w:rsidRDefault="00AB560B" w:rsidP="00AB560B">
      <w:pPr>
        <w:spacing w:after="0" w:line="240" w:lineRule="auto"/>
      </w:pPr>
      <w:r>
        <w:separator/>
      </w:r>
    </w:p>
  </w:footnote>
  <w:footnote w:type="continuationSeparator" w:id="0">
    <w:p w14:paraId="4BCC4E62" w14:textId="77777777" w:rsidR="00AB560B" w:rsidRDefault="00AB560B" w:rsidP="00AB56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pv0p950905sxevrs4v0pro2fsarfrdasx0&quot;&gt;My EndNote Library-Saved&lt;record-ids&gt;&lt;item&gt;6&lt;/item&gt;&lt;item&gt;12&lt;/item&gt;&lt;item&gt;29&lt;/item&gt;&lt;item&gt;50&lt;/item&gt;&lt;item&gt;98&lt;/item&gt;&lt;item&gt;206&lt;/item&gt;&lt;item&gt;280&lt;/item&gt;&lt;item&gt;338&lt;/item&gt;&lt;/record-ids&gt;&lt;/item&gt;&lt;/Libraries&gt;"/>
  </w:docVars>
  <w:rsids>
    <w:rsidRoot w:val="005030F9"/>
    <w:rsid w:val="00004926"/>
    <w:rsid w:val="00004E32"/>
    <w:rsid w:val="00012BAE"/>
    <w:rsid w:val="000235AB"/>
    <w:rsid w:val="00025E31"/>
    <w:rsid w:val="00026461"/>
    <w:rsid w:val="0002748F"/>
    <w:rsid w:val="0003623C"/>
    <w:rsid w:val="0004440E"/>
    <w:rsid w:val="0004579D"/>
    <w:rsid w:val="00051524"/>
    <w:rsid w:val="0005563D"/>
    <w:rsid w:val="00061317"/>
    <w:rsid w:val="00061BE4"/>
    <w:rsid w:val="00063871"/>
    <w:rsid w:val="00076C22"/>
    <w:rsid w:val="00081D47"/>
    <w:rsid w:val="00083910"/>
    <w:rsid w:val="00087AA9"/>
    <w:rsid w:val="00096570"/>
    <w:rsid w:val="00097705"/>
    <w:rsid w:val="000A42CD"/>
    <w:rsid w:val="000A7F45"/>
    <w:rsid w:val="000D02F6"/>
    <w:rsid w:val="000F4F14"/>
    <w:rsid w:val="000F696A"/>
    <w:rsid w:val="000F6FA0"/>
    <w:rsid w:val="0010466D"/>
    <w:rsid w:val="00105345"/>
    <w:rsid w:val="00105FEE"/>
    <w:rsid w:val="00106482"/>
    <w:rsid w:val="00112B28"/>
    <w:rsid w:val="00113148"/>
    <w:rsid w:val="00114B32"/>
    <w:rsid w:val="00120515"/>
    <w:rsid w:val="00136B31"/>
    <w:rsid w:val="0014721A"/>
    <w:rsid w:val="001503A2"/>
    <w:rsid w:val="001554C3"/>
    <w:rsid w:val="00157984"/>
    <w:rsid w:val="00161B58"/>
    <w:rsid w:val="001733A7"/>
    <w:rsid w:val="00176E4F"/>
    <w:rsid w:val="00186B31"/>
    <w:rsid w:val="001A2DB0"/>
    <w:rsid w:val="001C0FB0"/>
    <w:rsid w:val="001D6488"/>
    <w:rsid w:val="001E5138"/>
    <w:rsid w:val="00205EFF"/>
    <w:rsid w:val="00211F6B"/>
    <w:rsid w:val="002161A6"/>
    <w:rsid w:val="00243133"/>
    <w:rsid w:val="002451A9"/>
    <w:rsid w:val="002508A4"/>
    <w:rsid w:val="00250C7F"/>
    <w:rsid w:val="00251570"/>
    <w:rsid w:val="00251DD2"/>
    <w:rsid w:val="00261A95"/>
    <w:rsid w:val="00262F58"/>
    <w:rsid w:val="00272F43"/>
    <w:rsid w:val="00292128"/>
    <w:rsid w:val="002939C7"/>
    <w:rsid w:val="002A0CDF"/>
    <w:rsid w:val="002A2A78"/>
    <w:rsid w:val="002A562D"/>
    <w:rsid w:val="002B71C0"/>
    <w:rsid w:val="002C07FA"/>
    <w:rsid w:val="002C10AF"/>
    <w:rsid w:val="002C59C1"/>
    <w:rsid w:val="002D1998"/>
    <w:rsid w:val="002D1A58"/>
    <w:rsid w:val="002D5766"/>
    <w:rsid w:val="00303DEC"/>
    <w:rsid w:val="0030504F"/>
    <w:rsid w:val="00314FC8"/>
    <w:rsid w:val="0031667C"/>
    <w:rsid w:val="00317B70"/>
    <w:rsid w:val="00317BFD"/>
    <w:rsid w:val="0032023D"/>
    <w:rsid w:val="00337A19"/>
    <w:rsid w:val="003418F5"/>
    <w:rsid w:val="003430CF"/>
    <w:rsid w:val="0034453D"/>
    <w:rsid w:val="00347B07"/>
    <w:rsid w:val="003579C4"/>
    <w:rsid w:val="00363F5D"/>
    <w:rsid w:val="0037636F"/>
    <w:rsid w:val="00376AD7"/>
    <w:rsid w:val="00382FC5"/>
    <w:rsid w:val="00392D90"/>
    <w:rsid w:val="003938C5"/>
    <w:rsid w:val="003A392B"/>
    <w:rsid w:val="003A3F60"/>
    <w:rsid w:val="003A5028"/>
    <w:rsid w:val="003B3A28"/>
    <w:rsid w:val="003B4DF5"/>
    <w:rsid w:val="003B7286"/>
    <w:rsid w:val="003C7C78"/>
    <w:rsid w:val="003D1E21"/>
    <w:rsid w:val="003D583B"/>
    <w:rsid w:val="003D7E26"/>
    <w:rsid w:val="003F321D"/>
    <w:rsid w:val="003F42C2"/>
    <w:rsid w:val="003F4570"/>
    <w:rsid w:val="00404AC3"/>
    <w:rsid w:val="00412FFA"/>
    <w:rsid w:val="0041616D"/>
    <w:rsid w:val="00417DF0"/>
    <w:rsid w:val="0042541A"/>
    <w:rsid w:val="00432383"/>
    <w:rsid w:val="004340C0"/>
    <w:rsid w:val="00441F91"/>
    <w:rsid w:val="00443ADE"/>
    <w:rsid w:val="00447EFF"/>
    <w:rsid w:val="00465D51"/>
    <w:rsid w:val="004723F5"/>
    <w:rsid w:val="00474DA7"/>
    <w:rsid w:val="00477E8B"/>
    <w:rsid w:val="00483238"/>
    <w:rsid w:val="0048528B"/>
    <w:rsid w:val="00486F4F"/>
    <w:rsid w:val="0048798E"/>
    <w:rsid w:val="00490C62"/>
    <w:rsid w:val="004923CD"/>
    <w:rsid w:val="004938E9"/>
    <w:rsid w:val="004B63AD"/>
    <w:rsid w:val="004C77EE"/>
    <w:rsid w:val="004D3B3A"/>
    <w:rsid w:val="004D454D"/>
    <w:rsid w:val="004D4638"/>
    <w:rsid w:val="004E0920"/>
    <w:rsid w:val="004E5CA3"/>
    <w:rsid w:val="004F1580"/>
    <w:rsid w:val="004F703C"/>
    <w:rsid w:val="005030F9"/>
    <w:rsid w:val="00507D0C"/>
    <w:rsid w:val="0051006D"/>
    <w:rsid w:val="0051690B"/>
    <w:rsid w:val="00525121"/>
    <w:rsid w:val="0053001C"/>
    <w:rsid w:val="00531A10"/>
    <w:rsid w:val="0054210E"/>
    <w:rsid w:val="00544E03"/>
    <w:rsid w:val="005618BB"/>
    <w:rsid w:val="00567C67"/>
    <w:rsid w:val="0057059B"/>
    <w:rsid w:val="00575252"/>
    <w:rsid w:val="0057655E"/>
    <w:rsid w:val="0058378F"/>
    <w:rsid w:val="00590512"/>
    <w:rsid w:val="00590822"/>
    <w:rsid w:val="00590C01"/>
    <w:rsid w:val="00594E2E"/>
    <w:rsid w:val="00596174"/>
    <w:rsid w:val="005A4813"/>
    <w:rsid w:val="005B70A1"/>
    <w:rsid w:val="005D1239"/>
    <w:rsid w:val="005D185F"/>
    <w:rsid w:val="005D5787"/>
    <w:rsid w:val="005E3B56"/>
    <w:rsid w:val="005F5FC2"/>
    <w:rsid w:val="00602403"/>
    <w:rsid w:val="006061AD"/>
    <w:rsid w:val="006069EE"/>
    <w:rsid w:val="00620666"/>
    <w:rsid w:val="006212C3"/>
    <w:rsid w:val="00631480"/>
    <w:rsid w:val="0063510D"/>
    <w:rsid w:val="00640178"/>
    <w:rsid w:val="006569F3"/>
    <w:rsid w:val="0066036C"/>
    <w:rsid w:val="00660401"/>
    <w:rsid w:val="00664F9B"/>
    <w:rsid w:val="006718AD"/>
    <w:rsid w:val="00677144"/>
    <w:rsid w:val="00680BA3"/>
    <w:rsid w:val="0068313A"/>
    <w:rsid w:val="00684773"/>
    <w:rsid w:val="0068713F"/>
    <w:rsid w:val="006935B1"/>
    <w:rsid w:val="006B510E"/>
    <w:rsid w:val="006B5C84"/>
    <w:rsid w:val="006C3040"/>
    <w:rsid w:val="006D0DA0"/>
    <w:rsid w:val="006D5766"/>
    <w:rsid w:val="006E2452"/>
    <w:rsid w:val="006E3C5D"/>
    <w:rsid w:val="006E7B02"/>
    <w:rsid w:val="00705EFA"/>
    <w:rsid w:val="00723ABB"/>
    <w:rsid w:val="00727B09"/>
    <w:rsid w:val="00730668"/>
    <w:rsid w:val="00736D3E"/>
    <w:rsid w:val="0074008D"/>
    <w:rsid w:val="007416EC"/>
    <w:rsid w:val="007427D5"/>
    <w:rsid w:val="00745947"/>
    <w:rsid w:val="007519A8"/>
    <w:rsid w:val="00753CF6"/>
    <w:rsid w:val="00762782"/>
    <w:rsid w:val="00763343"/>
    <w:rsid w:val="00765660"/>
    <w:rsid w:val="007708AA"/>
    <w:rsid w:val="00771894"/>
    <w:rsid w:val="00786FEB"/>
    <w:rsid w:val="00790F9B"/>
    <w:rsid w:val="00792069"/>
    <w:rsid w:val="00795A00"/>
    <w:rsid w:val="00796296"/>
    <w:rsid w:val="007A195C"/>
    <w:rsid w:val="007A1CCF"/>
    <w:rsid w:val="007A1E2F"/>
    <w:rsid w:val="007B1896"/>
    <w:rsid w:val="007B2DF7"/>
    <w:rsid w:val="007C1444"/>
    <w:rsid w:val="007C1C21"/>
    <w:rsid w:val="007C6BB9"/>
    <w:rsid w:val="007D235C"/>
    <w:rsid w:val="007D4384"/>
    <w:rsid w:val="007D5122"/>
    <w:rsid w:val="007F34C6"/>
    <w:rsid w:val="00802CEB"/>
    <w:rsid w:val="00814D81"/>
    <w:rsid w:val="00821485"/>
    <w:rsid w:val="00824348"/>
    <w:rsid w:val="008339E6"/>
    <w:rsid w:val="00840C5A"/>
    <w:rsid w:val="00842DA8"/>
    <w:rsid w:val="008563FD"/>
    <w:rsid w:val="008568C7"/>
    <w:rsid w:val="00872CEF"/>
    <w:rsid w:val="00876BCD"/>
    <w:rsid w:val="00886930"/>
    <w:rsid w:val="00891078"/>
    <w:rsid w:val="008A4B5C"/>
    <w:rsid w:val="008B1B4D"/>
    <w:rsid w:val="008B2A34"/>
    <w:rsid w:val="008B4847"/>
    <w:rsid w:val="008B753B"/>
    <w:rsid w:val="008C0967"/>
    <w:rsid w:val="008C443D"/>
    <w:rsid w:val="008D09E6"/>
    <w:rsid w:val="008E22C1"/>
    <w:rsid w:val="008E75FE"/>
    <w:rsid w:val="008F0734"/>
    <w:rsid w:val="008F0858"/>
    <w:rsid w:val="008F5510"/>
    <w:rsid w:val="00902527"/>
    <w:rsid w:val="00904673"/>
    <w:rsid w:val="009156AB"/>
    <w:rsid w:val="00925BFB"/>
    <w:rsid w:val="00931197"/>
    <w:rsid w:val="009334C3"/>
    <w:rsid w:val="00934A7D"/>
    <w:rsid w:val="00944D87"/>
    <w:rsid w:val="009545F7"/>
    <w:rsid w:val="00957B7A"/>
    <w:rsid w:val="00957CBA"/>
    <w:rsid w:val="009674C9"/>
    <w:rsid w:val="009675C8"/>
    <w:rsid w:val="00970FF7"/>
    <w:rsid w:val="00975A58"/>
    <w:rsid w:val="0098068B"/>
    <w:rsid w:val="00982547"/>
    <w:rsid w:val="00990841"/>
    <w:rsid w:val="009976EC"/>
    <w:rsid w:val="009A336A"/>
    <w:rsid w:val="009B0FF3"/>
    <w:rsid w:val="009B2AD3"/>
    <w:rsid w:val="009B35DA"/>
    <w:rsid w:val="009B50D6"/>
    <w:rsid w:val="009B7E36"/>
    <w:rsid w:val="009C597C"/>
    <w:rsid w:val="009C6C1C"/>
    <w:rsid w:val="009D7176"/>
    <w:rsid w:val="009E6E1B"/>
    <w:rsid w:val="009F2B2F"/>
    <w:rsid w:val="009F7BD8"/>
    <w:rsid w:val="00A00606"/>
    <w:rsid w:val="00A02154"/>
    <w:rsid w:val="00A0435D"/>
    <w:rsid w:val="00A2789C"/>
    <w:rsid w:val="00A30BC3"/>
    <w:rsid w:val="00A45C5E"/>
    <w:rsid w:val="00A50FF9"/>
    <w:rsid w:val="00A572C2"/>
    <w:rsid w:val="00A6258B"/>
    <w:rsid w:val="00A71D39"/>
    <w:rsid w:val="00A75042"/>
    <w:rsid w:val="00A83165"/>
    <w:rsid w:val="00A94373"/>
    <w:rsid w:val="00A95C87"/>
    <w:rsid w:val="00A95E48"/>
    <w:rsid w:val="00AA0B54"/>
    <w:rsid w:val="00AA2195"/>
    <w:rsid w:val="00AA7269"/>
    <w:rsid w:val="00AB04DE"/>
    <w:rsid w:val="00AB560B"/>
    <w:rsid w:val="00AB65F1"/>
    <w:rsid w:val="00AC54A2"/>
    <w:rsid w:val="00AC66AB"/>
    <w:rsid w:val="00AD54B7"/>
    <w:rsid w:val="00AD6C08"/>
    <w:rsid w:val="00AE000A"/>
    <w:rsid w:val="00AE6F84"/>
    <w:rsid w:val="00AF02D7"/>
    <w:rsid w:val="00AF22E0"/>
    <w:rsid w:val="00B04514"/>
    <w:rsid w:val="00B06060"/>
    <w:rsid w:val="00B06823"/>
    <w:rsid w:val="00B11046"/>
    <w:rsid w:val="00B139B1"/>
    <w:rsid w:val="00B15498"/>
    <w:rsid w:val="00B300EB"/>
    <w:rsid w:val="00B30293"/>
    <w:rsid w:val="00B36ADF"/>
    <w:rsid w:val="00B374A7"/>
    <w:rsid w:val="00B4553D"/>
    <w:rsid w:val="00B47CC4"/>
    <w:rsid w:val="00B5378D"/>
    <w:rsid w:val="00B53B6C"/>
    <w:rsid w:val="00B61565"/>
    <w:rsid w:val="00B619A0"/>
    <w:rsid w:val="00B65AA1"/>
    <w:rsid w:val="00B66A30"/>
    <w:rsid w:val="00B86401"/>
    <w:rsid w:val="00B86958"/>
    <w:rsid w:val="00B872B6"/>
    <w:rsid w:val="00BC264A"/>
    <w:rsid w:val="00BC3B5D"/>
    <w:rsid w:val="00BC5BC1"/>
    <w:rsid w:val="00BC7394"/>
    <w:rsid w:val="00BD548B"/>
    <w:rsid w:val="00BD74E1"/>
    <w:rsid w:val="00BE028A"/>
    <w:rsid w:val="00BE175D"/>
    <w:rsid w:val="00BE4B86"/>
    <w:rsid w:val="00BF3576"/>
    <w:rsid w:val="00C05A4D"/>
    <w:rsid w:val="00C063E6"/>
    <w:rsid w:val="00C10626"/>
    <w:rsid w:val="00C16DF0"/>
    <w:rsid w:val="00C2463C"/>
    <w:rsid w:val="00C31885"/>
    <w:rsid w:val="00C5256B"/>
    <w:rsid w:val="00C540E7"/>
    <w:rsid w:val="00C560EF"/>
    <w:rsid w:val="00C62785"/>
    <w:rsid w:val="00C70D51"/>
    <w:rsid w:val="00C739E5"/>
    <w:rsid w:val="00C77222"/>
    <w:rsid w:val="00C848ED"/>
    <w:rsid w:val="00C9276C"/>
    <w:rsid w:val="00C94C42"/>
    <w:rsid w:val="00CA1211"/>
    <w:rsid w:val="00CA3F2B"/>
    <w:rsid w:val="00CA75F1"/>
    <w:rsid w:val="00CB0512"/>
    <w:rsid w:val="00CB3AC9"/>
    <w:rsid w:val="00CB6818"/>
    <w:rsid w:val="00CC1793"/>
    <w:rsid w:val="00CD0B1F"/>
    <w:rsid w:val="00CE4C9E"/>
    <w:rsid w:val="00CE6093"/>
    <w:rsid w:val="00CF2E02"/>
    <w:rsid w:val="00D017F3"/>
    <w:rsid w:val="00D04001"/>
    <w:rsid w:val="00D1137F"/>
    <w:rsid w:val="00D11512"/>
    <w:rsid w:val="00D1429E"/>
    <w:rsid w:val="00D25779"/>
    <w:rsid w:val="00D347ED"/>
    <w:rsid w:val="00D41397"/>
    <w:rsid w:val="00D41905"/>
    <w:rsid w:val="00D531EB"/>
    <w:rsid w:val="00D653B9"/>
    <w:rsid w:val="00D76EFF"/>
    <w:rsid w:val="00D80A04"/>
    <w:rsid w:val="00D81083"/>
    <w:rsid w:val="00D818F7"/>
    <w:rsid w:val="00D840A7"/>
    <w:rsid w:val="00D85807"/>
    <w:rsid w:val="00D903D9"/>
    <w:rsid w:val="00DA03E4"/>
    <w:rsid w:val="00DA7606"/>
    <w:rsid w:val="00DB327A"/>
    <w:rsid w:val="00DB5428"/>
    <w:rsid w:val="00DB6B5D"/>
    <w:rsid w:val="00DC7EF2"/>
    <w:rsid w:val="00DD3E1C"/>
    <w:rsid w:val="00DD72F7"/>
    <w:rsid w:val="00DF2DE2"/>
    <w:rsid w:val="00DF70BB"/>
    <w:rsid w:val="00E0519D"/>
    <w:rsid w:val="00E072D5"/>
    <w:rsid w:val="00E10CFF"/>
    <w:rsid w:val="00E135E6"/>
    <w:rsid w:val="00E15654"/>
    <w:rsid w:val="00E15AB2"/>
    <w:rsid w:val="00E206B2"/>
    <w:rsid w:val="00E31F58"/>
    <w:rsid w:val="00E327B5"/>
    <w:rsid w:val="00E347B6"/>
    <w:rsid w:val="00E526BC"/>
    <w:rsid w:val="00E80F93"/>
    <w:rsid w:val="00E8262A"/>
    <w:rsid w:val="00E82E4F"/>
    <w:rsid w:val="00E84A8E"/>
    <w:rsid w:val="00E96A64"/>
    <w:rsid w:val="00E976D0"/>
    <w:rsid w:val="00EC691B"/>
    <w:rsid w:val="00ED3141"/>
    <w:rsid w:val="00ED3F7A"/>
    <w:rsid w:val="00EF3345"/>
    <w:rsid w:val="00F00D28"/>
    <w:rsid w:val="00F03FDE"/>
    <w:rsid w:val="00F060E6"/>
    <w:rsid w:val="00F23A67"/>
    <w:rsid w:val="00F35C3D"/>
    <w:rsid w:val="00F4049E"/>
    <w:rsid w:val="00F50057"/>
    <w:rsid w:val="00F51B42"/>
    <w:rsid w:val="00F710EA"/>
    <w:rsid w:val="00F741D5"/>
    <w:rsid w:val="00F745C3"/>
    <w:rsid w:val="00F773F1"/>
    <w:rsid w:val="00F7743C"/>
    <w:rsid w:val="00F9473F"/>
    <w:rsid w:val="00FA028D"/>
    <w:rsid w:val="00FA4FDA"/>
    <w:rsid w:val="00FB0F1E"/>
    <w:rsid w:val="00FB16AD"/>
    <w:rsid w:val="00FC3AF2"/>
    <w:rsid w:val="00FC784B"/>
    <w:rsid w:val="00FD2B03"/>
    <w:rsid w:val="00FD7074"/>
    <w:rsid w:val="00FE7E8F"/>
    <w:rsid w:val="00FF2CC0"/>
    <w:rsid w:val="00FF462A"/>
    <w:rsid w:val="00FF52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6AD89D"/>
  <w15:chartTrackingRefBased/>
  <w15:docId w15:val="{D010C549-C123-481E-B556-395A1F679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30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030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030F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030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030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030F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30F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30F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30F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0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030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030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030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030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030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030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030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030F9"/>
    <w:rPr>
      <w:rFonts w:eastAsiaTheme="majorEastAsia" w:cstheme="majorBidi"/>
      <w:color w:val="272727" w:themeColor="text1" w:themeTint="D8"/>
    </w:rPr>
  </w:style>
  <w:style w:type="paragraph" w:styleId="Title">
    <w:name w:val="Title"/>
    <w:basedOn w:val="Normal"/>
    <w:next w:val="Normal"/>
    <w:link w:val="TitleChar"/>
    <w:uiPriority w:val="10"/>
    <w:qFormat/>
    <w:rsid w:val="005030F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0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30F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030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030F9"/>
    <w:pPr>
      <w:spacing w:before="160"/>
      <w:jc w:val="center"/>
    </w:pPr>
    <w:rPr>
      <w:i/>
      <w:iCs/>
      <w:color w:val="404040" w:themeColor="text1" w:themeTint="BF"/>
    </w:rPr>
  </w:style>
  <w:style w:type="character" w:customStyle="1" w:styleId="QuoteChar">
    <w:name w:val="Quote Char"/>
    <w:basedOn w:val="DefaultParagraphFont"/>
    <w:link w:val="Quote"/>
    <w:uiPriority w:val="29"/>
    <w:rsid w:val="005030F9"/>
    <w:rPr>
      <w:i/>
      <w:iCs/>
      <w:color w:val="404040" w:themeColor="text1" w:themeTint="BF"/>
    </w:rPr>
  </w:style>
  <w:style w:type="paragraph" w:styleId="ListParagraph">
    <w:name w:val="List Paragraph"/>
    <w:basedOn w:val="Normal"/>
    <w:uiPriority w:val="34"/>
    <w:qFormat/>
    <w:rsid w:val="005030F9"/>
    <w:pPr>
      <w:ind w:left="720"/>
      <w:contextualSpacing/>
    </w:pPr>
  </w:style>
  <w:style w:type="character" w:styleId="IntenseEmphasis">
    <w:name w:val="Intense Emphasis"/>
    <w:basedOn w:val="DefaultParagraphFont"/>
    <w:uiPriority w:val="21"/>
    <w:qFormat/>
    <w:rsid w:val="005030F9"/>
    <w:rPr>
      <w:i/>
      <w:iCs/>
      <w:color w:val="0F4761" w:themeColor="accent1" w:themeShade="BF"/>
    </w:rPr>
  </w:style>
  <w:style w:type="paragraph" w:styleId="IntenseQuote">
    <w:name w:val="Intense Quote"/>
    <w:basedOn w:val="Normal"/>
    <w:next w:val="Normal"/>
    <w:link w:val="IntenseQuoteChar"/>
    <w:uiPriority w:val="30"/>
    <w:qFormat/>
    <w:rsid w:val="005030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030F9"/>
    <w:rPr>
      <w:i/>
      <w:iCs/>
      <w:color w:val="0F4761" w:themeColor="accent1" w:themeShade="BF"/>
    </w:rPr>
  </w:style>
  <w:style w:type="character" w:styleId="IntenseReference">
    <w:name w:val="Intense Reference"/>
    <w:basedOn w:val="DefaultParagraphFont"/>
    <w:uiPriority w:val="32"/>
    <w:qFormat/>
    <w:rsid w:val="005030F9"/>
    <w:rPr>
      <w:b/>
      <w:bCs/>
      <w:smallCaps/>
      <w:color w:val="0F4761" w:themeColor="accent1" w:themeShade="BF"/>
      <w:spacing w:val="5"/>
    </w:rPr>
  </w:style>
  <w:style w:type="table" w:styleId="TableGrid">
    <w:name w:val="Table Grid"/>
    <w:basedOn w:val="TableNormal"/>
    <w:uiPriority w:val="39"/>
    <w:rsid w:val="004E09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D548B"/>
    <w:rPr>
      <w:sz w:val="16"/>
      <w:szCs w:val="16"/>
    </w:rPr>
  </w:style>
  <w:style w:type="paragraph" w:styleId="CommentText">
    <w:name w:val="annotation text"/>
    <w:basedOn w:val="Normal"/>
    <w:link w:val="CommentTextChar"/>
    <w:uiPriority w:val="99"/>
    <w:unhideWhenUsed/>
    <w:rsid w:val="00BD548B"/>
    <w:pPr>
      <w:spacing w:line="240" w:lineRule="auto"/>
    </w:pPr>
    <w:rPr>
      <w:sz w:val="20"/>
      <w:szCs w:val="20"/>
    </w:rPr>
  </w:style>
  <w:style w:type="character" w:customStyle="1" w:styleId="CommentTextChar">
    <w:name w:val="Comment Text Char"/>
    <w:basedOn w:val="DefaultParagraphFont"/>
    <w:link w:val="CommentText"/>
    <w:uiPriority w:val="99"/>
    <w:rsid w:val="00BD548B"/>
    <w:rPr>
      <w:sz w:val="20"/>
      <w:szCs w:val="20"/>
    </w:rPr>
  </w:style>
  <w:style w:type="paragraph" w:styleId="CommentSubject">
    <w:name w:val="annotation subject"/>
    <w:basedOn w:val="CommentText"/>
    <w:next w:val="CommentText"/>
    <w:link w:val="CommentSubjectChar"/>
    <w:uiPriority w:val="99"/>
    <w:semiHidden/>
    <w:unhideWhenUsed/>
    <w:rsid w:val="00BD548B"/>
    <w:rPr>
      <w:b/>
      <w:bCs/>
    </w:rPr>
  </w:style>
  <w:style w:type="character" w:customStyle="1" w:styleId="CommentSubjectChar">
    <w:name w:val="Comment Subject Char"/>
    <w:basedOn w:val="CommentTextChar"/>
    <w:link w:val="CommentSubject"/>
    <w:uiPriority w:val="99"/>
    <w:semiHidden/>
    <w:rsid w:val="00BD548B"/>
    <w:rPr>
      <w:b/>
      <w:bCs/>
      <w:sz w:val="20"/>
      <w:szCs w:val="20"/>
    </w:rPr>
  </w:style>
  <w:style w:type="paragraph" w:styleId="Header">
    <w:name w:val="header"/>
    <w:basedOn w:val="Normal"/>
    <w:link w:val="HeaderChar"/>
    <w:uiPriority w:val="99"/>
    <w:unhideWhenUsed/>
    <w:rsid w:val="00AB56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60B"/>
  </w:style>
  <w:style w:type="paragraph" w:styleId="Footer">
    <w:name w:val="footer"/>
    <w:basedOn w:val="Normal"/>
    <w:link w:val="FooterChar"/>
    <w:uiPriority w:val="99"/>
    <w:unhideWhenUsed/>
    <w:rsid w:val="00AB56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60B"/>
  </w:style>
  <w:style w:type="paragraph" w:styleId="NormalWeb">
    <w:name w:val="Normal (Web)"/>
    <w:basedOn w:val="Normal"/>
    <w:uiPriority w:val="99"/>
    <w:semiHidden/>
    <w:unhideWhenUsed/>
    <w:rsid w:val="008B753B"/>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004E32"/>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4E32"/>
    <w:rPr>
      <w:rFonts w:ascii="Aptos" w:hAnsi="Aptos"/>
      <w:noProof/>
    </w:rPr>
  </w:style>
  <w:style w:type="paragraph" w:customStyle="1" w:styleId="EndNoteBibliography">
    <w:name w:val="EndNote Bibliography"/>
    <w:basedOn w:val="Normal"/>
    <w:link w:val="EndNoteBibliographyChar"/>
    <w:rsid w:val="00004E32"/>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004E32"/>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2217707">
      <w:bodyDiv w:val="1"/>
      <w:marLeft w:val="0"/>
      <w:marRight w:val="0"/>
      <w:marTop w:val="0"/>
      <w:marBottom w:val="0"/>
      <w:divBdr>
        <w:top w:val="none" w:sz="0" w:space="0" w:color="auto"/>
        <w:left w:val="none" w:sz="0" w:space="0" w:color="auto"/>
        <w:bottom w:val="none" w:sz="0" w:space="0" w:color="auto"/>
        <w:right w:val="none" w:sz="0" w:space="0" w:color="auto"/>
      </w:divBdr>
    </w:div>
    <w:div w:id="502860468">
      <w:bodyDiv w:val="1"/>
      <w:marLeft w:val="0"/>
      <w:marRight w:val="0"/>
      <w:marTop w:val="0"/>
      <w:marBottom w:val="0"/>
      <w:divBdr>
        <w:top w:val="none" w:sz="0" w:space="0" w:color="auto"/>
        <w:left w:val="none" w:sz="0" w:space="0" w:color="auto"/>
        <w:bottom w:val="none" w:sz="0" w:space="0" w:color="auto"/>
        <w:right w:val="none" w:sz="0" w:space="0" w:color="auto"/>
      </w:divBdr>
    </w:div>
    <w:div w:id="560678184">
      <w:bodyDiv w:val="1"/>
      <w:marLeft w:val="0"/>
      <w:marRight w:val="0"/>
      <w:marTop w:val="0"/>
      <w:marBottom w:val="0"/>
      <w:divBdr>
        <w:top w:val="none" w:sz="0" w:space="0" w:color="auto"/>
        <w:left w:val="none" w:sz="0" w:space="0" w:color="auto"/>
        <w:bottom w:val="none" w:sz="0" w:space="0" w:color="auto"/>
        <w:right w:val="none" w:sz="0" w:space="0" w:color="auto"/>
      </w:divBdr>
    </w:div>
    <w:div w:id="945576605">
      <w:bodyDiv w:val="1"/>
      <w:marLeft w:val="0"/>
      <w:marRight w:val="0"/>
      <w:marTop w:val="0"/>
      <w:marBottom w:val="0"/>
      <w:divBdr>
        <w:top w:val="none" w:sz="0" w:space="0" w:color="auto"/>
        <w:left w:val="none" w:sz="0" w:space="0" w:color="auto"/>
        <w:bottom w:val="none" w:sz="0" w:space="0" w:color="auto"/>
        <w:right w:val="none" w:sz="0" w:space="0" w:color="auto"/>
      </w:divBdr>
    </w:div>
    <w:div w:id="1088118112">
      <w:bodyDiv w:val="1"/>
      <w:marLeft w:val="0"/>
      <w:marRight w:val="0"/>
      <w:marTop w:val="0"/>
      <w:marBottom w:val="0"/>
      <w:divBdr>
        <w:top w:val="none" w:sz="0" w:space="0" w:color="auto"/>
        <w:left w:val="none" w:sz="0" w:space="0" w:color="auto"/>
        <w:bottom w:val="none" w:sz="0" w:space="0" w:color="auto"/>
        <w:right w:val="none" w:sz="0" w:space="0" w:color="auto"/>
      </w:divBdr>
    </w:div>
    <w:div w:id="1194920887">
      <w:bodyDiv w:val="1"/>
      <w:marLeft w:val="0"/>
      <w:marRight w:val="0"/>
      <w:marTop w:val="0"/>
      <w:marBottom w:val="0"/>
      <w:divBdr>
        <w:top w:val="none" w:sz="0" w:space="0" w:color="auto"/>
        <w:left w:val="none" w:sz="0" w:space="0" w:color="auto"/>
        <w:bottom w:val="none" w:sz="0" w:space="0" w:color="auto"/>
        <w:right w:val="none" w:sz="0" w:space="0" w:color="auto"/>
      </w:divBdr>
    </w:div>
    <w:div w:id="1547644909">
      <w:bodyDiv w:val="1"/>
      <w:marLeft w:val="0"/>
      <w:marRight w:val="0"/>
      <w:marTop w:val="0"/>
      <w:marBottom w:val="0"/>
      <w:divBdr>
        <w:top w:val="none" w:sz="0" w:space="0" w:color="auto"/>
        <w:left w:val="none" w:sz="0" w:space="0" w:color="auto"/>
        <w:bottom w:val="none" w:sz="0" w:space="0" w:color="auto"/>
        <w:right w:val="none" w:sz="0" w:space="0" w:color="auto"/>
      </w:divBdr>
    </w:div>
    <w:div w:id="1621909421">
      <w:bodyDiv w:val="1"/>
      <w:marLeft w:val="0"/>
      <w:marRight w:val="0"/>
      <w:marTop w:val="0"/>
      <w:marBottom w:val="0"/>
      <w:divBdr>
        <w:top w:val="none" w:sz="0" w:space="0" w:color="auto"/>
        <w:left w:val="none" w:sz="0" w:space="0" w:color="auto"/>
        <w:bottom w:val="none" w:sz="0" w:space="0" w:color="auto"/>
        <w:right w:val="none" w:sz="0" w:space="0" w:color="auto"/>
      </w:divBdr>
    </w:div>
    <w:div w:id="1720203760">
      <w:bodyDiv w:val="1"/>
      <w:marLeft w:val="0"/>
      <w:marRight w:val="0"/>
      <w:marTop w:val="0"/>
      <w:marBottom w:val="0"/>
      <w:divBdr>
        <w:top w:val="none" w:sz="0" w:space="0" w:color="auto"/>
        <w:left w:val="none" w:sz="0" w:space="0" w:color="auto"/>
        <w:bottom w:val="none" w:sz="0" w:space="0" w:color="auto"/>
        <w:right w:val="none" w:sz="0" w:space="0" w:color="auto"/>
      </w:divBdr>
    </w:div>
    <w:div w:id="2143883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7779C-53A8-4E42-BA87-3539FD5D5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4</Pages>
  <Words>2722</Words>
  <Characters>1551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UCLA Health Sciences</Company>
  <LinksUpToDate>false</LinksUpToDate>
  <CharactersWithSpaces>18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ee, Colin J.</dc:creator>
  <cp:keywords/>
  <dc:description/>
  <cp:lastModifiedBy>Sallee, Colin J.</cp:lastModifiedBy>
  <cp:revision>90</cp:revision>
  <dcterms:created xsi:type="dcterms:W3CDTF">2026-04-05T00:30:00Z</dcterms:created>
  <dcterms:modified xsi:type="dcterms:W3CDTF">2026-04-06T20:31:00Z</dcterms:modified>
</cp:coreProperties>
</file>